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499A00" w14:textId="6F0DE0A7" w:rsidR="0080058D" w:rsidRPr="006A1011" w:rsidRDefault="0080058D" w:rsidP="0080058D">
      <w:pPr>
        <w:pStyle w:val="a6"/>
      </w:pPr>
      <w:r w:rsidRPr="006A1011">
        <w:t>國立</w:t>
      </w:r>
      <w:r w:rsidRPr="006A1011">
        <w:rPr>
          <w:rFonts w:hint="eastAsia"/>
        </w:rPr>
        <w:t>臺</w:t>
      </w:r>
      <w:r w:rsidRPr="006A1011">
        <w:t>灣大學</w:t>
      </w:r>
      <w:r w:rsidR="005861D8">
        <w:rPr>
          <w:rFonts w:hint="eastAsia"/>
        </w:rPr>
        <w:t>電機資訊學院電機</w:t>
      </w:r>
      <w:r w:rsidRPr="006A1011">
        <w:rPr>
          <w:rFonts w:hint="eastAsia"/>
        </w:rPr>
        <w:t>工程</w:t>
      </w:r>
      <w:r w:rsidRPr="006A1011">
        <w:t>學研究所</w:t>
      </w:r>
    </w:p>
    <w:p w14:paraId="47A5EB3C" w14:textId="77777777" w:rsidR="0080058D" w:rsidRPr="006A1011" w:rsidRDefault="0080058D" w:rsidP="0080058D">
      <w:pPr>
        <w:pStyle w:val="a6"/>
      </w:pPr>
      <w:r w:rsidRPr="006A1011">
        <w:t>碩士論文</w:t>
      </w:r>
    </w:p>
    <w:p w14:paraId="433E3297" w14:textId="77777777" w:rsidR="0080058D" w:rsidRPr="0003782C" w:rsidRDefault="00360D79" w:rsidP="0080058D">
      <w:pPr>
        <w:pStyle w:val="a6"/>
        <w:rPr>
          <w:sz w:val="28"/>
          <w:szCs w:val="28"/>
        </w:rPr>
      </w:pPr>
      <w:r>
        <w:rPr>
          <w:sz w:val="28"/>
          <w:szCs w:val="28"/>
        </w:rPr>
        <w:t>Department</w:t>
      </w:r>
      <w:r w:rsidR="0080058D" w:rsidRPr="0003782C">
        <w:rPr>
          <w:rFonts w:hint="eastAsia"/>
          <w:sz w:val="28"/>
          <w:szCs w:val="28"/>
        </w:rPr>
        <w:t xml:space="preserve"> of </w:t>
      </w:r>
      <w:r>
        <w:rPr>
          <w:sz w:val="28"/>
          <w:szCs w:val="28"/>
        </w:rPr>
        <w:t>Electrical</w:t>
      </w:r>
      <w:r w:rsidR="0080058D" w:rsidRPr="0003782C">
        <w:rPr>
          <w:rFonts w:hint="eastAsia"/>
          <w:sz w:val="28"/>
          <w:szCs w:val="28"/>
        </w:rPr>
        <w:t xml:space="preserve"> Engineering</w:t>
      </w:r>
    </w:p>
    <w:p w14:paraId="4427A3DF" w14:textId="77777777" w:rsidR="0080058D" w:rsidRPr="0003782C" w:rsidRDefault="0080058D" w:rsidP="0080058D">
      <w:pPr>
        <w:pStyle w:val="a6"/>
        <w:rPr>
          <w:sz w:val="28"/>
          <w:szCs w:val="28"/>
        </w:rPr>
      </w:pPr>
      <w:r w:rsidRPr="0003782C">
        <w:rPr>
          <w:rFonts w:hint="eastAsia"/>
          <w:sz w:val="28"/>
          <w:szCs w:val="28"/>
        </w:rPr>
        <w:t xml:space="preserve">College of Electrical Engineering </w:t>
      </w:r>
      <w:r w:rsidR="003272DC">
        <w:rPr>
          <w:rFonts w:hint="eastAsia"/>
          <w:sz w:val="28"/>
          <w:szCs w:val="28"/>
        </w:rPr>
        <w:t>and</w:t>
      </w:r>
      <w:r w:rsidRPr="0003782C">
        <w:rPr>
          <w:rFonts w:hint="eastAsia"/>
          <w:sz w:val="28"/>
          <w:szCs w:val="28"/>
        </w:rPr>
        <w:t xml:space="preserve"> Computer Science</w:t>
      </w:r>
    </w:p>
    <w:p w14:paraId="3FC673C2" w14:textId="77777777" w:rsidR="0080058D" w:rsidRPr="0003782C" w:rsidRDefault="0080058D" w:rsidP="0080058D">
      <w:pPr>
        <w:pStyle w:val="a6"/>
        <w:rPr>
          <w:sz w:val="32"/>
          <w:szCs w:val="32"/>
        </w:rPr>
      </w:pPr>
      <w:r w:rsidRPr="0003782C">
        <w:rPr>
          <w:rFonts w:hint="eastAsia"/>
          <w:sz w:val="32"/>
          <w:szCs w:val="32"/>
        </w:rPr>
        <w:t>National Taiwan University</w:t>
      </w:r>
    </w:p>
    <w:p w14:paraId="3B53B9D6" w14:textId="77777777" w:rsidR="0080058D" w:rsidRPr="0003782C" w:rsidRDefault="0080058D" w:rsidP="0080058D">
      <w:pPr>
        <w:pStyle w:val="a6"/>
        <w:rPr>
          <w:sz w:val="32"/>
          <w:szCs w:val="32"/>
        </w:rPr>
      </w:pPr>
      <w:r>
        <w:rPr>
          <w:rFonts w:hint="eastAsia"/>
          <w:sz w:val="32"/>
          <w:szCs w:val="32"/>
        </w:rPr>
        <w:t>M</w:t>
      </w:r>
      <w:r w:rsidRPr="0003782C">
        <w:rPr>
          <w:sz w:val="32"/>
          <w:szCs w:val="32"/>
        </w:rPr>
        <w:t xml:space="preserve">aster </w:t>
      </w:r>
      <w:r>
        <w:rPr>
          <w:rFonts w:hint="eastAsia"/>
          <w:sz w:val="32"/>
          <w:szCs w:val="32"/>
        </w:rPr>
        <w:t>T</w:t>
      </w:r>
      <w:r w:rsidRPr="0003782C">
        <w:rPr>
          <w:sz w:val="32"/>
          <w:szCs w:val="32"/>
        </w:rPr>
        <w:t>hesis</w:t>
      </w:r>
    </w:p>
    <w:p w14:paraId="160D10D9" w14:textId="77777777" w:rsidR="0080058D" w:rsidRPr="006A1011" w:rsidRDefault="0080058D" w:rsidP="0080058D">
      <w:pPr>
        <w:pStyle w:val="a6"/>
      </w:pPr>
    </w:p>
    <w:p w14:paraId="0E4C20F6" w14:textId="08042A10" w:rsidR="0080058D" w:rsidRPr="006A1011" w:rsidRDefault="00BE0168" w:rsidP="0080058D">
      <w:pPr>
        <w:pStyle w:val="a6"/>
      </w:pPr>
      <w:r>
        <w:rPr>
          <w:rFonts w:hint="eastAsia"/>
        </w:rPr>
        <w:t>以常識對</w:t>
      </w:r>
      <w:r w:rsidR="00935960">
        <w:rPr>
          <w:rFonts w:hint="eastAsia"/>
        </w:rPr>
        <w:t>安卓</w:t>
      </w:r>
      <w:r>
        <w:rPr>
          <w:rFonts w:hint="eastAsia"/>
        </w:rPr>
        <w:t>應用</w:t>
      </w:r>
      <w:r w:rsidR="00BA076F">
        <w:rPr>
          <w:rFonts w:hint="eastAsia"/>
        </w:rPr>
        <w:t>程式</w:t>
      </w:r>
      <w:r>
        <w:rPr>
          <w:rFonts w:hint="eastAsia"/>
        </w:rPr>
        <w:t>測試之技術與工具</w:t>
      </w:r>
    </w:p>
    <w:p w14:paraId="199945D3" w14:textId="4C19BE92" w:rsidR="0080058D" w:rsidRPr="00897AAD" w:rsidRDefault="00360D79" w:rsidP="00897AAD">
      <w:pPr>
        <w:pStyle w:val="a6"/>
      </w:pPr>
      <w:r>
        <w:rPr>
          <w:rFonts w:hint="eastAsia"/>
        </w:rPr>
        <w:t>Te</w:t>
      </w:r>
      <w:r>
        <w:t xml:space="preserve">chniques and Tools for </w:t>
      </w:r>
      <w:r w:rsidR="00935960">
        <w:t>Android</w:t>
      </w:r>
      <w:r>
        <w:t xml:space="preserve"> Application Testing with Common Sense</w:t>
      </w:r>
    </w:p>
    <w:p w14:paraId="28187BEE" w14:textId="3011ABB7" w:rsidR="0080058D" w:rsidRDefault="0080058D" w:rsidP="0080058D">
      <w:pPr>
        <w:pStyle w:val="a6"/>
      </w:pPr>
    </w:p>
    <w:p w14:paraId="4E572FDA" w14:textId="77777777" w:rsidR="0080058D" w:rsidRPr="006A1011" w:rsidRDefault="0080058D" w:rsidP="0080058D">
      <w:pPr>
        <w:pStyle w:val="a6"/>
      </w:pPr>
    </w:p>
    <w:p w14:paraId="01D3A899" w14:textId="77777777" w:rsidR="0080058D" w:rsidRPr="006A1011" w:rsidRDefault="001D36C1" w:rsidP="0080058D">
      <w:pPr>
        <w:pStyle w:val="a6"/>
      </w:pPr>
      <w:r>
        <w:rPr>
          <w:rFonts w:hint="eastAsia"/>
        </w:rPr>
        <w:t>羅元鴻</w:t>
      </w:r>
    </w:p>
    <w:p w14:paraId="2FF7A65D" w14:textId="1AC541CE" w:rsidR="0080058D" w:rsidRPr="006A1011" w:rsidRDefault="001D36C1" w:rsidP="0080058D">
      <w:pPr>
        <w:pStyle w:val="a6"/>
      </w:pPr>
      <w:r>
        <w:t>Yuan-Hong</w:t>
      </w:r>
      <w:r w:rsidR="00D02B25">
        <w:t xml:space="preserve"> Lo</w:t>
      </w:r>
    </w:p>
    <w:p w14:paraId="4AB5FAC7" w14:textId="77777777" w:rsidR="0080058D" w:rsidRPr="006A1011" w:rsidRDefault="0080058D" w:rsidP="0080058D">
      <w:pPr>
        <w:pStyle w:val="a6"/>
      </w:pPr>
    </w:p>
    <w:p w14:paraId="42628F97" w14:textId="77777777" w:rsidR="0080058D" w:rsidRPr="006A1011" w:rsidRDefault="0080058D" w:rsidP="0080058D">
      <w:pPr>
        <w:pStyle w:val="a6"/>
      </w:pPr>
      <w:r w:rsidRPr="006A1011">
        <w:t>指導教授：</w:t>
      </w:r>
      <w:r w:rsidR="001D36C1">
        <w:rPr>
          <w:rFonts w:hint="eastAsia"/>
        </w:rPr>
        <w:t>王凡</w:t>
      </w:r>
      <w:r w:rsidRPr="006A1011">
        <w:rPr>
          <w:rFonts w:hint="eastAsia"/>
        </w:rPr>
        <w:t xml:space="preserve"> </w:t>
      </w:r>
      <w:r w:rsidRPr="006A1011">
        <w:t>博士</w:t>
      </w:r>
    </w:p>
    <w:p w14:paraId="5A2B71E4" w14:textId="77777777" w:rsidR="0080058D" w:rsidRPr="006A1011" w:rsidRDefault="0080058D" w:rsidP="0080058D">
      <w:pPr>
        <w:pStyle w:val="a6"/>
      </w:pPr>
      <w:r w:rsidRPr="006A1011">
        <w:rPr>
          <w:rFonts w:hint="eastAsia"/>
        </w:rPr>
        <w:t xml:space="preserve">Advisor: </w:t>
      </w:r>
      <w:r w:rsidR="001D36C1">
        <w:t>Farn Wang</w:t>
      </w:r>
      <w:r w:rsidRPr="006A1011">
        <w:rPr>
          <w:rFonts w:hint="eastAsia"/>
        </w:rPr>
        <w:t>, Ph.D.</w:t>
      </w:r>
    </w:p>
    <w:p w14:paraId="4FBD1018" w14:textId="77777777" w:rsidR="0080058D" w:rsidRPr="001D36C1" w:rsidRDefault="0080058D" w:rsidP="0080058D">
      <w:pPr>
        <w:pStyle w:val="a6"/>
      </w:pPr>
    </w:p>
    <w:p w14:paraId="231F4183" w14:textId="3C5B5C15" w:rsidR="0080058D" w:rsidRDefault="0080058D" w:rsidP="0080058D">
      <w:pPr>
        <w:pStyle w:val="a6"/>
      </w:pPr>
      <w:r w:rsidRPr="006A1011">
        <w:t>中華民國</w:t>
      </w:r>
      <w:r w:rsidR="001D36C1">
        <w:rPr>
          <w:rFonts w:hint="eastAsia"/>
        </w:rPr>
        <w:t>104</w:t>
      </w:r>
      <w:r w:rsidRPr="006A1011">
        <w:t>年</w:t>
      </w:r>
      <w:r w:rsidR="00B70E55">
        <w:rPr>
          <w:rFonts w:hint="eastAsia"/>
        </w:rPr>
        <w:t>7</w:t>
      </w:r>
      <w:r w:rsidRPr="006A1011">
        <w:t>月</w:t>
      </w:r>
    </w:p>
    <w:p w14:paraId="0120FB70" w14:textId="7405A780" w:rsidR="0080058D" w:rsidRPr="006A1011" w:rsidRDefault="00B70E55" w:rsidP="0080058D">
      <w:pPr>
        <w:pStyle w:val="a6"/>
      </w:pPr>
      <w:r>
        <w:rPr>
          <w:rFonts w:hint="eastAsia"/>
        </w:rPr>
        <w:t>Ju</w:t>
      </w:r>
      <w:r>
        <w:t>ly</w:t>
      </w:r>
      <w:r w:rsidR="0080058D" w:rsidRPr="006A1011">
        <w:rPr>
          <w:rFonts w:hint="eastAsia"/>
        </w:rPr>
        <w:t xml:space="preserve">, </w:t>
      </w:r>
      <w:r w:rsidR="001D36C1">
        <w:rPr>
          <w:rFonts w:hint="eastAsia"/>
        </w:rPr>
        <w:t>2015</w:t>
      </w:r>
    </w:p>
    <w:p w14:paraId="695A97AE" w14:textId="77777777" w:rsidR="0080058D" w:rsidRDefault="0080058D" w:rsidP="0080058D">
      <w:pPr>
        <w:sectPr w:rsidR="0080058D" w:rsidSect="0080058D">
          <w:footerReference w:type="even" r:id="rId8"/>
          <w:footerReference w:type="default" r:id="rId9"/>
          <w:pgSz w:w="11906" w:h="16838" w:code="9"/>
          <w:pgMar w:top="2268" w:right="1134" w:bottom="1701" w:left="1134" w:header="851" w:footer="992" w:gutter="0"/>
          <w:cols w:space="425"/>
          <w:titlePg/>
          <w:docGrid w:linePitch="360"/>
        </w:sectPr>
      </w:pPr>
    </w:p>
    <w:p w14:paraId="5379DD8E" w14:textId="77777777" w:rsidR="0080058D" w:rsidRDefault="0080058D" w:rsidP="0080058D">
      <w:pPr>
        <w:pStyle w:val="a1"/>
        <w:rPr>
          <w:noProof/>
        </w:rPr>
      </w:pPr>
      <w:bookmarkStart w:id="0" w:name="_Toc195365880"/>
      <w:bookmarkStart w:id="1" w:name="_Toc421045765"/>
      <w:bookmarkStart w:id="2" w:name="_Toc425353737"/>
      <w:r>
        <w:rPr>
          <w:rFonts w:hint="eastAsia"/>
          <w:noProof/>
        </w:rPr>
        <w:lastRenderedPageBreak/>
        <w:t>誌謝</w:t>
      </w:r>
      <w:bookmarkEnd w:id="0"/>
      <w:bookmarkEnd w:id="1"/>
      <w:bookmarkEnd w:id="2"/>
    </w:p>
    <w:p w14:paraId="414F37C2" w14:textId="77777777" w:rsidR="002F0D3D" w:rsidRDefault="002F0D3D" w:rsidP="002F0D3D">
      <w:pPr>
        <w:spacing w:line="360" w:lineRule="auto"/>
        <w:ind w:firstLine="480"/>
      </w:pPr>
      <w:r>
        <w:rPr>
          <w:rFonts w:hint="eastAsia"/>
        </w:rPr>
        <w:t>首先誠摯的感謝指導教授王凡博士，老師悉心的教導使我得以一窺軟體測試領域的深奧，不時的討論並指點我正確的方向，使我在這些年中獲益匪淺。老師對學問的嚴謹更是我輩學習的典範。</w:t>
      </w:r>
    </w:p>
    <w:p w14:paraId="7DE6C312" w14:textId="6FEF531F" w:rsidR="002F0D3D" w:rsidRDefault="002F0D3D" w:rsidP="002F0D3D">
      <w:pPr>
        <w:spacing w:line="360" w:lineRule="auto"/>
        <w:ind w:firstLine="480"/>
      </w:pPr>
      <w:r>
        <w:rPr>
          <w:rFonts w:hint="eastAsia"/>
        </w:rPr>
        <w:t>三年裡的日子，實驗室里共同的生活點滴，學術上的討論、言不及義的閒扯、讓人又愛又怕的宵夜、趕作業的革命情感，感謝眾位學長姐、同學、學弟妹的共同砥礪，各位的陪伴讓三年的研究生活變得絢麗多彩。</w:t>
      </w:r>
    </w:p>
    <w:p w14:paraId="4B54B59C" w14:textId="70E9E388" w:rsidR="002F0D3D" w:rsidRDefault="002F0D3D" w:rsidP="002F0D3D">
      <w:pPr>
        <w:spacing w:line="360" w:lineRule="auto"/>
        <w:ind w:firstLine="480"/>
      </w:pPr>
      <w:r>
        <w:rPr>
          <w:rFonts w:hint="eastAsia"/>
        </w:rPr>
        <w:t>感謝實</w:t>
      </w:r>
      <w:r w:rsidR="00F50C2E">
        <w:rPr>
          <w:rFonts w:hint="eastAsia"/>
        </w:rPr>
        <w:t>驗室助理段志奇先生不厭其煩的協助我進行實驗，並不時的提供使用者角度上的建議、協助我改進整套實驗工具。</w:t>
      </w:r>
    </w:p>
    <w:p w14:paraId="053572BF" w14:textId="71B2FDA0" w:rsidR="00367161" w:rsidRPr="00C15018" w:rsidRDefault="00F50C2E" w:rsidP="002F0D3D">
      <w:pPr>
        <w:spacing w:line="360" w:lineRule="auto"/>
        <w:ind w:firstLine="480"/>
      </w:pPr>
      <w:r>
        <w:rPr>
          <w:rFonts w:hint="eastAsia"/>
        </w:rPr>
        <w:t>最後，謹以此文獻給我摯愛的家人，</w:t>
      </w:r>
      <w:r w:rsidR="00B22F9F">
        <w:rPr>
          <w:rFonts w:hint="eastAsia"/>
        </w:rPr>
        <w:t>感謝</w:t>
      </w:r>
      <w:r>
        <w:rPr>
          <w:rFonts w:hint="eastAsia"/>
        </w:rPr>
        <w:t>他們在我背後默默的支持</w:t>
      </w:r>
      <w:r w:rsidR="002F0D3D">
        <w:rPr>
          <w:rFonts w:hint="eastAsia"/>
        </w:rPr>
        <w:t>。</w:t>
      </w:r>
    </w:p>
    <w:p w14:paraId="6E7FBAE9" w14:textId="77777777" w:rsidR="0080058D" w:rsidRDefault="0080058D" w:rsidP="00EF59CA">
      <w:pPr>
        <w:pStyle w:val="a1"/>
        <w:rPr>
          <w:noProof/>
        </w:rPr>
      </w:pPr>
      <w:bookmarkStart w:id="3" w:name="_Toc195365881"/>
      <w:bookmarkStart w:id="4" w:name="_Toc421045766"/>
      <w:bookmarkStart w:id="5" w:name="_Toc425353738"/>
      <w:r>
        <w:rPr>
          <w:rFonts w:hint="eastAsia"/>
          <w:noProof/>
        </w:rPr>
        <w:lastRenderedPageBreak/>
        <w:t>中文摘要</w:t>
      </w:r>
      <w:bookmarkEnd w:id="3"/>
      <w:bookmarkEnd w:id="4"/>
      <w:bookmarkEnd w:id="5"/>
    </w:p>
    <w:p w14:paraId="475E1476" w14:textId="3984FE23" w:rsidR="00EF59CA" w:rsidRDefault="001647C6" w:rsidP="001647C6">
      <w:pPr>
        <w:spacing w:line="360" w:lineRule="auto"/>
        <w:ind w:firstLine="480"/>
      </w:pPr>
      <w:r>
        <w:rPr>
          <w:rFonts w:hint="eastAsia"/>
        </w:rPr>
        <w:t>由於行動裝置應用市場的高度競爭，軟體測試逐漸成為一項不可或缺的流程。作為介於程式開發者與使用者間的第三方測試者，</w:t>
      </w:r>
      <w:r w:rsidR="009574B0">
        <w:rPr>
          <w:rFonts w:hint="eastAsia"/>
        </w:rPr>
        <w:t>在</w:t>
      </w:r>
      <w:r>
        <w:rPr>
          <w:rFonts w:hint="eastAsia"/>
        </w:rPr>
        <w:t>無法拿到程式</w:t>
      </w:r>
      <w:r w:rsidR="009574B0">
        <w:rPr>
          <w:rFonts w:hint="eastAsia"/>
        </w:rPr>
        <w:t>源</w:t>
      </w:r>
      <w:r>
        <w:rPr>
          <w:rFonts w:hint="eastAsia"/>
        </w:rPr>
        <w:t>碼、正規或半正規的規格、或是開發者所撰寫的基礎測試腳本，要對程式進行有效率的測試是非常困難的。我們希望能提出系統化的方式，將人類對程式的理解應用在程式的測試上。</w:t>
      </w:r>
    </w:p>
    <w:p w14:paraId="2E582B6E" w14:textId="1ED13BDA" w:rsidR="001647C6" w:rsidRDefault="001647C6" w:rsidP="001647C6">
      <w:pPr>
        <w:spacing w:line="360" w:lineRule="auto"/>
        <w:ind w:firstLine="480"/>
      </w:pPr>
      <w:r>
        <w:rPr>
          <w:rFonts w:hint="eastAsia"/>
        </w:rPr>
        <w:t>為此我們創造了一個叫作「</w:t>
      </w:r>
      <w:r w:rsidR="00C07CEA">
        <w:rPr>
          <w:rFonts w:hint="eastAsia"/>
        </w:rPr>
        <w:t>常識</w:t>
      </w:r>
      <w:r>
        <w:rPr>
          <w:rFonts w:hint="eastAsia"/>
        </w:rPr>
        <w:t>」的</w:t>
      </w:r>
      <w:r w:rsidR="00C07CEA">
        <w:rPr>
          <w:rFonts w:hint="eastAsia"/>
        </w:rPr>
        <w:t>模型</w:t>
      </w:r>
      <w:r>
        <w:rPr>
          <w:rFonts w:hint="eastAsia"/>
        </w:rPr>
        <w:t>以人類對畫面與動作</w:t>
      </w:r>
      <w:r w:rsidR="00C07CEA">
        <w:rPr>
          <w:rFonts w:hint="eastAsia"/>
        </w:rPr>
        <w:t>理解</w:t>
      </w:r>
      <w:r>
        <w:rPr>
          <w:rFonts w:hint="eastAsia"/>
        </w:rPr>
        <w:t>的概念來對程式行為進行描述。為了統一並減少混淆，我們對各種類的應用程式定義了各自的統一辭彙來描述</w:t>
      </w:r>
      <w:r w:rsidR="00C07CEA">
        <w:rPr>
          <w:rFonts w:hint="eastAsia"/>
        </w:rPr>
        <w:t>程式的畫面與動作。又為了有效率的</w:t>
      </w:r>
      <w:r w:rsidR="00B93F66">
        <w:rPr>
          <w:rFonts w:hint="eastAsia"/>
        </w:rPr>
        <w:t>以人類的概念對程式行為賦予意義，我們開發了一套圖型化使用者介面</w:t>
      </w:r>
      <w:r w:rsidR="00C07CEA">
        <w:rPr>
          <w:rFonts w:hint="eastAsia"/>
        </w:rPr>
        <w:t>工具叫作「ＳｐｅｃＥｌｉｃｉｔｏｒ」來輔助測試者建立「常識」模型。並且我們提出了兩個依據「常識」模型的演算法，分別是</w:t>
      </w:r>
      <w:r w:rsidR="00B93F66">
        <w:rPr>
          <w:rFonts w:hint="eastAsia"/>
        </w:rPr>
        <w:t>針對</w:t>
      </w:r>
      <w:r w:rsidR="00C07CEA">
        <w:rPr>
          <w:rFonts w:hint="eastAsia"/>
        </w:rPr>
        <w:t>測試案例的產生與測試案例的評估。在章節最後討論了</w:t>
      </w:r>
      <w:r w:rsidR="00B93F66">
        <w:rPr>
          <w:rFonts w:hint="eastAsia"/>
        </w:rPr>
        <w:t>我們</w:t>
      </w:r>
      <w:r w:rsidR="00C07CEA">
        <w:rPr>
          <w:rFonts w:hint="eastAsia"/>
        </w:rPr>
        <w:t>對「常識」模型</w:t>
      </w:r>
      <w:r w:rsidR="00B93F66">
        <w:rPr>
          <w:rFonts w:hint="eastAsia"/>
        </w:rPr>
        <w:t>在應用</w:t>
      </w:r>
      <w:r w:rsidR="00C07CEA">
        <w:rPr>
          <w:rFonts w:hint="eastAsia"/>
        </w:rPr>
        <w:t>的最大</w:t>
      </w:r>
      <w:r w:rsidR="00B93F66">
        <w:rPr>
          <w:rFonts w:hint="eastAsia"/>
        </w:rPr>
        <w:t>目標</w:t>
      </w:r>
      <w:r w:rsidR="00C07CEA">
        <w:rPr>
          <w:rFonts w:hint="eastAsia"/>
        </w:rPr>
        <w:t>與其可能所需要的技術。</w:t>
      </w:r>
    </w:p>
    <w:p w14:paraId="13B235F8" w14:textId="77777777" w:rsidR="00C07CEA" w:rsidRDefault="00C07CEA" w:rsidP="001647C6">
      <w:pPr>
        <w:spacing w:line="360" w:lineRule="auto"/>
        <w:ind w:firstLine="480"/>
      </w:pPr>
    </w:p>
    <w:p w14:paraId="0A008BE1" w14:textId="78F05C92" w:rsidR="00C07CEA" w:rsidRDefault="00C07CEA" w:rsidP="001647C6">
      <w:pPr>
        <w:spacing w:line="360" w:lineRule="auto"/>
        <w:ind w:firstLine="480"/>
      </w:pPr>
      <w:r>
        <w:rPr>
          <w:rFonts w:hint="eastAsia"/>
        </w:rPr>
        <w:t>關鍵字：</w:t>
      </w:r>
      <w:bookmarkStart w:id="6" w:name="_GoBack"/>
      <w:bookmarkEnd w:id="6"/>
      <w:r>
        <w:rPr>
          <w:rFonts w:hint="eastAsia"/>
        </w:rPr>
        <w:t>常識、安卓、圖型化使用者介面測試、測試案例的產生、測試案例的評估</w:t>
      </w:r>
    </w:p>
    <w:p w14:paraId="35327F52" w14:textId="13ED387A" w:rsidR="0080058D" w:rsidRDefault="0080058D" w:rsidP="0080058D">
      <w:pPr>
        <w:pStyle w:val="a1"/>
      </w:pPr>
      <w:bookmarkStart w:id="7" w:name="_Toc195365882"/>
      <w:bookmarkStart w:id="8" w:name="_Toc421045767"/>
      <w:bookmarkStart w:id="9" w:name="_Toc425353739"/>
      <w:r>
        <w:rPr>
          <w:rFonts w:hint="eastAsia"/>
        </w:rPr>
        <w:lastRenderedPageBreak/>
        <w:t>ABSTRACT</w:t>
      </w:r>
      <w:bookmarkEnd w:id="7"/>
      <w:bookmarkEnd w:id="8"/>
      <w:bookmarkEnd w:id="9"/>
    </w:p>
    <w:p w14:paraId="0508E0CC" w14:textId="037DB4AA" w:rsidR="002F2EE3" w:rsidRDefault="002F2EE3" w:rsidP="002F2EE3">
      <w:pPr>
        <w:ind w:firstLine="480"/>
      </w:pPr>
      <w:r>
        <w:t>Software testing becoming an inevitable process due to the highly competitive market of the mobile applications. As a third party between an application developer and customers, testing an application without source codes, formal or semi-formal specification, or any testing scripts written by the developer</w:t>
      </w:r>
      <w:r w:rsidR="003D13E9">
        <w:t xml:space="preserve"> is hard to be efficiency. We want to find a systematic methodology testing an application by the human understanding of the application.</w:t>
      </w:r>
    </w:p>
    <w:p w14:paraId="720EA256" w14:textId="2070C981" w:rsidR="00F02554" w:rsidRDefault="00F06570" w:rsidP="00F02554">
      <w:pPr>
        <w:ind w:firstLine="480"/>
      </w:pPr>
      <w:r>
        <w:t xml:space="preserve">We </w:t>
      </w:r>
      <w:r w:rsidR="00F02554">
        <w:t>create</w:t>
      </w:r>
      <w:r>
        <w:t xml:space="preserve"> a structure named “Common Sense” to model an application behavior</w:t>
      </w:r>
      <w:r w:rsidR="001647C6">
        <w:t xml:space="preserve"> with human concepts</w:t>
      </w:r>
      <w:r>
        <w:t xml:space="preserve">, and </w:t>
      </w:r>
      <w:r w:rsidR="00F02554">
        <w:t>define sets of normalized terms for many kinds of application to descript concepts of screens and actions. T</w:t>
      </w:r>
      <w:r>
        <w:t>o efficiently extract human con</w:t>
      </w:r>
      <w:r w:rsidR="003E7729">
        <w:t>cepts into a common sense model</w:t>
      </w:r>
      <w:r w:rsidR="00F02554">
        <w:t>, we develop a GUI tool called “SpecElicitor”.</w:t>
      </w:r>
      <w:r w:rsidR="00F02554">
        <w:rPr>
          <w:rFonts w:hint="eastAsia"/>
        </w:rPr>
        <w:t xml:space="preserve"> </w:t>
      </w:r>
      <w:r w:rsidR="00F02554">
        <w:t>We also present algorithms generating and evaluating test cases by using common sense models.</w:t>
      </w:r>
      <w:r w:rsidR="00F02554">
        <w:rPr>
          <w:rFonts w:hint="eastAsia"/>
        </w:rPr>
        <w:t xml:space="preserve"> </w:t>
      </w:r>
      <w:r w:rsidR="001647C6">
        <w:t>In the end, we discuss the ultimate objective and potential needs of techniques to achieve our goal.</w:t>
      </w:r>
    </w:p>
    <w:p w14:paraId="4FB7757B" w14:textId="77777777" w:rsidR="00F02554" w:rsidRDefault="00F02554" w:rsidP="00F02554">
      <w:pPr>
        <w:ind w:firstLine="480"/>
      </w:pPr>
    </w:p>
    <w:p w14:paraId="41D8685D" w14:textId="72044157" w:rsidR="00F02554" w:rsidRDefault="00F02554" w:rsidP="00F02554">
      <w:pPr>
        <w:ind w:firstLine="480"/>
      </w:pPr>
      <w:r>
        <w:t xml:space="preserve">Keywords: </w:t>
      </w:r>
      <w:r w:rsidR="00F70FA1">
        <w:t>c</w:t>
      </w:r>
      <w:r>
        <w:t>ommon sense, Android</w:t>
      </w:r>
      <w:r w:rsidR="00F70FA1">
        <w:t xml:space="preserve"> application</w:t>
      </w:r>
      <w:r>
        <w:t>, GUI testing, test case generation, test case evaluation.</w:t>
      </w:r>
    </w:p>
    <w:p w14:paraId="6D4B3E3C" w14:textId="77777777" w:rsidR="0080058D" w:rsidRDefault="0080058D" w:rsidP="0080058D">
      <w:pPr>
        <w:pStyle w:val="a1"/>
      </w:pPr>
      <w:bookmarkStart w:id="10" w:name="_Toc195365883"/>
      <w:bookmarkStart w:id="11" w:name="_Toc421045768"/>
      <w:bookmarkStart w:id="12" w:name="_Toc425353740"/>
      <w:r>
        <w:rPr>
          <w:rFonts w:hint="eastAsia"/>
        </w:rPr>
        <w:lastRenderedPageBreak/>
        <w:t>CONTENTS</w:t>
      </w:r>
      <w:bookmarkEnd w:id="10"/>
      <w:bookmarkEnd w:id="11"/>
      <w:bookmarkEnd w:id="12"/>
    </w:p>
    <w:p w14:paraId="6AA24E2B" w14:textId="53916FBA" w:rsidR="00D02B25" w:rsidRPr="00D02B25" w:rsidRDefault="00D02B25" w:rsidP="007A347F">
      <w:pPr>
        <w:tabs>
          <w:tab w:val="right" w:leader="dot" w:pos="8504"/>
        </w:tabs>
        <w:rPr>
          <w:b/>
        </w:rPr>
      </w:pPr>
      <w:bookmarkStart w:id="13" w:name="_Toc195365884"/>
      <w:bookmarkEnd w:id="13"/>
      <w:r w:rsidRPr="00D02B25">
        <w:rPr>
          <w:rFonts w:hint="eastAsia"/>
          <w:b/>
        </w:rPr>
        <w:t>口試委員會審定書</w:t>
      </w:r>
      <w:r w:rsidR="00AA4DD9">
        <w:rPr>
          <w:b/>
        </w:rPr>
        <w:tab/>
        <w:t>#</w:t>
      </w:r>
    </w:p>
    <w:p w14:paraId="267917AD" w14:textId="77777777" w:rsidR="00D02B25" w:rsidRDefault="00B93F66">
      <w:pPr>
        <w:pStyle w:val="10"/>
        <w:tabs>
          <w:tab w:val="right" w:leader="dot" w:pos="8494"/>
        </w:tabs>
        <w:rPr>
          <w:rFonts w:asciiTheme="minorHAnsi" w:eastAsiaTheme="minorEastAsia" w:hAnsiTheme="minorHAnsi" w:cstheme="minorBidi"/>
          <w:b w:val="0"/>
          <w:bCs w:val="0"/>
          <w:caps w:val="0"/>
          <w:noProof/>
          <w:szCs w:val="22"/>
        </w:rPr>
      </w:pPr>
      <w:r>
        <w:fldChar w:fldCharType="begin"/>
      </w:r>
      <w:r w:rsidRPr="00D02B25">
        <w:instrText xml:space="preserve"> TOC \o "1-3" \h \z \u </w:instrText>
      </w:r>
      <w:r>
        <w:fldChar w:fldCharType="separate"/>
      </w:r>
      <w:hyperlink w:anchor="_Toc425353737" w:history="1">
        <w:r w:rsidR="00D02B25" w:rsidRPr="00347187">
          <w:rPr>
            <w:rStyle w:val="a7"/>
            <w:rFonts w:hint="eastAsia"/>
            <w:noProof/>
          </w:rPr>
          <w:t>誌謝</w:t>
        </w:r>
        <w:r w:rsidR="00D02B25">
          <w:rPr>
            <w:noProof/>
            <w:webHidden/>
          </w:rPr>
          <w:tab/>
        </w:r>
        <w:r w:rsidR="00D02B25">
          <w:rPr>
            <w:noProof/>
            <w:webHidden/>
          </w:rPr>
          <w:fldChar w:fldCharType="begin"/>
        </w:r>
        <w:r w:rsidR="00D02B25" w:rsidRPr="00AA4DD9">
          <w:rPr>
            <w:noProof/>
            <w:webHidden/>
          </w:rPr>
          <w:instrText xml:space="preserve"> PAGEREF _Toc425353737 \h </w:instrText>
        </w:r>
        <w:r w:rsidR="00D02B25">
          <w:rPr>
            <w:noProof/>
            <w:webHidden/>
          </w:rPr>
        </w:r>
        <w:r w:rsidR="00D02B25">
          <w:rPr>
            <w:noProof/>
            <w:webHidden/>
          </w:rPr>
          <w:fldChar w:fldCharType="separate"/>
        </w:r>
        <w:r w:rsidR="00CA3B44">
          <w:rPr>
            <w:noProof/>
            <w:webHidden/>
          </w:rPr>
          <w:t>i</w:t>
        </w:r>
        <w:r w:rsidR="00D02B25">
          <w:rPr>
            <w:noProof/>
            <w:webHidden/>
          </w:rPr>
          <w:fldChar w:fldCharType="end"/>
        </w:r>
      </w:hyperlink>
    </w:p>
    <w:p w14:paraId="0E8E05F7" w14:textId="77777777" w:rsidR="00D02B25" w:rsidRDefault="003A560F">
      <w:pPr>
        <w:pStyle w:val="10"/>
        <w:tabs>
          <w:tab w:val="right" w:leader="dot" w:pos="8494"/>
        </w:tabs>
        <w:rPr>
          <w:rFonts w:asciiTheme="minorHAnsi" w:eastAsiaTheme="minorEastAsia" w:hAnsiTheme="minorHAnsi" w:cstheme="minorBidi"/>
          <w:b w:val="0"/>
          <w:bCs w:val="0"/>
          <w:caps w:val="0"/>
          <w:noProof/>
          <w:szCs w:val="22"/>
        </w:rPr>
      </w:pPr>
      <w:hyperlink w:anchor="_Toc425353738" w:history="1">
        <w:r w:rsidR="00D02B25" w:rsidRPr="00347187">
          <w:rPr>
            <w:rStyle w:val="a7"/>
            <w:rFonts w:hint="eastAsia"/>
            <w:noProof/>
          </w:rPr>
          <w:t>中文摘要</w:t>
        </w:r>
        <w:r w:rsidR="00D02B25">
          <w:rPr>
            <w:noProof/>
            <w:webHidden/>
          </w:rPr>
          <w:tab/>
        </w:r>
        <w:r w:rsidR="00D02B25">
          <w:rPr>
            <w:noProof/>
            <w:webHidden/>
          </w:rPr>
          <w:fldChar w:fldCharType="begin"/>
        </w:r>
        <w:r w:rsidR="00D02B25">
          <w:rPr>
            <w:noProof/>
            <w:webHidden/>
          </w:rPr>
          <w:instrText xml:space="preserve"> PAGEREF _Toc425353738 \h </w:instrText>
        </w:r>
        <w:r w:rsidR="00D02B25">
          <w:rPr>
            <w:noProof/>
            <w:webHidden/>
          </w:rPr>
        </w:r>
        <w:r w:rsidR="00D02B25">
          <w:rPr>
            <w:noProof/>
            <w:webHidden/>
          </w:rPr>
          <w:fldChar w:fldCharType="separate"/>
        </w:r>
        <w:r w:rsidR="00CA3B44">
          <w:rPr>
            <w:noProof/>
            <w:webHidden/>
          </w:rPr>
          <w:t>ii</w:t>
        </w:r>
        <w:r w:rsidR="00D02B25">
          <w:rPr>
            <w:noProof/>
            <w:webHidden/>
          </w:rPr>
          <w:fldChar w:fldCharType="end"/>
        </w:r>
      </w:hyperlink>
    </w:p>
    <w:p w14:paraId="79879E75" w14:textId="77777777" w:rsidR="00D02B25" w:rsidRDefault="003A560F">
      <w:pPr>
        <w:pStyle w:val="10"/>
        <w:tabs>
          <w:tab w:val="right" w:leader="dot" w:pos="8494"/>
        </w:tabs>
        <w:rPr>
          <w:rFonts w:asciiTheme="minorHAnsi" w:eastAsiaTheme="minorEastAsia" w:hAnsiTheme="minorHAnsi" w:cstheme="minorBidi"/>
          <w:b w:val="0"/>
          <w:bCs w:val="0"/>
          <w:caps w:val="0"/>
          <w:noProof/>
          <w:szCs w:val="22"/>
        </w:rPr>
      </w:pPr>
      <w:hyperlink w:anchor="_Toc425353739" w:history="1">
        <w:r w:rsidR="00D02B25" w:rsidRPr="00347187">
          <w:rPr>
            <w:rStyle w:val="a7"/>
            <w:noProof/>
          </w:rPr>
          <w:t>ABSTRACT</w:t>
        </w:r>
        <w:r w:rsidR="00D02B25">
          <w:rPr>
            <w:noProof/>
            <w:webHidden/>
          </w:rPr>
          <w:tab/>
        </w:r>
        <w:r w:rsidR="00D02B25">
          <w:rPr>
            <w:noProof/>
            <w:webHidden/>
          </w:rPr>
          <w:fldChar w:fldCharType="begin"/>
        </w:r>
        <w:r w:rsidR="00D02B25">
          <w:rPr>
            <w:noProof/>
            <w:webHidden/>
          </w:rPr>
          <w:instrText xml:space="preserve"> PAGEREF _Toc425353739 \h </w:instrText>
        </w:r>
        <w:r w:rsidR="00D02B25">
          <w:rPr>
            <w:noProof/>
            <w:webHidden/>
          </w:rPr>
        </w:r>
        <w:r w:rsidR="00D02B25">
          <w:rPr>
            <w:noProof/>
            <w:webHidden/>
          </w:rPr>
          <w:fldChar w:fldCharType="separate"/>
        </w:r>
        <w:r w:rsidR="00CA3B44">
          <w:rPr>
            <w:noProof/>
            <w:webHidden/>
          </w:rPr>
          <w:t>iii</w:t>
        </w:r>
        <w:r w:rsidR="00D02B25">
          <w:rPr>
            <w:noProof/>
            <w:webHidden/>
          </w:rPr>
          <w:fldChar w:fldCharType="end"/>
        </w:r>
      </w:hyperlink>
    </w:p>
    <w:p w14:paraId="62D6E484" w14:textId="77777777" w:rsidR="00D02B25" w:rsidRDefault="003A560F">
      <w:pPr>
        <w:pStyle w:val="10"/>
        <w:tabs>
          <w:tab w:val="right" w:leader="dot" w:pos="8494"/>
        </w:tabs>
        <w:rPr>
          <w:rFonts w:asciiTheme="minorHAnsi" w:eastAsiaTheme="minorEastAsia" w:hAnsiTheme="minorHAnsi" w:cstheme="minorBidi"/>
          <w:b w:val="0"/>
          <w:bCs w:val="0"/>
          <w:caps w:val="0"/>
          <w:noProof/>
          <w:szCs w:val="22"/>
        </w:rPr>
      </w:pPr>
      <w:hyperlink w:anchor="_Toc425353740" w:history="1">
        <w:r w:rsidR="00D02B25" w:rsidRPr="00347187">
          <w:rPr>
            <w:rStyle w:val="a7"/>
            <w:noProof/>
          </w:rPr>
          <w:t>CONTENTS</w:t>
        </w:r>
        <w:r w:rsidR="00D02B25">
          <w:rPr>
            <w:noProof/>
            <w:webHidden/>
          </w:rPr>
          <w:tab/>
        </w:r>
        <w:r w:rsidR="00D02B25">
          <w:rPr>
            <w:noProof/>
            <w:webHidden/>
          </w:rPr>
          <w:fldChar w:fldCharType="begin"/>
        </w:r>
        <w:r w:rsidR="00D02B25">
          <w:rPr>
            <w:noProof/>
            <w:webHidden/>
          </w:rPr>
          <w:instrText xml:space="preserve"> PAGEREF _Toc425353740 \h </w:instrText>
        </w:r>
        <w:r w:rsidR="00D02B25">
          <w:rPr>
            <w:noProof/>
            <w:webHidden/>
          </w:rPr>
        </w:r>
        <w:r w:rsidR="00D02B25">
          <w:rPr>
            <w:noProof/>
            <w:webHidden/>
          </w:rPr>
          <w:fldChar w:fldCharType="separate"/>
        </w:r>
        <w:r w:rsidR="00CA3B44">
          <w:rPr>
            <w:noProof/>
            <w:webHidden/>
          </w:rPr>
          <w:t>iv</w:t>
        </w:r>
        <w:r w:rsidR="00D02B25">
          <w:rPr>
            <w:noProof/>
            <w:webHidden/>
          </w:rPr>
          <w:fldChar w:fldCharType="end"/>
        </w:r>
      </w:hyperlink>
    </w:p>
    <w:p w14:paraId="69097916" w14:textId="77777777" w:rsidR="00D02B25" w:rsidRDefault="003A560F">
      <w:pPr>
        <w:pStyle w:val="10"/>
        <w:tabs>
          <w:tab w:val="right" w:leader="dot" w:pos="8494"/>
        </w:tabs>
        <w:rPr>
          <w:rFonts w:asciiTheme="minorHAnsi" w:eastAsiaTheme="minorEastAsia" w:hAnsiTheme="minorHAnsi" w:cstheme="minorBidi"/>
          <w:b w:val="0"/>
          <w:bCs w:val="0"/>
          <w:caps w:val="0"/>
          <w:noProof/>
          <w:szCs w:val="22"/>
        </w:rPr>
      </w:pPr>
      <w:hyperlink w:anchor="_Toc425353741" w:history="1">
        <w:r w:rsidR="00D02B25" w:rsidRPr="00347187">
          <w:rPr>
            <w:rStyle w:val="a7"/>
            <w:noProof/>
          </w:rPr>
          <w:t>LIST OF FIGURES</w:t>
        </w:r>
        <w:r w:rsidR="00D02B25">
          <w:rPr>
            <w:noProof/>
            <w:webHidden/>
          </w:rPr>
          <w:tab/>
        </w:r>
        <w:r w:rsidR="00D02B25">
          <w:rPr>
            <w:noProof/>
            <w:webHidden/>
          </w:rPr>
          <w:fldChar w:fldCharType="begin"/>
        </w:r>
        <w:r w:rsidR="00D02B25">
          <w:rPr>
            <w:noProof/>
            <w:webHidden/>
          </w:rPr>
          <w:instrText xml:space="preserve"> PAGEREF _Toc425353741 \h </w:instrText>
        </w:r>
        <w:r w:rsidR="00D02B25">
          <w:rPr>
            <w:noProof/>
            <w:webHidden/>
          </w:rPr>
        </w:r>
        <w:r w:rsidR="00D02B25">
          <w:rPr>
            <w:noProof/>
            <w:webHidden/>
          </w:rPr>
          <w:fldChar w:fldCharType="separate"/>
        </w:r>
        <w:r w:rsidR="00CA3B44">
          <w:rPr>
            <w:noProof/>
            <w:webHidden/>
          </w:rPr>
          <w:t>vii</w:t>
        </w:r>
        <w:r w:rsidR="00D02B25">
          <w:rPr>
            <w:noProof/>
            <w:webHidden/>
          </w:rPr>
          <w:fldChar w:fldCharType="end"/>
        </w:r>
      </w:hyperlink>
    </w:p>
    <w:p w14:paraId="2B7738BB" w14:textId="77777777" w:rsidR="00D02B25" w:rsidRDefault="003A560F">
      <w:pPr>
        <w:pStyle w:val="10"/>
        <w:tabs>
          <w:tab w:val="right" w:leader="dot" w:pos="8494"/>
        </w:tabs>
        <w:rPr>
          <w:rFonts w:asciiTheme="minorHAnsi" w:eastAsiaTheme="minorEastAsia" w:hAnsiTheme="minorHAnsi" w:cstheme="minorBidi"/>
          <w:b w:val="0"/>
          <w:bCs w:val="0"/>
          <w:caps w:val="0"/>
          <w:noProof/>
          <w:szCs w:val="22"/>
        </w:rPr>
      </w:pPr>
      <w:hyperlink w:anchor="_Toc425353742" w:history="1">
        <w:r w:rsidR="00D02B25" w:rsidRPr="00347187">
          <w:rPr>
            <w:rStyle w:val="a7"/>
            <w:noProof/>
          </w:rPr>
          <w:t>LIST OF TABLES</w:t>
        </w:r>
        <w:r w:rsidR="00D02B25">
          <w:rPr>
            <w:noProof/>
            <w:webHidden/>
          </w:rPr>
          <w:tab/>
        </w:r>
        <w:r w:rsidR="00D02B25">
          <w:rPr>
            <w:noProof/>
            <w:webHidden/>
          </w:rPr>
          <w:fldChar w:fldCharType="begin"/>
        </w:r>
        <w:r w:rsidR="00D02B25">
          <w:rPr>
            <w:noProof/>
            <w:webHidden/>
          </w:rPr>
          <w:instrText xml:space="preserve"> PAGEREF _Toc425353742 \h </w:instrText>
        </w:r>
        <w:r w:rsidR="00D02B25">
          <w:rPr>
            <w:noProof/>
            <w:webHidden/>
          </w:rPr>
        </w:r>
        <w:r w:rsidR="00D02B25">
          <w:rPr>
            <w:noProof/>
            <w:webHidden/>
          </w:rPr>
          <w:fldChar w:fldCharType="separate"/>
        </w:r>
        <w:r w:rsidR="00CA3B44">
          <w:rPr>
            <w:noProof/>
            <w:webHidden/>
          </w:rPr>
          <w:t>viii</w:t>
        </w:r>
        <w:r w:rsidR="00D02B25">
          <w:rPr>
            <w:noProof/>
            <w:webHidden/>
          </w:rPr>
          <w:fldChar w:fldCharType="end"/>
        </w:r>
      </w:hyperlink>
    </w:p>
    <w:p w14:paraId="17C81B74" w14:textId="77777777" w:rsidR="00D02B25" w:rsidRDefault="003A560F">
      <w:pPr>
        <w:pStyle w:val="10"/>
        <w:tabs>
          <w:tab w:val="left" w:pos="1440"/>
          <w:tab w:val="right" w:leader="dot" w:pos="8494"/>
        </w:tabs>
        <w:rPr>
          <w:rFonts w:asciiTheme="minorHAnsi" w:eastAsiaTheme="minorEastAsia" w:hAnsiTheme="minorHAnsi" w:cstheme="minorBidi"/>
          <w:b w:val="0"/>
          <w:bCs w:val="0"/>
          <w:caps w:val="0"/>
          <w:noProof/>
          <w:szCs w:val="22"/>
        </w:rPr>
      </w:pPr>
      <w:hyperlink w:anchor="_Toc425353743" w:history="1">
        <w:r w:rsidR="00D02B25" w:rsidRPr="00347187">
          <w:rPr>
            <w:rStyle w:val="a7"/>
            <w:noProof/>
          </w:rPr>
          <w:t>Chapter 1</w:t>
        </w:r>
        <w:r w:rsidR="00D02B25">
          <w:rPr>
            <w:rFonts w:asciiTheme="minorHAnsi" w:eastAsiaTheme="minorEastAsia" w:hAnsiTheme="minorHAnsi" w:cstheme="minorBidi"/>
            <w:b w:val="0"/>
            <w:bCs w:val="0"/>
            <w:caps w:val="0"/>
            <w:noProof/>
            <w:szCs w:val="22"/>
          </w:rPr>
          <w:tab/>
        </w:r>
        <w:r w:rsidR="00D02B25" w:rsidRPr="00347187">
          <w:rPr>
            <w:rStyle w:val="a7"/>
            <w:noProof/>
          </w:rPr>
          <w:t>Introduction</w:t>
        </w:r>
        <w:r w:rsidR="00D02B25">
          <w:rPr>
            <w:noProof/>
            <w:webHidden/>
          </w:rPr>
          <w:tab/>
        </w:r>
        <w:r w:rsidR="00D02B25">
          <w:rPr>
            <w:noProof/>
            <w:webHidden/>
          </w:rPr>
          <w:fldChar w:fldCharType="begin"/>
        </w:r>
        <w:r w:rsidR="00D02B25">
          <w:rPr>
            <w:noProof/>
            <w:webHidden/>
          </w:rPr>
          <w:instrText xml:space="preserve"> PAGEREF _Toc425353743 \h </w:instrText>
        </w:r>
        <w:r w:rsidR="00D02B25">
          <w:rPr>
            <w:noProof/>
            <w:webHidden/>
          </w:rPr>
        </w:r>
        <w:r w:rsidR="00D02B25">
          <w:rPr>
            <w:noProof/>
            <w:webHidden/>
          </w:rPr>
          <w:fldChar w:fldCharType="separate"/>
        </w:r>
        <w:r w:rsidR="00CA3B44">
          <w:rPr>
            <w:noProof/>
            <w:webHidden/>
          </w:rPr>
          <w:t>1</w:t>
        </w:r>
        <w:r w:rsidR="00D02B25">
          <w:rPr>
            <w:noProof/>
            <w:webHidden/>
          </w:rPr>
          <w:fldChar w:fldCharType="end"/>
        </w:r>
      </w:hyperlink>
    </w:p>
    <w:p w14:paraId="72D1E97C" w14:textId="77777777" w:rsidR="00D02B25" w:rsidRDefault="003A560F">
      <w:pPr>
        <w:pStyle w:val="22"/>
        <w:tabs>
          <w:tab w:val="left" w:pos="720"/>
          <w:tab w:val="right" w:leader="dot" w:pos="8494"/>
        </w:tabs>
        <w:rPr>
          <w:rFonts w:eastAsiaTheme="minorEastAsia" w:cstheme="minorBidi"/>
          <w:b w:val="0"/>
          <w:bCs w:val="0"/>
          <w:noProof/>
          <w:sz w:val="24"/>
          <w:szCs w:val="22"/>
        </w:rPr>
      </w:pPr>
      <w:hyperlink w:anchor="_Toc425353744" w:history="1">
        <w:r w:rsidR="00D02B25" w:rsidRPr="00347187">
          <w:rPr>
            <w:rStyle w:val="a7"/>
            <w:noProof/>
          </w:rPr>
          <w:t>1.1</w:t>
        </w:r>
        <w:r w:rsidR="00D02B25">
          <w:rPr>
            <w:rFonts w:eastAsiaTheme="minorEastAsia" w:cstheme="minorBidi"/>
            <w:b w:val="0"/>
            <w:bCs w:val="0"/>
            <w:noProof/>
            <w:sz w:val="24"/>
            <w:szCs w:val="22"/>
          </w:rPr>
          <w:tab/>
        </w:r>
        <w:r w:rsidR="00D02B25" w:rsidRPr="00347187">
          <w:rPr>
            <w:rStyle w:val="a7"/>
            <w:noProof/>
          </w:rPr>
          <w:t>Motivation</w:t>
        </w:r>
        <w:r w:rsidR="00D02B25">
          <w:rPr>
            <w:noProof/>
            <w:webHidden/>
          </w:rPr>
          <w:tab/>
        </w:r>
        <w:r w:rsidR="00D02B25">
          <w:rPr>
            <w:noProof/>
            <w:webHidden/>
          </w:rPr>
          <w:fldChar w:fldCharType="begin"/>
        </w:r>
        <w:r w:rsidR="00D02B25">
          <w:rPr>
            <w:noProof/>
            <w:webHidden/>
          </w:rPr>
          <w:instrText xml:space="preserve"> PAGEREF _Toc425353744 \h </w:instrText>
        </w:r>
        <w:r w:rsidR="00D02B25">
          <w:rPr>
            <w:noProof/>
            <w:webHidden/>
          </w:rPr>
        </w:r>
        <w:r w:rsidR="00D02B25">
          <w:rPr>
            <w:noProof/>
            <w:webHidden/>
          </w:rPr>
          <w:fldChar w:fldCharType="separate"/>
        </w:r>
        <w:r w:rsidR="00CA3B44">
          <w:rPr>
            <w:noProof/>
            <w:webHidden/>
          </w:rPr>
          <w:t>1</w:t>
        </w:r>
        <w:r w:rsidR="00D02B25">
          <w:rPr>
            <w:noProof/>
            <w:webHidden/>
          </w:rPr>
          <w:fldChar w:fldCharType="end"/>
        </w:r>
      </w:hyperlink>
    </w:p>
    <w:p w14:paraId="79F72AA9" w14:textId="77777777" w:rsidR="00D02B25" w:rsidRDefault="003A560F">
      <w:pPr>
        <w:pStyle w:val="22"/>
        <w:tabs>
          <w:tab w:val="left" w:pos="720"/>
          <w:tab w:val="right" w:leader="dot" w:pos="8494"/>
        </w:tabs>
        <w:rPr>
          <w:rFonts w:eastAsiaTheme="minorEastAsia" w:cstheme="minorBidi"/>
          <w:b w:val="0"/>
          <w:bCs w:val="0"/>
          <w:noProof/>
          <w:sz w:val="24"/>
          <w:szCs w:val="22"/>
        </w:rPr>
      </w:pPr>
      <w:hyperlink w:anchor="_Toc425353745" w:history="1">
        <w:r w:rsidR="00D02B25" w:rsidRPr="00347187">
          <w:rPr>
            <w:rStyle w:val="a7"/>
            <w:noProof/>
          </w:rPr>
          <w:t>1.2</w:t>
        </w:r>
        <w:r w:rsidR="00D02B25">
          <w:rPr>
            <w:rFonts w:eastAsiaTheme="minorEastAsia" w:cstheme="minorBidi"/>
            <w:b w:val="0"/>
            <w:bCs w:val="0"/>
            <w:noProof/>
            <w:sz w:val="24"/>
            <w:szCs w:val="22"/>
          </w:rPr>
          <w:tab/>
        </w:r>
        <w:r w:rsidR="00D02B25" w:rsidRPr="00347187">
          <w:rPr>
            <w:rStyle w:val="a7"/>
            <w:noProof/>
          </w:rPr>
          <w:t>Purpose</w:t>
        </w:r>
        <w:r w:rsidR="00D02B25">
          <w:rPr>
            <w:noProof/>
            <w:webHidden/>
          </w:rPr>
          <w:tab/>
        </w:r>
        <w:r w:rsidR="00D02B25">
          <w:rPr>
            <w:noProof/>
            <w:webHidden/>
          </w:rPr>
          <w:fldChar w:fldCharType="begin"/>
        </w:r>
        <w:r w:rsidR="00D02B25">
          <w:rPr>
            <w:noProof/>
            <w:webHidden/>
          </w:rPr>
          <w:instrText xml:space="preserve"> PAGEREF _Toc425353745 \h </w:instrText>
        </w:r>
        <w:r w:rsidR="00D02B25">
          <w:rPr>
            <w:noProof/>
            <w:webHidden/>
          </w:rPr>
        </w:r>
        <w:r w:rsidR="00D02B25">
          <w:rPr>
            <w:noProof/>
            <w:webHidden/>
          </w:rPr>
          <w:fldChar w:fldCharType="separate"/>
        </w:r>
        <w:r w:rsidR="00CA3B44">
          <w:rPr>
            <w:noProof/>
            <w:webHidden/>
          </w:rPr>
          <w:t>2</w:t>
        </w:r>
        <w:r w:rsidR="00D02B25">
          <w:rPr>
            <w:noProof/>
            <w:webHidden/>
          </w:rPr>
          <w:fldChar w:fldCharType="end"/>
        </w:r>
      </w:hyperlink>
    </w:p>
    <w:p w14:paraId="1A2C95E6" w14:textId="77777777" w:rsidR="00D02B25" w:rsidRDefault="003A560F">
      <w:pPr>
        <w:pStyle w:val="22"/>
        <w:tabs>
          <w:tab w:val="left" w:pos="720"/>
          <w:tab w:val="right" w:leader="dot" w:pos="8494"/>
        </w:tabs>
        <w:rPr>
          <w:rFonts w:eastAsiaTheme="minorEastAsia" w:cstheme="minorBidi"/>
          <w:b w:val="0"/>
          <w:bCs w:val="0"/>
          <w:noProof/>
          <w:sz w:val="24"/>
          <w:szCs w:val="22"/>
        </w:rPr>
      </w:pPr>
      <w:hyperlink w:anchor="_Toc425353746" w:history="1">
        <w:r w:rsidR="00D02B25" w:rsidRPr="00347187">
          <w:rPr>
            <w:rStyle w:val="a7"/>
            <w:noProof/>
          </w:rPr>
          <w:t>1.3</w:t>
        </w:r>
        <w:r w:rsidR="00D02B25">
          <w:rPr>
            <w:rFonts w:eastAsiaTheme="minorEastAsia" w:cstheme="minorBidi"/>
            <w:b w:val="0"/>
            <w:bCs w:val="0"/>
            <w:noProof/>
            <w:sz w:val="24"/>
            <w:szCs w:val="22"/>
          </w:rPr>
          <w:tab/>
        </w:r>
        <w:r w:rsidR="00D02B25" w:rsidRPr="00347187">
          <w:rPr>
            <w:rStyle w:val="a7"/>
            <w:noProof/>
          </w:rPr>
          <w:t>Organization</w:t>
        </w:r>
        <w:r w:rsidR="00D02B25">
          <w:rPr>
            <w:noProof/>
            <w:webHidden/>
          </w:rPr>
          <w:tab/>
        </w:r>
        <w:r w:rsidR="00D02B25">
          <w:rPr>
            <w:noProof/>
            <w:webHidden/>
          </w:rPr>
          <w:fldChar w:fldCharType="begin"/>
        </w:r>
        <w:r w:rsidR="00D02B25">
          <w:rPr>
            <w:noProof/>
            <w:webHidden/>
          </w:rPr>
          <w:instrText xml:space="preserve"> PAGEREF _Toc425353746 \h </w:instrText>
        </w:r>
        <w:r w:rsidR="00D02B25">
          <w:rPr>
            <w:noProof/>
            <w:webHidden/>
          </w:rPr>
        </w:r>
        <w:r w:rsidR="00D02B25">
          <w:rPr>
            <w:noProof/>
            <w:webHidden/>
          </w:rPr>
          <w:fldChar w:fldCharType="separate"/>
        </w:r>
        <w:r w:rsidR="00CA3B44">
          <w:rPr>
            <w:noProof/>
            <w:webHidden/>
          </w:rPr>
          <w:t>2</w:t>
        </w:r>
        <w:r w:rsidR="00D02B25">
          <w:rPr>
            <w:noProof/>
            <w:webHidden/>
          </w:rPr>
          <w:fldChar w:fldCharType="end"/>
        </w:r>
      </w:hyperlink>
    </w:p>
    <w:p w14:paraId="3B7F5FD0" w14:textId="77777777" w:rsidR="00D02B25" w:rsidRDefault="003A560F">
      <w:pPr>
        <w:pStyle w:val="10"/>
        <w:tabs>
          <w:tab w:val="left" w:pos="1440"/>
          <w:tab w:val="right" w:leader="dot" w:pos="8494"/>
        </w:tabs>
        <w:rPr>
          <w:rFonts w:asciiTheme="minorHAnsi" w:eastAsiaTheme="minorEastAsia" w:hAnsiTheme="minorHAnsi" w:cstheme="minorBidi"/>
          <w:b w:val="0"/>
          <w:bCs w:val="0"/>
          <w:caps w:val="0"/>
          <w:noProof/>
          <w:szCs w:val="22"/>
        </w:rPr>
      </w:pPr>
      <w:hyperlink w:anchor="_Toc425353747" w:history="1">
        <w:r w:rsidR="00D02B25" w:rsidRPr="00347187">
          <w:rPr>
            <w:rStyle w:val="a7"/>
            <w:noProof/>
          </w:rPr>
          <w:t>Chapter 2</w:t>
        </w:r>
        <w:r w:rsidR="00D02B25">
          <w:rPr>
            <w:rFonts w:asciiTheme="minorHAnsi" w:eastAsiaTheme="minorEastAsia" w:hAnsiTheme="minorHAnsi" w:cstheme="minorBidi"/>
            <w:b w:val="0"/>
            <w:bCs w:val="0"/>
            <w:caps w:val="0"/>
            <w:noProof/>
            <w:szCs w:val="22"/>
          </w:rPr>
          <w:tab/>
        </w:r>
        <w:r w:rsidR="00D02B25" w:rsidRPr="00347187">
          <w:rPr>
            <w:rStyle w:val="a7"/>
            <w:noProof/>
          </w:rPr>
          <w:t>Related Work</w:t>
        </w:r>
        <w:r w:rsidR="00D02B25">
          <w:rPr>
            <w:noProof/>
            <w:webHidden/>
          </w:rPr>
          <w:tab/>
        </w:r>
        <w:r w:rsidR="00D02B25">
          <w:rPr>
            <w:noProof/>
            <w:webHidden/>
          </w:rPr>
          <w:fldChar w:fldCharType="begin"/>
        </w:r>
        <w:r w:rsidR="00D02B25">
          <w:rPr>
            <w:noProof/>
            <w:webHidden/>
          </w:rPr>
          <w:instrText xml:space="preserve"> PAGEREF _Toc425353747 \h </w:instrText>
        </w:r>
        <w:r w:rsidR="00D02B25">
          <w:rPr>
            <w:noProof/>
            <w:webHidden/>
          </w:rPr>
        </w:r>
        <w:r w:rsidR="00D02B25">
          <w:rPr>
            <w:noProof/>
            <w:webHidden/>
          </w:rPr>
          <w:fldChar w:fldCharType="separate"/>
        </w:r>
        <w:r w:rsidR="00CA3B44">
          <w:rPr>
            <w:noProof/>
            <w:webHidden/>
          </w:rPr>
          <w:t>3</w:t>
        </w:r>
        <w:r w:rsidR="00D02B25">
          <w:rPr>
            <w:noProof/>
            <w:webHidden/>
          </w:rPr>
          <w:fldChar w:fldCharType="end"/>
        </w:r>
      </w:hyperlink>
    </w:p>
    <w:p w14:paraId="208B7E70" w14:textId="77777777" w:rsidR="00D02B25" w:rsidRDefault="003A560F">
      <w:pPr>
        <w:pStyle w:val="10"/>
        <w:tabs>
          <w:tab w:val="left" w:pos="1440"/>
          <w:tab w:val="right" w:leader="dot" w:pos="8494"/>
        </w:tabs>
        <w:rPr>
          <w:rFonts w:asciiTheme="minorHAnsi" w:eastAsiaTheme="minorEastAsia" w:hAnsiTheme="minorHAnsi" w:cstheme="minorBidi"/>
          <w:b w:val="0"/>
          <w:bCs w:val="0"/>
          <w:caps w:val="0"/>
          <w:noProof/>
          <w:szCs w:val="22"/>
        </w:rPr>
      </w:pPr>
      <w:hyperlink w:anchor="_Toc425353748" w:history="1">
        <w:r w:rsidR="00D02B25" w:rsidRPr="00347187">
          <w:rPr>
            <w:rStyle w:val="a7"/>
            <w:noProof/>
          </w:rPr>
          <w:t>Chapter 3</w:t>
        </w:r>
        <w:r w:rsidR="00D02B25">
          <w:rPr>
            <w:rFonts w:asciiTheme="minorHAnsi" w:eastAsiaTheme="minorEastAsia" w:hAnsiTheme="minorHAnsi" w:cstheme="minorBidi"/>
            <w:b w:val="0"/>
            <w:bCs w:val="0"/>
            <w:caps w:val="0"/>
            <w:noProof/>
            <w:szCs w:val="22"/>
          </w:rPr>
          <w:tab/>
        </w:r>
        <w:r w:rsidR="00D02B25" w:rsidRPr="00347187">
          <w:rPr>
            <w:rStyle w:val="a7"/>
            <w:noProof/>
          </w:rPr>
          <w:t>Preliminaries</w:t>
        </w:r>
        <w:r w:rsidR="00D02B25">
          <w:rPr>
            <w:noProof/>
            <w:webHidden/>
          </w:rPr>
          <w:tab/>
        </w:r>
        <w:r w:rsidR="00D02B25">
          <w:rPr>
            <w:noProof/>
            <w:webHidden/>
          </w:rPr>
          <w:fldChar w:fldCharType="begin"/>
        </w:r>
        <w:r w:rsidR="00D02B25">
          <w:rPr>
            <w:noProof/>
            <w:webHidden/>
          </w:rPr>
          <w:instrText xml:space="preserve"> PAGEREF _Toc425353748 \h </w:instrText>
        </w:r>
        <w:r w:rsidR="00D02B25">
          <w:rPr>
            <w:noProof/>
            <w:webHidden/>
          </w:rPr>
        </w:r>
        <w:r w:rsidR="00D02B25">
          <w:rPr>
            <w:noProof/>
            <w:webHidden/>
          </w:rPr>
          <w:fldChar w:fldCharType="separate"/>
        </w:r>
        <w:r w:rsidR="00CA3B44">
          <w:rPr>
            <w:noProof/>
            <w:webHidden/>
          </w:rPr>
          <w:t>5</w:t>
        </w:r>
        <w:r w:rsidR="00D02B25">
          <w:rPr>
            <w:noProof/>
            <w:webHidden/>
          </w:rPr>
          <w:fldChar w:fldCharType="end"/>
        </w:r>
      </w:hyperlink>
    </w:p>
    <w:p w14:paraId="227E5A4B" w14:textId="77777777" w:rsidR="00D02B25" w:rsidRDefault="003A560F">
      <w:pPr>
        <w:pStyle w:val="22"/>
        <w:tabs>
          <w:tab w:val="left" w:pos="720"/>
          <w:tab w:val="right" w:leader="dot" w:pos="8494"/>
        </w:tabs>
        <w:rPr>
          <w:rFonts w:eastAsiaTheme="minorEastAsia" w:cstheme="minorBidi"/>
          <w:b w:val="0"/>
          <w:bCs w:val="0"/>
          <w:noProof/>
          <w:sz w:val="24"/>
          <w:szCs w:val="22"/>
        </w:rPr>
      </w:pPr>
      <w:hyperlink w:anchor="_Toc425353749" w:history="1">
        <w:r w:rsidR="00D02B25" w:rsidRPr="00347187">
          <w:rPr>
            <w:rStyle w:val="a7"/>
            <w:noProof/>
          </w:rPr>
          <w:t>3.1</w:t>
        </w:r>
        <w:r w:rsidR="00D02B25">
          <w:rPr>
            <w:rFonts w:eastAsiaTheme="minorEastAsia" w:cstheme="minorBidi"/>
            <w:b w:val="0"/>
            <w:bCs w:val="0"/>
            <w:noProof/>
            <w:sz w:val="24"/>
            <w:szCs w:val="22"/>
          </w:rPr>
          <w:tab/>
        </w:r>
        <w:r w:rsidR="00D02B25" w:rsidRPr="00347187">
          <w:rPr>
            <w:rStyle w:val="a7"/>
            <w:noProof/>
          </w:rPr>
          <w:t>Graphical User Interface Testing</w:t>
        </w:r>
        <w:r w:rsidR="00D02B25">
          <w:rPr>
            <w:noProof/>
            <w:webHidden/>
          </w:rPr>
          <w:tab/>
        </w:r>
        <w:r w:rsidR="00D02B25">
          <w:rPr>
            <w:noProof/>
            <w:webHidden/>
          </w:rPr>
          <w:fldChar w:fldCharType="begin"/>
        </w:r>
        <w:r w:rsidR="00D02B25">
          <w:rPr>
            <w:noProof/>
            <w:webHidden/>
          </w:rPr>
          <w:instrText xml:space="preserve"> PAGEREF _Toc425353749 \h </w:instrText>
        </w:r>
        <w:r w:rsidR="00D02B25">
          <w:rPr>
            <w:noProof/>
            <w:webHidden/>
          </w:rPr>
        </w:r>
        <w:r w:rsidR="00D02B25">
          <w:rPr>
            <w:noProof/>
            <w:webHidden/>
          </w:rPr>
          <w:fldChar w:fldCharType="separate"/>
        </w:r>
        <w:r w:rsidR="00CA3B44">
          <w:rPr>
            <w:noProof/>
            <w:webHidden/>
          </w:rPr>
          <w:t>5</w:t>
        </w:r>
        <w:r w:rsidR="00D02B25">
          <w:rPr>
            <w:noProof/>
            <w:webHidden/>
          </w:rPr>
          <w:fldChar w:fldCharType="end"/>
        </w:r>
      </w:hyperlink>
    </w:p>
    <w:p w14:paraId="645AAD49" w14:textId="77777777" w:rsidR="00D02B25" w:rsidRDefault="003A560F">
      <w:pPr>
        <w:pStyle w:val="22"/>
        <w:tabs>
          <w:tab w:val="left" w:pos="720"/>
          <w:tab w:val="right" w:leader="dot" w:pos="8494"/>
        </w:tabs>
        <w:rPr>
          <w:rFonts w:eastAsiaTheme="minorEastAsia" w:cstheme="minorBidi"/>
          <w:b w:val="0"/>
          <w:bCs w:val="0"/>
          <w:noProof/>
          <w:sz w:val="24"/>
          <w:szCs w:val="22"/>
        </w:rPr>
      </w:pPr>
      <w:hyperlink w:anchor="_Toc425353750" w:history="1">
        <w:r w:rsidR="00D02B25" w:rsidRPr="00347187">
          <w:rPr>
            <w:rStyle w:val="a7"/>
            <w:noProof/>
          </w:rPr>
          <w:t>3.2</w:t>
        </w:r>
        <w:r w:rsidR="00D02B25">
          <w:rPr>
            <w:rFonts w:eastAsiaTheme="minorEastAsia" w:cstheme="minorBidi"/>
            <w:b w:val="0"/>
            <w:bCs w:val="0"/>
            <w:noProof/>
            <w:sz w:val="24"/>
            <w:szCs w:val="22"/>
          </w:rPr>
          <w:tab/>
        </w:r>
        <w:r w:rsidR="00D02B25" w:rsidRPr="00347187">
          <w:rPr>
            <w:rStyle w:val="a7"/>
            <w:noProof/>
          </w:rPr>
          <w:t>Specification-based Testing</w:t>
        </w:r>
        <w:r w:rsidR="00D02B25">
          <w:rPr>
            <w:noProof/>
            <w:webHidden/>
          </w:rPr>
          <w:tab/>
        </w:r>
        <w:r w:rsidR="00D02B25">
          <w:rPr>
            <w:noProof/>
            <w:webHidden/>
          </w:rPr>
          <w:fldChar w:fldCharType="begin"/>
        </w:r>
        <w:r w:rsidR="00D02B25">
          <w:rPr>
            <w:noProof/>
            <w:webHidden/>
          </w:rPr>
          <w:instrText xml:space="preserve"> PAGEREF _Toc425353750 \h </w:instrText>
        </w:r>
        <w:r w:rsidR="00D02B25">
          <w:rPr>
            <w:noProof/>
            <w:webHidden/>
          </w:rPr>
        </w:r>
        <w:r w:rsidR="00D02B25">
          <w:rPr>
            <w:noProof/>
            <w:webHidden/>
          </w:rPr>
          <w:fldChar w:fldCharType="separate"/>
        </w:r>
        <w:r w:rsidR="00CA3B44">
          <w:rPr>
            <w:noProof/>
            <w:webHidden/>
          </w:rPr>
          <w:t>5</w:t>
        </w:r>
        <w:r w:rsidR="00D02B25">
          <w:rPr>
            <w:noProof/>
            <w:webHidden/>
          </w:rPr>
          <w:fldChar w:fldCharType="end"/>
        </w:r>
      </w:hyperlink>
    </w:p>
    <w:p w14:paraId="05B6B2A6" w14:textId="77777777" w:rsidR="00D02B25" w:rsidRDefault="003A560F">
      <w:pPr>
        <w:pStyle w:val="22"/>
        <w:tabs>
          <w:tab w:val="left" w:pos="720"/>
          <w:tab w:val="right" w:leader="dot" w:pos="8494"/>
        </w:tabs>
        <w:rPr>
          <w:rFonts w:eastAsiaTheme="minorEastAsia" w:cstheme="minorBidi"/>
          <w:b w:val="0"/>
          <w:bCs w:val="0"/>
          <w:noProof/>
          <w:sz w:val="24"/>
          <w:szCs w:val="22"/>
        </w:rPr>
      </w:pPr>
      <w:hyperlink w:anchor="_Toc425353751" w:history="1">
        <w:r w:rsidR="00D02B25" w:rsidRPr="00347187">
          <w:rPr>
            <w:rStyle w:val="a7"/>
            <w:noProof/>
          </w:rPr>
          <w:t>3.3</w:t>
        </w:r>
        <w:r w:rsidR="00D02B25">
          <w:rPr>
            <w:rFonts w:eastAsiaTheme="minorEastAsia" w:cstheme="minorBidi"/>
            <w:b w:val="0"/>
            <w:bCs w:val="0"/>
            <w:noProof/>
            <w:sz w:val="24"/>
            <w:szCs w:val="22"/>
          </w:rPr>
          <w:tab/>
        </w:r>
        <w:r w:rsidR="00D02B25" w:rsidRPr="00347187">
          <w:rPr>
            <w:rStyle w:val="a7"/>
            <w:noProof/>
          </w:rPr>
          <w:t>Semantic Network</w:t>
        </w:r>
        <w:r w:rsidR="00D02B25">
          <w:rPr>
            <w:noProof/>
            <w:webHidden/>
          </w:rPr>
          <w:tab/>
        </w:r>
        <w:r w:rsidR="00D02B25">
          <w:rPr>
            <w:noProof/>
            <w:webHidden/>
          </w:rPr>
          <w:fldChar w:fldCharType="begin"/>
        </w:r>
        <w:r w:rsidR="00D02B25">
          <w:rPr>
            <w:noProof/>
            <w:webHidden/>
          </w:rPr>
          <w:instrText xml:space="preserve"> PAGEREF _Toc425353751 \h </w:instrText>
        </w:r>
        <w:r w:rsidR="00D02B25">
          <w:rPr>
            <w:noProof/>
            <w:webHidden/>
          </w:rPr>
        </w:r>
        <w:r w:rsidR="00D02B25">
          <w:rPr>
            <w:noProof/>
            <w:webHidden/>
          </w:rPr>
          <w:fldChar w:fldCharType="separate"/>
        </w:r>
        <w:r w:rsidR="00CA3B44">
          <w:rPr>
            <w:noProof/>
            <w:webHidden/>
          </w:rPr>
          <w:t>6</w:t>
        </w:r>
        <w:r w:rsidR="00D02B25">
          <w:rPr>
            <w:noProof/>
            <w:webHidden/>
          </w:rPr>
          <w:fldChar w:fldCharType="end"/>
        </w:r>
      </w:hyperlink>
    </w:p>
    <w:p w14:paraId="4CF037B6" w14:textId="77777777" w:rsidR="00D02B25" w:rsidRDefault="003A560F">
      <w:pPr>
        <w:pStyle w:val="22"/>
        <w:tabs>
          <w:tab w:val="left" w:pos="720"/>
          <w:tab w:val="right" w:leader="dot" w:pos="8494"/>
        </w:tabs>
        <w:rPr>
          <w:rFonts w:eastAsiaTheme="minorEastAsia" w:cstheme="minorBidi"/>
          <w:b w:val="0"/>
          <w:bCs w:val="0"/>
          <w:noProof/>
          <w:sz w:val="24"/>
          <w:szCs w:val="22"/>
        </w:rPr>
      </w:pPr>
      <w:hyperlink w:anchor="_Toc425353752" w:history="1">
        <w:r w:rsidR="00D02B25" w:rsidRPr="00347187">
          <w:rPr>
            <w:rStyle w:val="a7"/>
            <w:noProof/>
          </w:rPr>
          <w:t>3.4</w:t>
        </w:r>
        <w:r w:rsidR="00D02B25">
          <w:rPr>
            <w:rFonts w:eastAsiaTheme="minorEastAsia" w:cstheme="minorBidi"/>
            <w:b w:val="0"/>
            <w:bCs w:val="0"/>
            <w:noProof/>
            <w:sz w:val="24"/>
            <w:szCs w:val="22"/>
          </w:rPr>
          <w:tab/>
        </w:r>
        <w:r w:rsidR="00D02B25" w:rsidRPr="00347187">
          <w:rPr>
            <w:rStyle w:val="a7"/>
            <w:noProof/>
          </w:rPr>
          <w:t>Event-Flow Graph</w:t>
        </w:r>
        <w:r w:rsidR="00D02B25">
          <w:rPr>
            <w:noProof/>
            <w:webHidden/>
          </w:rPr>
          <w:tab/>
        </w:r>
        <w:r w:rsidR="00D02B25">
          <w:rPr>
            <w:noProof/>
            <w:webHidden/>
          </w:rPr>
          <w:fldChar w:fldCharType="begin"/>
        </w:r>
        <w:r w:rsidR="00D02B25">
          <w:rPr>
            <w:noProof/>
            <w:webHidden/>
          </w:rPr>
          <w:instrText xml:space="preserve"> PAGEREF _Toc425353752 \h </w:instrText>
        </w:r>
        <w:r w:rsidR="00D02B25">
          <w:rPr>
            <w:noProof/>
            <w:webHidden/>
          </w:rPr>
        </w:r>
        <w:r w:rsidR="00D02B25">
          <w:rPr>
            <w:noProof/>
            <w:webHidden/>
          </w:rPr>
          <w:fldChar w:fldCharType="separate"/>
        </w:r>
        <w:r w:rsidR="00CA3B44">
          <w:rPr>
            <w:noProof/>
            <w:webHidden/>
          </w:rPr>
          <w:t>7</w:t>
        </w:r>
        <w:r w:rsidR="00D02B25">
          <w:rPr>
            <w:noProof/>
            <w:webHidden/>
          </w:rPr>
          <w:fldChar w:fldCharType="end"/>
        </w:r>
      </w:hyperlink>
    </w:p>
    <w:p w14:paraId="36961DCE" w14:textId="77777777" w:rsidR="00D02B25" w:rsidRDefault="003A560F">
      <w:pPr>
        <w:pStyle w:val="22"/>
        <w:tabs>
          <w:tab w:val="left" w:pos="720"/>
          <w:tab w:val="right" w:leader="dot" w:pos="8494"/>
        </w:tabs>
        <w:rPr>
          <w:rFonts w:eastAsiaTheme="minorEastAsia" w:cstheme="minorBidi"/>
          <w:b w:val="0"/>
          <w:bCs w:val="0"/>
          <w:noProof/>
          <w:sz w:val="24"/>
          <w:szCs w:val="22"/>
        </w:rPr>
      </w:pPr>
      <w:hyperlink w:anchor="_Toc425353753" w:history="1">
        <w:r w:rsidR="00D02B25" w:rsidRPr="00347187">
          <w:rPr>
            <w:rStyle w:val="a7"/>
            <w:noProof/>
          </w:rPr>
          <w:t>3.5</w:t>
        </w:r>
        <w:r w:rsidR="00D02B25">
          <w:rPr>
            <w:rFonts w:eastAsiaTheme="minorEastAsia" w:cstheme="minorBidi"/>
            <w:b w:val="0"/>
            <w:bCs w:val="0"/>
            <w:noProof/>
            <w:sz w:val="24"/>
            <w:szCs w:val="22"/>
          </w:rPr>
          <w:tab/>
        </w:r>
        <w:r w:rsidR="00D02B25" w:rsidRPr="00347187">
          <w:rPr>
            <w:rStyle w:val="a7"/>
            <w:noProof/>
          </w:rPr>
          <w:t>Android Automated Testing Framework</w:t>
        </w:r>
        <w:r w:rsidR="00D02B25">
          <w:rPr>
            <w:noProof/>
            <w:webHidden/>
          </w:rPr>
          <w:tab/>
        </w:r>
        <w:r w:rsidR="00D02B25">
          <w:rPr>
            <w:noProof/>
            <w:webHidden/>
          </w:rPr>
          <w:fldChar w:fldCharType="begin"/>
        </w:r>
        <w:r w:rsidR="00D02B25">
          <w:rPr>
            <w:noProof/>
            <w:webHidden/>
          </w:rPr>
          <w:instrText xml:space="preserve"> PAGEREF _Toc425353753 \h </w:instrText>
        </w:r>
        <w:r w:rsidR="00D02B25">
          <w:rPr>
            <w:noProof/>
            <w:webHidden/>
          </w:rPr>
        </w:r>
        <w:r w:rsidR="00D02B25">
          <w:rPr>
            <w:noProof/>
            <w:webHidden/>
          </w:rPr>
          <w:fldChar w:fldCharType="separate"/>
        </w:r>
        <w:r w:rsidR="00CA3B44">
          <w:rPr>
            <w:noProof/>
            <w:webHidden/>
          </w:rPr>
          <w:t>8</w:t>
        </w:r>
        <w:r w:rsidR="00D02B25">
          <w:rPr>
            <w:noProof/>
            <w:webHidden/>
          </w:rPr>
          <w:fldChar w:fldCharType="end"/>
        </w:r>
      </w:hyperlink>
    </w:p>
    <w:p w14:paraId="380235C3" w14:textId="77777777" w:rsidR="00D02B25" w:rsidRDefault="003A560F">
      <w:pPr>
        <w:pStyle w:val="10"/>
        <w:tabs>
          <w:tab w:val="left" w:pos="1440"/>
          <w:tab w:val="right" w:leader="dot" w:pos="8494"/>
        </w:tabs>
        <w:rPr>
          <w:rFonts w:asciiTheme="minorHAnsi" w:eastAsiaTheme="minorEastAsia" w:hAnsiTheme="minorHAnsi" w:cstheme="minorBidi"/>
          <w:b w:val="0"/>
          <w:bCs w:val="0"/>
          <w:caps w:val="0"/>
          <w:noProof/>
          <w:szCs w:val="22"/>
        </w:rPr>
      </w:pPr>
      <w:hyperlink w:anchor="_Toc425353754" w:history="1">
        <w:r w:rsidR="00D02B25" w:rsidRPr="00347187">
          <w:rPr>
            <w:rStyle w:val="a7"/>
            <w:noProof/>
          </w:rPr>
          <w:t>Chapter 4</w:t>
        </w:r>
        <w:r w:rsidR="00D02B25">
          <w:rPr>
            <w:rFonts w:asciiTheme="minorHAnsi" w:eastAsiaTheme="minorEastAsia" w:hAnsiTheme="minorHAnsi" w:cstheme="minorBidi"/>
            <w:b w:val="0"/>
            <w:bCs w:val="0"/>
            <w:caps w:val="0"/>
            <w:noProof/>
            <w:szCs w:val="22"/>
          </w:rPr>
          <w:tab/>
        </w:r>
        <w:r w:rsidR="00D02B25" w:rsidRPr="00347187">
          <w:rPr>
            <w:rStyle w:val="a7"/>
            <w:noProof/>
          </w:rPr>
          <w:t>Common Sense Model and SpecElicitor</w:t>
        </w:r>
        <w:r w:rsidR="00D02B25">
          <w:rPr>
            <w:noProof/>
            <w:webHidden/>
          </w:rPr>
          <w:tab/>
        </w:r>
        <w:r w:rsidR="00D02B25">
          <w:rPr>
            <w:noProof/>
            <w:webHidden/>
          </w:rPr>
          <w:fldChar w:fldCharType="begin"/>
        </w:r>
        <w:r w:rsidR="00D02B25">
          <w:rPr>
            <w:noProof/>
            <w:webHidden/>
          </w:rPr>
          <w:instrText xml:space="preserve"> PAGEREF _Toc425353754 \h </w:instrText>
        </w:r>
        <w:r w:rsidR="00D02B25">
          <w:rPr>
            <w:noProof/>
            <w:webHidden/>
          </w:rPr>
        </w:r>
        <w:r w:rsidR="00D02B25">
          <w:rPr>
            <w:noProof/>
            <w:webHidden/>
          </w:rPr>
          <w:fldChar w:fldCharType="separate"/>
        </w:r>
        <w:r w:rsidR="00CA3B44">
          <w:rPr>
            <w:noProof/>
            <w:webHidden/>
          </w:rPr>
          <w:t>10</w:t>
        </w:r>
        <w:r w:rsidR="00D02B25">
          <w:rPr>
            <w:noProof/>
            <w:webHidden/>
          </w:rPr>
          <w:fldChar w:fldCharType="end"/>
        </w:r>
      </w:hyperlink>
    </w:p>
    <w:p w14:paraId="47D55015" w14:textId="77777777" w:rsidR="00D02B25" w:rsidRDefault="003A560F">
      <w:pPr>
        <w:pStyle w:val="22"/>
        <w:tabs>
          <w:tab w:val="left" w:pos="720"/>
          <w:tab w:val="right" w:leader="dot" w:pos="8494"/>
        </w:tabs>
        <w:rPr>
          <w:rFonts w:eastAsiaTheme="minorEastAsia" w:cstheme="minorBidi"/>
          <w:b w:val="0"/>
          <w:bCs w:val="0"/>
          <w:noProof/>
          <w:sz w:val="24"/>
          <w:szCs w:val="22"/>
        </w:rPr>
      </w:pPr>
      <w:hyperlink w:anchor="_Toc425353755" w:history="1">
        <w:r w:rsidR="00D02B25" w:rsidRPr="00347187">
          <w:rPr>
            <w:rStyle w:val="a7"/>
            <w:noProof/>
          </w:rPr>
          <w:t>4.1</w:t>
        </w:r>
        <w:r w:rsidR="00D02B25">
          <w:rPr>
            <w:rFonts w:eastAsiaTheme="minorEastAsia" w:cstheme="minorBidi"/>
            <w:b w:val="0"/>
            <w:bCs w:val="0"/>
            <w:noProof/>
            <w:sz w:val="24"/>
            <w:szCs w:val="22"/>
          </w:rPr>
          <w:tab/>
        </w:r>
        <w:r w:rsidR="00D02B25" w:rsidRPr="00347187">
          <w:rPr>
            <w:rStyle w:val="a7"/>
            <w:noProof/>
          </w:rPr>
          <w:t>Common Sense Model</w:t>
        </w:r>
        <w:r w:rsidR="00D02B25">
          <w:rPr>
            <w:noProof/>
            <w:webHidden/>
          </w:rPr>
          <w:tab/>
        </w:r>
        <w:r w:rsidR="00D02B25">
          <w:rPr>
            <w:noProof/>
            <w:webHidden/>
          </w:rPr>
          <w:fldChar w:fldCharType="begin"/>
        </w:r>
        <w:r w:rsidR="00D02B25">
          <w:rPr>
            <w:noProof/>
            <w:webHidden/>
          </w:rPr>
          <w:instrText xml:space="preserve"> PAGEREF _Toc425353755 \h </w:instrText>
        </w:r>
        <w:r w:rsidR="00D02B25">
          <w:rPr>
            <w:noProof/>
            <w:webHidden/>
          </w:rPr>
        </w:r>
        <w:r w:rsidR="00D02B25">
          <w:rPr>
            <w:noProof/>
            <w:webHidden/>
          </w:rPr>
          <w:fldChar w:fldCharType="separate"/>
        </w:r>
        <w:r w:rsidR="00CA3B44">
          <w:rPr>
            <w:noProof/>
            <w:webHidden/>
          </w:rPr>
          <w:t>10</w:t>
        </w:r>
        <w:r w:rsidR="00D02B25">
          <w:rPr>
            <w:noProof/>
            <w:webHidden/>
          </w:rPr>
          <w:fldChar w:fldCharType="end"/>
        </w:r>
      </w:hyperlink>
    </w:p>
    <w:p w14:paraId="5D6E1217" w14:textId="77777777" w:rsidR="00D02B25" w:rsidRDefault="003A560F">
      <w:pPr>
        <w:pStyle w:val="22"/>
        <w:tabs>
          <w:tab w:val="left" w:pos="720"/>
          <w:tab w:val="right" w:leader="dot" w:pos="8494"/>
        </w:tabs>
        <w:rPr>
          <w:rFonts w:eastAsiaTheme="minorEastAsia" w:cstheme="minorBidi"/>
          <w:b w:val="0"/>
          <w:bCs w:val="0"/>
          <w:noProof/>
          <w:sz w:val="24"/>
          <w:szCs w:val="22"/>
        </w:rPr>
      </w:pPr>
      <w:hyperlink w:anchor="_Toc425353756" w:history="1">
        <w:r w:rsidR="00D02B25" w:rsidRPr="00347187">
          <w:rPr>
            <w:rStyle w:val="a7"/>
            <w:noProof/>
          </w:rPr>
          <w:t>4.2</w:t>
        </w:r>
        <w:r w:rsidR="00D02B25">
          <w:rPr>
            <w:rFonts w:eastAsiaTheme="minorEastAsia" w:cstheme="minorBidi"/>
            <w:b w:val="0"/>
            <w:bCs w:val="0"/>
            <w:noProof/>
            <w:sz w:val="24"/>
            <w:szCs w:val="22"/>
          </w:rPr>
          <w:tab/>
        </w:r>
        <w:r w:rsidR="00D02B25" w:rsidRPr="00347187">
          <w:rPr>
            <w:rStyle w:val="a7"/>
            <w:noProof/>
          </w:rPr>
          <w:t>Normalized Term</w:t>
        </w:r>
        <w:r w:rsidR="00D02B25">
          <w:rPr>
            <w:noProof/>
            <w:webHidden/>
          </w:rPr>
          <w:tab/>
        </w:r>
        <w:r w:rsidR="00D02B25">
          <w:rPr>
            <w:noProof/>
            <w:webHidden/>
          </w:rPr>
          <w:fldChar w:fldCharType="begin"/>
        </w:r>
        <w:r w:rsidR="00D02B25">
          <w:rPr>
            <w:noProof/>
            <w:webHidden/>
          </w:rPr>
          <w:instrText xml:space="preserve"> PAGEREF _Toc425353756 \h </w:instrText>
        </w:r>
        <w:r w:rsidR="00D02B25">
          <w:rPr>
            <w:noProof/>
            <w:webHidden/>
          </w:rPr>
        </w:r>
        <w:r w:rsidR="00D02B25">
          <w:rPr>
            <w:noProof/>
            <w:webHidden/>
          </w:rPr>
          <w:fldChar w:fldCharType="separate"/>
        </w:r>
        <w:r w:rsidR="00CA3B44">
          <w:rPr>
            <w:noProof/>
            <w:webHidden/>
          </w:rPr>
          <w:t>15</w:t>
        </w:r>
        <w:r w:rsidR="00D02B25">
          <w:rPr>
            <w:noProof/>
            <w:webHidden/>
          </w:rPr>
          <w:fldChar w:fldCharType="end"/>
        </w:r>
      </w:hyperlink>
    </w:p>
    <w:p w14:paraId="62B8DBBD" w14:textId="77777777" w:rsidR="00D02B25" w:rsidRDefault="003A560F">
      <w:pPr>
        <w:pStyle w:val="22"/>
        <w:tabs>
          <w:tab w:val="left" w:pos="720"/>
          <w:tab w:val="right" w:leader="dot" w:pos="8494"/>
        </w:tabs>
        <w:rPr>
          <w:rFonts w:eastAsiaTheme="minorEastAsia" w:cstheme="minorBidi"/>
          <w:b w:val="0"/>
          <w:bCs w:val="0"/>
          <w:noProof/>
          <w:sz w:val="24"/>
          <w:szCs w:val="22"/>
        </w:rPr>
      </w:pPr>
      <w:hyperlink w:anchor="_Toc425353757" w:history="1">
        <w:r w:rsidR="00D02B25" w:rsidRPr="00347187">
          <w:rPr>
            <w:rStyle w:val="a7"/>
            <w:noProof/>
          </w:rPr>
          <w:t>4.3</w:t>
        </w:r>
        <w:r w:rsidR="00D02B25">
          <w:rPr>
            <w:rFonts w:eastAsiaTheme="minorEastAsia" w:cstheme="minorBidi"/>
            <w:b w:val="0"/>
            <w:bCs w:val="0"/>
            <w:noProof/>
            <w:sz w:val="24"/>
            <w:szCs w:val="22"/>
          </w:rPr>
          <w:tab/>
        </w:r>
        <w:r w:rsidR="00D02B25" w:rsidRPr="00347187">
          <w:rPr>
            <w:rStyle w:val="a7"/>
            <w:noProof/>
          </w:rPr>
          <w:t>SpecElicitor</w:t>
        </w:r>
        <w:r w:rsidR="00D02B25">
          <w:rPr>
            <w:noProof/>
            <w:webHidden/>
          </w:rPr>
          <w:tab/>
        </w:r>
        <w:r w:rsidR="00D02B25">
          <w:rPr>
            <w:noProof/>
            <w:webHidden/>
          </w:rPr>
          <w:fldChar w:fldCharType="begin"/>
        </w:r>
        <w:r w:rsidR="00D02B25">
          <w:rPr>
            <w:noProof/>
            <w:webHidden/>
          </w:rPr>
          <w:instrText xml:space="preserve"> PAGEREF _Toc425353757 \h </w:instrText>
        </w:r>
        <w:r w:rsidR="00D02B25">
          <w:rPr>
            <w:noProof/>
            <w:webHidden/>
          </w:rPr>
        </w:r>
        <w:r w:rsidR="00D02B25">
          <w:rPr>
            <w:noProof/>
            <w:webHidden/>
          </w:rPr>
          <w:fldChar w:fldCharType="separate"/>
        </w:r>
        <w:r w:rsidR="00CA3B44">
          <w:rPr>
            <w:noProof/>
            <w:webHidden/>
          </w:rPr>
          <w:t>17</w:t>
        </w:r>
        <w:r w:rsidR="00D02B25">
          <w:rPr>
            <w:noProof/>
            <w:webHidden/>
          </w:rPr>
          <w:fldChar w:fldCharType="end"/>
        </w:r>
      </w:hyperlink>
    </w:p>
    <w:p w14:paraId="68D2C443" w14:textId="77777777" w:rsidR="00D02B25" w:rsidRDefault="003A560F">
      <w:pPr>
        <w:pStyle w:val="32"/>
        <w:tabs>
          <w:tab w:val="left" w:pos="960"/>
          <w:tab w:val="right" w:leader="dot" w:pos="8494"/>
        </w:tabs>
        <w:rPr>
          <w:rFonts w:eastAsiaTheme="minorEastAsia" w:cstheme="minorBidi"/>
          <w:noProof/>
          <w:sz w:val="24"/>
          <w:szCs w:val="22"/>
        </w:rPr>
      </w:pPr>
      <w:hyperlink w:anchor="_Toc425353758" w:history="1">
        <w:r w:rsidR="00D02B25" w:rsidRPr="00347187">
          <w:rPr>
            <w:rStyle w:val="a7"/>
            <w:noProof/>
          </w:rPr>
          <w:t>4.3.1</w:t>
        </w:r>
        <w:r w:rsidR="00D02B25">
          <w:rPr>
            <w:rFonts w:eastAsiaTheme="minorEastAsia" w:cstheme="minorBidi"/>
            <w:noProof/>
            <w:sz w:val="24"/>
            <w:szCs w:val="22"/>
          </w:rPr>
          <w:tab/>
        </w:r>
        <w:r w:rsidR="00D02B25" w:rsidRPr="00347187">
          <w:rPr>
            <w:rStyle w:val="a7"/>
            <w:noProof/>
          </w:rPr>
          <w:t>Screen and Action Abstraction</w:t>
        </w:r>
        <w:r w:rsidR="00D02B25">
          <w:rPr>
            <w:noProof/>
            <w:webHidden/>
          </w:rPr>
          <w:tab/>
        </w:r>
        <w:r w:rsidR="00D02B25">
          <w:rPr>
            <w:noProof/>
            <w:webHidden/>
          </w:rPr>
          <w:fldChar w:fldCharType="begin"/>
        </w:r>
        <w:r w:rsidR="00D02B25">
          <w:rPr>
            <w:noProof/>
            <w:webHidden/>
          </w:rPr>
          <w:instrText xml:space="preserve"> PAGEREF _Toc425353758 \h </w:instrText>
        </w:r>
        <w:r w:rsidR="00D02B25">
          <w:rPr>
            <w:noProof/>
            <w:webHidden/>
          </w:rPr>
        </w:r>
        <w:r w:rsidR="00D02B25">
          <w:rPr>
            <w:noProof/>
            <w:webHidden/>
          </w:rPr>
          <w:fldChar w:fldCharType="separate"/>
        </w:r>
        <w:r w:rsidR="00CA3B44">
          <w:rPr>
            <w:noProof/>
            <w:webHidden/>
          </w:rPr>
          <w:t>18</w:t>
        </w:r>
        <w:r w:rsidR="00D02B25">
          <w:rPr>
            <w:noProof/>
            <w:webHidden/>
          </w:rPr>
          <w:fldChar w:fldCharType="end"/>
        </w:r>
      </w:hyperlink>
    </w:p>
    <w:p w14:paraId="78C0400A" w14:textId="77777777" w:rsidR="00D02B25" w:rsidRDefault="003A560F">
      <w:pPr>
        <w:pStyle w:val="32"/>
        <w:tabs>
          <w:tab w:val="left" w:pos="960"/>
          <w:tab w:val="right" w:leader="dot" w:pos="8494"/>
        </w:tabs>
        <w:rPr>
          <w:rFonts w:eastAsiaTheme="minorEastAsia" w:cstheme="minorBidi"/>
          <w:noProof/>
          <w:sz w:val="24"/>
          <w:szCs w:val="22"/>
        </w:rPr>
      </w:pPr>
      <w:hyperlink w:anchor="_Toc425353759" w:history="1">
        <w:r w:rsidR="00D02B25" w:rsidRPr="00347187">
          <w:rPr>
            <w:rStyle w:val="a7"/>
            <w:noProof/>
          </w:rPr>
          <w:t>4.3.2</w:t>
        </w:r>
        <w:r w:rsidR="00D02B25">
          <w:rPr>
            <w:rFonts w:eastAsiaTheme="minorEastAsia" w:cstheme="minorBidi"/>
            <w:noProof/>
            <w:sz w:val="24"/>
            <w:szCs w:val="22"/>
          </w:rPr>
          <w:tab/>
        </w:r>
        <w:r w:rsidR="00D02B25" w:rsidRPr="00347187">
          <w:rPr>
            <w:rStyle w:val="a7"/>
            <w:noProof/>
          </w:rPr>
          <w:t>Iteration</w:t>
        </w:r>
        <w:r w:rsidR="00D02B25">
          <w:rPr>
            <w:noProof/>
            <w:webHidden/>
          </w:rPr>
          <w:tab/>
        </w:r>
        <w:r w:rsidR="00D02B25">
          <w:rPr>
            <w:noProof/>
            <w:webHidden/>
          </w:rPr>
          <w:fldChar w:fldCharType="begin"/>
        </w:r>
        <w:r w:rsidR="00D02B25">
          <w:rPr>
            <w:noProof/>
            <w:webHidden/>
          </w:rPr>
          <w:instrText xml:space="preserve"> PAGEREF _Toc425353759 \h </w:instrText>
        </w:r>
        <w:r w:rsidR="00D02B25">
          <w:rPr>
            <w:noProof/>
            <w:webHidden/>
          </w:rPr>
        </w:r>
        <w:r w:rsidR="00D02B25">
          <w:rPr>
            <w:noProof/>
            <w:webHidden/>
          </w:rPr>
          <w:fldChar w:fldCharType="separate"/>
        </w:r>
        <w:r w:rsidR="00CA3B44">
          <w:rPr>
            <w:noProof/>
            <w:webHidden/>
          </w:rPr>
          <w:t>22</w:t>
        </w:r>
        <w:r w:rsidR="00D02B25">
          <w:rPr>
            <w:noProof/>
            <w:webHidden/>
          </w:rPr>
          <w:fldChar w:fldCharType="end"/>
        </w:r>
      </w:hyperlink>
    </w:p>
    <w:p w14:paraId="0265A996" w14:textId="77777777" w:rsidR="00D02B25" w:rsidRDefault="003A560F">
      <w:pPr>
        <w:pStyle w:val="10"/>
        <w:tabs>
          <w:tab w:val="left" w:pos="1440"/>
          <w:tab w:val="right" w:leader="dot" w:pos="8494"/>
        </w:tabs>
        <w:rPr>
          <w:rFonts w:asciiTheme="minorHAnsi" w:eastAsiaTheme="minorEastAsia" w:hAnsiTheme="minorHAnsi" w:cstheme="minorBidi"/>
          <w:b w:val="0"/>
          <w:bCs w:val="0"/>
          <w:caps w:val="0"/>
          <w:noProof/>
          <w:szCs w:val="22"/>
        </w:rPr>
      </w:pPr>
      <w:hyperlink w:anchor="_Toc425353760" w:history="1">
        <w:r w:rsidR="00D02B25" w:rsidRPr="00347187">
          <w:rPr>
            <w:rStyle w:val="a7"/>
            <w:noProof/>
          </w:rPr>
          <w:t>Chapter 5</w:t>
        </w:r>
        <w:r w:rsidR="00D02B25">
          <w:rPr>
            <w:rFonts w:asciiTheme="minorHAnsi" w:eastAsiaTheme="minorEastAsia" w:hAnsiTheme="minorHAnsi" w:cstheme="minorBidi"/>
            <w:b w:val="0"/>
            <w:bCs w:val="0"/>
            <w:caps w:val="0"/>
            <w:noProof/>
            <w:szCs w:val="22"/>
          </w:rPr>
          <w:tab/>
        </w:r>
        <w:r w:rsidR="00D02B25" w:rsidRPr="00347187">
          <w:rPr>
            <w:rStyle w:val="a7"/>
            <w:noProof/>
          </w:rPr>
          <w:t>Applications</w:t>
        </w:r>
        <w:r w:rsidR="00D02B25">
          <w:rPr>
            <w:noProof/>
            <w:webHidden/>
          </w:rPr>
          <w:tab/>
        </w:r>
        <w:r w:rsidR="00D02B25">
          <w:rPr>
            <w:noProof/>
            <w:webHidden/>
          </w:rPr>
          <w:fldChar w:fldCharType="begin"/>
        </w:r>
        <w:r w:rsidR="00D02B25">
          <w:rPr>
            <w:noProof/>
            <w:webHidden/>
          </w:rPr>
          <w:instrText xml:space="preserve"> PAGEREF _Toc425353760 \h </w:instrText>
        </w:r>
        <w:r w:rsidR="00D02B25">
          <w:rPr>
            <w:noProof/>
            <w:webHidden/>
          </w:rPr>
        </w:r>
        <w:r w:rsidR="00D02B25">
          <w:rPr>
            <w:noProof/>
            <w:webHidden/>
          </w:rPr>
          <w:fldChar w:fldCharType="separate"/>
        </w:r>
        <w:r w:rsidR="00CA3B44">
          <w:rPr>
            <w:noProof/>
            <w:webHidden/>
          </w:rPr>
          <w:t>25</w:t>
        </w:r>
        <w:r w:rsidR="00D02B25">
          <w:rPr>
            <w:noProof/>
            <w:webHidden/>
          </w:rPr>
          <w:fldChar w:fldCharType="end"/>
        </w:r>
      </w:hyperlink>
    </w:p>
    <w:p w14:paraId="11278CFA" w14:textId="77777777" w:rsidR="00D02B25" w:rsidRDefault="003A560F">
      <w:pPr>
        <w:pStyle w:val="22"/>
        <w:tabs>
          <w:tab w:val="left" w:pos="720"/>
          <w:tab w:val="right" w:leader="dot" w:pos="8494"/>
        </w:tabs>
        <w:rPr>
          <w:rFonts w:eastAsiaTheme="minorEastAsia" w:cstheme="minorBidi"/>
          <w:b w:val="0"/>
          <w:bCs w:val="0"/>
          <w:noProof/>
          <w:sz w:val="24"/>
          <w:szCs w:val="22"/>
        </w:rPr>
      </w:pPr>
      <w:hyperlink w:anchor="_Toc425353761" w:history="1">
        <w:r w:rsidR="00D02B25" w:rsidRPr="00347187">
          <w:rPr>
            <w:rStyle w:val="a7"/>
            <w:noProof/>
          </w:rPr>
          <w:t>5.1</w:t>
        </w:r>
        <w:r w:rsidR="00D02B25">
          <w:rPr>
            <w:rFonts w:eastAsiaTheme="minorEastAsia" w:cstheme="minorBidi"/>
            <w:b w:val="0"/>
            <w:bCs w:val="0"/>
            <w:noProof/>
            <w:sz w:val="24"/>
            <w:szCs w:val="22"/>
          </w:rPr>
          <w:tab/>
        </w:r>
        <w:r w:rsidR="00D02B25" w:rsidRPr="00347187">
          <w:rPr>
            <w:rStyle w:val="a7"/>
            <w:noProof/>
          </w:rPr>
          <w:t>Test Case Generation</w:t>
        </w:r>
        <w:r w:rsidR="00D02B25">
          <w:rPr>
            <w:noProof/>
            <w:webHidden/>
          </w:rPr>
          <w:tab/>
        </w:r>
        <w:r w:rsidR="00D02B25">
          <w:rPr>
            <w:noProof/>
            <w:webHidden/>
          </w:rPr>
          <w:fldChar w:fldCharType="begin"/>
        </w:r>
        <w:r w:rsidR="00D02B25">
          <w:rPr>
            <w:noProof/>
            <w:webHidden/>
          </w:rPr>
          <w:instrText xml:space="preserve"> PAGEREF _Toc425353761 \h </w:instrText>
        </w:r>
        <w:r w:rsidR="00D02B25">
          <w:rPr>
            <w:noProof/>
            <w:webHidden/>
          </w:rPr>
        </w:r>
        <w:r w:rsidR="00D02B25">
          <w:rPr>
            <w:noProof/>
            <w:webHidden/>
          </w:rPr>
          <w:fldChar w:fldCharType="separate"/>
        </w:r>
        <w:r w:rsidR="00CA3B44">
          <w:rPr>
            <w:noProof/>
            <w:webHidden/>
          </w:rPr>
          <w:t>25</w:t>
        </w:r>
        <w:r w:rsidR="00D02B25">
          <w:rPr>
            <w:noProof/>
            <w:webHidden/>
          </w:rPr>
          <w:fldChar w:fldCharType="end"/>
        </w:r>
      </w:hyperlink>
    </w:p>
    <w:p w14:paraId="3558101D" w14:textId="77777777" w:rsidR="00D02B25" w:rsidRDefault="003A560F">
      <w:pPr>
        <w:pStyle w:val="32"/>
        <w:tabs>
          <w:tab w:val="left" w:pos="960"/>
          <w:tab w:val="right" w:leader="dot" w:pos="8494"/>
        </w:tabs>
        <w:rPr>
          <w:rFonts w:eastAsiaTheme="minorEastAsia" w:cstheme="minorBidi"/>
          <w:noProof/>
          <w:sz w:val="24"/>
          <w:szCs w:val="22"/>
        </w:rPr>
      </w:pPr>
      <w:hyperlink w:anchor="_Toc425353762" w:history="1">
        <w:r w:rsidR="00D02B25" w:rsidRPr="00347187">
          <w:rPr>
            <w:rStyle w:val="a7"/>
            <w:noProof/>
          </w:rPr>
          <w:t>5.1.1</w:t>
        </w:r>
        <w:r w:rsidR="00D02B25">
          <w:rPr>
            <w:rFonts w:eastAsiaTheme="minorEastAsia" w:cstheme="minorBidi"/>
            <w:noProof/>
            <w:sz w:val="24"/>
            <w:szCs w:val="22"/>
          </w:rPr>
          <w:tab/>
        </w:r>
        <w:r w:rsidR="00D02B25" w:rsidRPr="00347187">
          <w:rPr>
            <w:rStyle w:val="a7"/>
            <w:noProof/>
          </w:rPr>
          <w:t>Algorithm</w:t>
        </w:r>
        <w:r w:rsidR="00D02B25">
          <w:rPr>
            <w:noProof/>
            <w:webHidden/>
          </w:rPr>
          <w:tab/>
        </w:r>
        <w:r w:rsidR="00D02B25">
          <w:rPr>
            <w:noProof/>
            <w:webHidden/>
          </w:rPr>
          <w:fldChar w:fldCharType="begin"/>
        </w:r>
        <w:r w:rsidR="00D02B25">
          <w:rPr>
            <w:noProof/>
            <w:webHidden/>
          </w:rPr>
          <w:instrText xml:space="preserve"> PAGEREF _Toc425353762 \h </w:instrText>
        </w:r>
        <w:r w:rsidR="00D02B25">
          <w:rPr>
            <w:noProof/>
            <w:webHidden/>
          </w:rPr>
        </w:r>
        <w:r w:rsidR="00D02B25">
          <w:rPr>
            <w:noProof/>
            <w:webHidden/>
          </w:rPr>
          <w:fldChar w:fldCharType="separate"/>
        </w:r>
        <w:r w:rsidR="00CA3B44">
          <w:rPr>
            <w:noProof/>
            <w:webHidden/>
          </w:rPr>
          <w:t>25</w:t>
        </w:r>
        <w:r w:rsidR="00D02B25">
          <w:rPr>
            <w:noProof/>
            <w:webHidden/>
          </w:rPr>
          <w:fldChar w:fldCharType="end"/>
        </w:r>
      </w:hyperlink>
    </w:p>
    <w:p w14:paraId="0E6F0959" w14:textId="77777777" w:rsidR="00D02B25" w:rsidRDefault="003A560F">
      <w:pPr>
        <w:pStyle w:val="22"/>
        <w:tabs>
          <w:tab w:val="left" w:pos="720"/>
          <w:tab w:val="right" w:leader="dot" w:pos="8494"/>
        </w:tabs>
        <w:rPr>
          <w:rFonts w:eastAsiaTheme="minorEastAsia" w:cstheme="minorBidi"/>
          <w:b w:val="0"/>
          <w:bCs w:val="0"/>
          <w:noProof/>
          <w:sz w:val="24"/>
          <w:szCs w:val="22"/>
        </w:rPr>
      </w:pPr>
      <w:hyperlink w:anchor="_Toc425353763" w:history="1">
        <w:r w:rsidR="00D02B25" w:rsidRPr="00347187">
          <w:rPr>
            <w:rStyle w:val="a7"/>
            <w:noProof/>
          </w:rPr>
          <w:t>5.2</w:t>
        </w:r>
        <w:r w:rsidR="00D02B25">
          <w:rPr>
            <w:rFonts w:eastAsiaTheme="minorEastAsia" w:cstheme="minorBidi"/>
            <w:b w:val="0"/>
            <w:bCs w:val="0"/>
            <w:noProof/>
            <w:sz w:val="24"/>
            <w:szCs w:val="22"/>
          </w:rPr>
          <w:tab/>
        </w:r>
        <w:r w:rsidR="00D02B25" w:rsidRPr="00347187">
          <w:rPr>
            <w:rStyle w:val="a7"/>
            <w:noProof/>
          </w:rPr>
          <w:t>Test Case Evaluation</w:t>
        </w:r>
        <w:r w:rsidR="00D02B25">
          <w:rPr>
            <w:noProof/>
            <w:webHidden/>
          </w:rPr>
          <w:tab/>
        </w:r>
        <w:r w:rsidR="00D02B25">
          <w:rPr>
            <w:noProof/>
            <w:webHidden/>
          </w:rPr>
          <w:fldChar w:fldCharType="begin"/>
        </w:r>
        <w:r w:rsidR="00D02B25">
          <w:rPr>
            <w:noProof/>
            <w:webHidden/>
          </w:rPr>
          <w:instrText xml:space="preserve"> PAGEREF _Toc425353763 \h </w:instrText>
        </w:r>
        <w:r w:rsidR="00D02B25">
          <w:rPr>
            <w:noProof/>
            <w:webHidden/>
          </w:rPr>
        </w:r>
        <w:r w:rsidR="00D02B25">
          <w:rPr>
            <w:noProof/>
            <w:webHidden/>
          </w:rPr>
          <w:fldChar w:fldCharType="separate"/>
        </w:r>
        <w:r w:rsidR="00CA3B44">
          <w:rPr>
            <w:noProof/>
            <w:webHidden/>
          </w:rPr>
          <w:t>26</w:t>
        </w:r>
        <w:r w:rsidR="00D02B25">
          <w:rPr>
            <w:noProof/>
            <w:webHidden/>
          </w:rPr>
          <w:fldChar w:fldCharType="end"/>
        </w:r>
      </w:hyperlink>
    </w:p>
    <w:p w14:paraId="54C64285" w14:textId="77777777" w:rsidR="00D02B25" w:rsidRDefault="003A560F">
      <w:pPr>
        <w:pStyle w:val="32"/>
        <w:tabs>
          <w:tab w:val="left" w:pos="960"/>
          <w:tab w:val="right" w:leader="dot" w:pos="8494"/>
        </w:tabs>
        <w:rPr>
          <w:rFonts w:eastAsiaTheme="minorEastAsia" w:cstheme="minorBidi"/>
          <w:noProof/>
          <w:sz w:val="24"/>
          <w:szCs w:val="22"/>
        </w:rPr>
      </w:pPr>
      <w:hyperlink w:anchor="_Toc425353764" w:history="1">
        <w:r w:rsidR="00D02B25" w:rsidRPr="00347187">
          <w:rPr>
            <w:rStyle w:val="a7"/>
            <w:noProof/>
          </w:rPr>
          <w:t>5.2.1</w:t>
        </w:r>
        <w:r w:rsidR="00D02B25">
          <w:rPr>
            <w:rFonts w:eastAsiaTheme="minorEastAsia" w:cstheme="minorBidi"/>
            <w:noProof/>
            <w:sz w:val="24"/>
            <w:szCs w:val="22"/>
          </w:rPr>
          <w:tab/>
        </w:r>
        <w:r w:rsidR="00D02B25" w:rsidRPr="00347187">
          <w:rPr>
            <w:rStyle w:val="a7"/>
            <w:noProof/>
          </w:rPr>
          <w:t>Algorithm</w:t>
        </w:r>
        <w:r w:rsidR="00D02B25">
          <w:rPr>
            <w:noProof/>
            <w:webHidden/>
          </w:rPr>
          <w:tab/>
        </w:r>
        <w:r w:rsidR="00D02B25">
          <w:rPr>
            <w:noProof/>
            <w:webHidden/>
          </w:rPr>
          <w:fldChar w:fldCharType="begin"/>
        </w:r>
        <w:r w:rsidR="00D02B25">
          <w:rPr>
            <w:noProof/>
            <w:webHidden/>
          </w:rPr>
          <w:instrText xml:space="preserve"> PAGEREF _Toc425353764 \h </w:instrText>
        </w:r>
        <w:r w:rsidR="00D02B25">
          <w:rPr>
            <w:noProof/>
            <w:webHidden/>
          </w:rPr>
        </w:r>
        <w:r w:rsidR="00D02B25">
          <w:rPr>
            <w:noProof/>
            <w:webHidden/>
          </w:rPr>
          <w:fldChar w:fldCharType="separate"/>
        </w:r>
        <w:r w:rsidR="00CA3B44">
          <w:rPr>
            <w:noProof/>
            <w:webHidden/>
          </w:rPr>
          <w:t>27</w:t>
        </w:r>
        <w:r w:rsidR="00D02B25">
          <w:rPr>
            <w:noProof/>
            <w:webHidden/>
          </w:rPr>
          <w:fldChar w:fldCharType="end"/>
        </w:r>
      </w:hyperlink>
    </w:p>
    <w:p w14:paraId="54F2C214" w14:textId="77777777" w:rsidR="00D02B25" w:rsidRDefault="003A560F">
      <w:pPr>
        <w:pStyle w:val="10"/>
        <w:tabs>
          <w:tab w:val="left" w:pos="1440"/>
          <w:tab w:val="right" w:leader="dot" w:pos="8494"/>
        </w:tabs>
        <w:rPr>
          <w:rFonts w:asciiTheme="minorHAnsi" w:eastAsiaTheme="minorEastAsia" w:hAnsiTheme="minorHAnsi" w:cstheme="minorBidi"/>
          <w:b w:val="0"/>
          <w:bCs w:val="0"/>
          <w:caps w:val="0"/>
          <w:noProof/>
          <w:szCs w:val="22"/>
        </w:rPr>
      </w:pPr>
      <w:hyperlink w:anchor="_Toc425353765" w:history="1">
        <w:r w:rsidR="00D02B25" w:rsidRPr="00347187">
          <w:rPr>
            <w:rStyle w:val="a7"/>
            <w:noProof/>
          </w:rPr>
          <w:t>Chapter 6</w:t>
        </w:r>
        <w:r w:rsidR="00D02B25">
          <w:rPr>
            <w:rFonts w:asciiTheme="minorHAnsi" w:eastAsiaTheme="minorEastAsia" w:hAnsiTheme="minorHAnsi" w:cstheme="minorBidi"/>
            <w:b w:val="0"/>
            <w:bCs w:val="0"/>
            <w:caps w:val="0"/>
            <w:noProof/>
            <w:szCs w:val="22"/>
          </w:rPr>
          <w:tab/>
        </w:r>
        <w:r w:rsidR="00D02B25" w:rsidRPr="00347187">
          <w:rPr>
            <w:rStyle w:val="a7"/>
            <w:noProof/>
          </w:rPr>
          <w:t>Experiments</w:t>
        </w:r>
        <w:r w:rsidR="00D02B25">
          <w:rPr>
            <w:noProof/>
            <w:webHidden/>
          </w:rPr>
          <w:tab/>
        </w:r>
        <w:r w:rsidR="00D02B25">
          <w:rPr>
            <w:noProof/>
            <w:webHidden/>
          </w:rPr>
          <w:fldChar w:fldCharType="begin"/>
        </w:r>
        <w:r w:rsidR="00D02B25">
          <w:rPr>
            <w:noProof/>
            <w:webHidden/>
          </w:rPr>
          <w:instrText xml:space="preserve"> PAGEREF _Toc425353765 \h </w:instrText>
        </w:r>
        <w:r w:rsidR="00D02B25">
          <w:rPr>
            <w:noProof/>
            <w:webHidden/>
          </w:rPr>
        </w:r>
        <w:r w:rsidR="00D02B25">
          <w:rPr>
            <w:noProof/>
            <w:webHidden/>
          </w:rPr>
          <w:fldChar w:fldCharType="separate"/>
        </w:r>
        <w:r w:rsidR="00CA3B44">
          <w:rPr>
            <w:noProof/>
            <w:webHidden/>
          </w:rPr>
          <w:t>29</w:t>
        </w:r>
        <w:r w:rsidR="00D02B25">
          <w:rPr>
            <w:noProof/>
            <w:webHidden/>
          </w:rPr>
          <w:fldChar w:fldCharType="end"/>
        </w:r>
      </w:hyperlink>
    </w:p>
    <w:p w14:paraId="000C6A56" w14:textId="77777777" w:rsidR="00D02B25" w:rsidRDefault="003A560F">
      <w:pPr>
        <w:pStyle w:val="22"/>
        <w:tabs>
          <w:tab w:val="left" w:pos="720"/>
          <w:tab w:val="right" w:leader="dot" w:pos="8494"/>
        </w:tabs>
        <w:rPr>
          <w:rFonts w:eastAsiaTheme="minorEastAsia" w:cstheme="minorBidi"/>
          <w:b w:val="0"/>
          <w:bCs w:val="0"/>
          <w:noProof/>
          <w:sz w:val="24"/>
          <w:szCs w:val="22"/>
        </w:rPr>
      </w:pPr>
      <w:hyperlink w:anchor="_Toc425353766" w:history="1">
        <w:r w:rsidR="00D02B25" w:rsidRPr="00347187">
          <w:rPr>
            <w:rStyle w:val="a7"/>
            <w:noProof/>
          </w:rPr>
          <w:t>6.1</w:t>
        </w:r>
        <w:r w:rsidR="00D02B25">
          <w:rPr>
            <w:rFonts w:eastAsiaTheme="minorEastAsia" w:cstheme="minorBidi"/>
            <w:b w:val="0"/>
            <w:bCs w:val="0"/>
            <w:noProof/>
            <w:sz w:val="24"/>
            <w:szCs w:val="22"/>
          </w:rPr>
          <w:tab/>
        </w:r>
        <w:r w:rsidR="00D02B25" w:rsidRPr="00347187">
          <w:rPr>
            <w:rStyle w:val="a7"/>
            <w:noProof/>
          </w:rPr>
          <w:t>Application under Test</w:t>
        </w:r>
        <w:r w:rsidR="00D02B25">
          <w:rPr>
            <w:noProof/>
            <w:webHidden/>
          </w:rPr>
          <w:tab/>
        </w:r>
        <w:r w:rsidR="00D02B25">
          <w:rPr>
            <w:noProof/>
            <w:webHidden/>
          </w:rPr>
          <w:fldChar w:fldCharType="begin"/>
        </w:r>
        <w:r w:rsidR="00D02B25">
          <w:rPr>
            <w:noProof/>
            <w:webHidden/>
          </w:rPr>
          <w:instrText xml:space="preserve"> PAGEREF _Toc425353766 \h </w:instrText>
        </w:r>
        <w:r w:rsidR="00D02B25">
          <w:rPr>
            <w:noProof/>
            <w:webHidden/>
          </w:rPr>
        </w:r>
        <w:r w:rsidR="00D02B25">
          <w:rPr>
            <w:noProof/>
            <w:webHidden/>
          </w:rPr>
          <w:fldChar w:fldCharType="separate"/>
        </w:r>
        <w:r w:rsidR="00CA3B44">
          <w:rPr>
            <w:noProof/>
            <w:webHidden/>
          </w:rPr>
          <w:t>29</w:t>
        </w:r>
        <w:r w:rsidR="00D02B25">
          <w:rPr>
            <w:noProof/>
            <w:webHidden/>
          </w:rPr>
          <w:fldChar w:fldCharType="end"/>
        </w:r>
      </w:hyperlink>
    </w:p>
    <w:p w14:paraId="77581C63" w14:textId="77777777" w:rsidR="00D02B25" w:rsidRDefault="003A560F">
      <w:pPr>
        <w:pStyle w:val="22"/>
        <w:tabs>
          <w:tab w:val="left" w:pos="720"/>
          <w:tab w:val="right" w:leader="dot" w:pos="8494"/>
        </w:tabs>
        <w:rPr>
          <w:rFonts w:eastAsiaTheme="minorEastAsia" w:cstheme="minorBidi"/>
          <w:b w:val="0"/>
          <w:bCs w:val="0"/>
          <w:noProof/>
          <w:sz w:val="24"/>
          <w:szCs w:val="22"/>
        </w:rPr>
      </w:pPr>
      <w:hyperlink w:anchor="_Toc425353767" w:history="1">
        <w:r w:rsidR="00D02B25" w:rsidRPr="00347187">
          <w:rPr>
            <w:rStyle w:val="a7"/>
            <w:noProof/>
          </w:rPr>
          <w:t>6.2</w:t>
        </w:r>
        <w:r w:rsidR="00D02B25">
          <w:rPr>
            <w:rFonts w:eastAsiaTheme="minorEastAsia" w:cstheme="minorBidi"/>
            <w:b w:val="0"/>
            <w:bCs w:val="0"/>
            <w:noProof/>
            <w:sz w:val="24"/>
            <w:szCs w:val="22"/>
          </w:rPr>
          <w:tab/>
        </w:r>
        <w:r w:rsidR="00D02B25" w:rsidRPr="00347187">
          <w:rPr>
            <w:rStyle w:val="a7"/>
            <w:noProof/>
          </w:rPr>
          <w:t>Normalized Term</w:t>
        </w:r>
        <w:r w:rsidR="00D02B25">
          <w:rPr>
            <w:noProof/>
            <w:webHidden/>
          </w:rPr>
          <w:tab/>
        </w:r>
        <w:r w:rsidR="00D02B25">
          <w:rPr>
            <w:noProof/>
            <w:webHidden/>
          </w:rPr>
          <w:fldChar w:fldCharType="begin"/>
        </w:r>
        <w:r w:rsidR="00D02B25">
          <w:rPr>
            <w:noProof/>
            <w:webHidden/>
          </w:rPr>
          <w:instrText xml:space="preserve"> PAGEREF _Toc425353767 \h </w:instrText>
        </w:r>
        <w:r w:rsidR="00D02B25">
          <w:rPr>
            <w:noProof/>
            <w:webHidden/>
          </w:rPr>
        </w:r>
        <w:r w:rsidR="00D02B25">
          <w:rPr>
            <w:noProof/>
            <w:webHidden/>
          </w:rPr>
          <w:fldChar w:fldCharType="separate"/>
        </w:r>
        <w:r w:rsidR="00CA3B44">
          <w:rPr>
            <w:noProof/>
            <w:webHidden/>
          </w:rPr>
          <w:t>30</w:t>
        </w:r>
        <w:r w:rsidR="00D02B25">
          <w:rPr>
            <w:noProof/>
            <w:webHidden/>
          </w:rPr>
          <w:fldChar w:fldCharType="end"/>
        </w:r>
      </w:hyperlink>
    </w:p>
    <w:p w14:paraId="0A45F62F" w14:textId="77777777" w:rsidR="00D02B25" w:rsidRDefault="003A560F">
      <w:pPr>
        <w:pStyle w:val="22"/>
        <w:tabs>
          <w:tab w:val="left" w:pos="720"/>
          <w:tab w:val="right" w:leader="dot" w:pos="8494"/>
        </w:tabs>
        <w:rPr>
          <w:rFonts w:eastAsiaTheme="minorEastAsia" w:cstheme="minorBidi"/>
          <w:b w:val="0"/>
          <w:bCs w:val="0"/>
          <w:noProof/>
          <w:sz w:val="24"/>
          <w:szCs w:val="22"/>
        </w:rPr>
      </w:pPr>
      <w:hyperlink w:anchor="_Toc425353768" w:history="1">
        <w:r w:rsidR="00D02B25" w:rsidRPr="00347187">
          <w:rPr>
            <w:rStyle w:val="a7"/>
            <w:noProof/>
          </w:rPr>
          <w:t>6.3</w:t>
        </w:r>
        <w:r w:rsidR="00D02B25">
          <w:rPr>
            <w:rFonts w:eastAsiaTheme="minorEastAsia" w:cstheme="minorBidi"/>
            <w:b w:val="0"/>
            <w:bCs w:val="0"/>
            <w:noProof/>
            <w:sz w:val="24"/>
            <w:szCs w:val="22"/>
          </w:rPr>
          <w:tab/>
        </w:r>
        <w:r w:rsidR="00D02B25" w:rsidRPr="00347187">
          <w:rPr>
            <w:rStyle w:val="a7"/>
            <w:noProof/>
          </w:rPr>
          <w:t>Implementation</w:t>
        </w:r>
        <w:r w:rsidR="00D02B25">
          <w:rPr>
            <w:noProof/>
            <w:webHidden/>
          </w:rPr>
          <w:tab/>
        </w:r>
        <w:r w:rsidR="00D02B25">
          <w:rPr>
            <w:noProof/>
            <w:webHidden/>
          </w:rPr>
          <w:fldChar w:fldCharType="begin"/>
        </w:r>
        <w:r w:rsidR="00D02B25">
          <w:rPr>
            <w:noProof/>
            <w:webHidden/>
          </w:rPr>
          <w:instrText xml:space="preserve"> PAGEREF _Toc425353768 \h </w:instrText>
        </w:r>
        <w:r w:rsidR="00D02B25">
          <w:rPr>
            <w:noProof/>
            <w:webHidden/>
          </w:rPr>
        </w:r>
        <w:r w:rsidR="00D02B25">
          <w:rPr>
            <w:noProof/>
            <w:webHidden/>
          </w:rPr>
          <w:fldChar w:fldCharType="separate"/>
        </w:r>
        <w:r w:rsidR="00CA3B44">
          <w:rPr>
            <w:noProof/>
            <w:webHidden/>
          </w:rPr>
          <w:t>33</w:t>
        </w:r>
        <w:r w:rsidR="00D02B25">
          <w:rPr>
            <w:noProof/>
            <w:webHidden/>
          </w:rPr>
          <w:fldChar w:fldCharType="end"/>
        </w:r>
      </w:hyperlink>
    </w:p>
    <w:p w14:paraId="39021FB3" w14:textId="77777777" w:rsidR="00D02B25" w:rsidRDefault="003A560F">
      <w:pPr>
        <w:pStyle w:val="22"/>
        <w:tabs>
          <w:tab w:val="left" w:pos="720"/>
          <w:tab w:val="right" w:leader="dot" w:pos="8494"/>
        </w:tabs>
        <w:rPr>
          <w:rFonts w:eastAsiaTheme="minorEastAsia" w:cstheme="minorBidi"/>
          <w:b w:val="0"/>
          <w:bCs w:val="0"/>
          <w:noProof/>
          <w:sz w:val="24"/>
          <w:szCs w:val="22"/>
        </w:rPr>
      </w:pPr>
      <w:hyperlink w:anchor="_Toc425353769" w:history="1">
        <w:r w:rsidR="00D02B25" w:rsidRPr="00347187">
          <w:rPr>
            <w:rStyle w:val="a7"/>
            <w:noProof/>
          </w:rPr>
          <w:t>6.4</w:t>
        </w:r>
        <w:r w:rsidR="00D02B25">
          <w:rPr>
            <w:rFonts w:eastAsiaTheme="minorEastAsia" w:cstheme="minorBidi"/>
            <w:b w:val="0"/>
            <w:bCs w:val="0"/>
            <w:noProof/>
            <w:sz w:val="24"/>
            <w:szCs w:val="22"/>
          </w:rPr>
          <w:tab/>
        </w:r>
        <w:r w:rsidR="00D02B25" w:rsidRPr="00347187">
          <w:rPr>
            <w:rStyle w:val="a7"/>
            <w:noProof/>
          </w:rPr>
          <w:t>Result</w:t>
        </w:r>
        <w:r w:rsidR="00D02B25">
          <w:rPr>
            <w:noProof/>
            <w:webHidden/>
          </w:rPr>
          <w:tab/>
        </w:r>
        <w:r w:rsidR="00D02B25">
          <w:rPr>
            <w:noProof/>
            <w:webHidden/>
          </w:rPr>
          <w:fldChar w:fldCharType="begin"/>
        </w:r>
        <w:r w:rsidR="00D02B25">
          <w:rPr>
            <w:noProof/>
            <w:webHidden/>
          </w:rPr>
          <w:instrText xml:space="preserve"> PAGEREF _Toc425353769 \h </w:instrText>
        </w:r>
        <w:r w:rsidR="00D02B25">
          <w:rPr>
            <w:noProof/>
            <w:webHidden/>
          </w:rPr>
        </w:r>
        <w:r w:rsidR="00D02B25">
          <w:rPr>
            <w:noProof/>
            <w:webHidden/>
          </w:rPr>
          <w:fldChar w:fldCharType="separate"/>
        </w:r>
        <w:r w:rsidR="00CA3B44">
          <w:rPr>
            <w:noProof/>
            <w:webHidden/>
          </w:rPr>
          <w:t>34</w:t>
        </w:r>
        <w:r w:rsidR="00D02B25">
          <w:rPr>
            <w:noProof/>
            <w:webHidden/>
          </w:rPr>
          <w:fldChar w:fldCharType="end"/>
        </w:r>
      </w:hyperlink>
    </w:p>
    <w:p w14:paraId="2186D977" w14:textId="77777777" w:rsidR="00D02B25" w:rsidRDefault="003A560F">
      <w:pPr>
        <w:pStyle w:val="10"/>
        <w:tabs>
          <w:tab w:val="left" w:pos="1440"/>
          <w:tab w:val="right" w:leader="dot" w:pos="8494"/>
        </w:tabs>
        <w:rPr>
          <w:rFonts w:asciiTheme="minorHAnsi" w:eastAsiaTheme="minorEastAsia" w:hAnsiTheme="minorHAnsi" w:cstheme="minorBidi"/>
          <w:b w:val="0"/>
          <w:bCs w:val="0"/>
          <w:caps w:val="0"/>
          <w:noProof/>
          <w:szCs w:val="22"/>
        </w:rPr>
      </w:pPr>
      <w:hyperlink w:anchor="_Toc425353770" w:history="1">
        <w:r w:rsidR="00D02B25" w:rsidRPr="00347187">
          <w:rPr>
            <w:rStyle w:val="a7"/>
            <w:noProof/>
          </w:rPr>
          <w:t>Chapter 7</w:t>
        </w:r>
        <w:r w:rsidR="00D02B25">
          <w:rPr>
            <w:rFonts w:asciiTheme="minorHAnsi" w:eastAsiaTheme="minorEastAsia" w:hAnsiTheme="minorHAnsi" w:cstheme="minorBidi"/>
            <w:b w:val="0"/>
            <w:bCs w:val="0"/>
            <w:caps w:val="0"/>
            <w:noProof/>
            <w:szCs w:val="22"/>
          </w:rPr>
          <w:tab/>
        </w:r>
        <w:r w:rsidR="00D02B25" w:rsidRPr="00347187">
          <w:rPr>
            <w:rStyle w:val="a7"/>
            <w:noProof/>
          </w:rPr>
          <w:t>Conclusion</w:t>
        </w:r>
        <w:r w:rsidR="00D02B25">
          <w:rPr>
            <w:noProof/>
            <w:webHidden/>
          </w:rPr>
          <w:tab/>
        </w:r>
        <w:r w:rsidR="00D02B25">
          <w:rPr>
            <w:noProof/>
            <w:webHidden/>
          </w:rPr>
          <w:fldChar w:fldCharType="begin"/>
        </w:r>
        <w:r w:rsidR="00D02B25">
          <w:rPr>
            <w:noProof/>
            <w:webHidden/>
          </w:rPr>
          <w:instrText xml:space="preserve"> PAGEREF _Toc425353770 \h </w:instrText>
        </w:r>
        <w:r w:rsidR="00D02B25">
          <w:rPr>
            <w:noProof/>
            <w:webHidden/>
          </w:rPr>
        </w:r>
        <w:r w:rsidR="00D02B25">
          <w:rPr>
            <w:noProof/>
            <w:webHidden/>
          </w:rPr>
          <w:fldChar w:fldCharType="separate"/>
        </w:r>
        <w:r w:rsidR="00CA3B44">
          <w:rPr>
            <w:noProof/>
            <w:webHidden/>
          </w:rPr>
          <w:t>40</w:t>
        </w:r>
        <w:r w:rsidR="00D02B25">
          <w:rPr>
            <w:noProof/>
            <w:webHidden/>
          </w:rPr>
          <w:fldChar w:fldCharType="end"/>
        </w:r>
      </w:hyperlink>
    </w:p>
    <w:p w14:paraId="4D516FFD" w14:textId="77777777" w:rsidR="00D02B25" w:rsidRDefault="003A560F">
      <w:pPr>
        <w:pStyle w:val="22"/>
        <w:tabs>
          <w:tab w:val="left" w:pos="720"/>
          <w:tab w:val="right" w:leader="dot" w:pos="8494"/>
        </w:tabs>
        <w:rPr>
          <w:rFonts w:eastAsiaTheme="minorEastAsia" w:cstheme="minorBidi"/>
          <w:b w:val="0"/>
          <w:bCs w:val="0"/>
          <w:noProof/>
          <w:sz w:val="24"/>
          <w:szCs w:val="22"/>
        </w:rPr>
      </w:pPr>
      <w:hyperlink w:anchor="_Toc425353771" w:history="1">
        <w:r w:rsidR="00D02B25" w:rsidRPr="00347187">
          <w:rPr>
            <w:rStyle w:val="a7"/>
            <w:noProof/>
          </w:rPr>
          <w:t>7.1</w:t>
        </w:r>
        <w:r w:rsidR="00D02B25">
          <w:rPr>
            <w:rFonts w:eastAsiaTheme="minorEastAsia" w:cstheme="minorBidi"/>
            <w:b w:val="0"/>
            <w:bCs w:val="0"/>
            <w:noProof/>
            <w:sz w:val="24"/>
            <w:szCs w:val="22"/>
          </w:rPr>
          <w:tab/>
        </w:r>
        <w:r w:rsidR="00D02B25" w:rsidRPr="00347187">
          <w:rPr>
            <w:rStyle w:val="a7"/>
            <w:noProof/>
          </w:rPr>
          <w:t>Summary</w:t>
        </w:r>
        <w:r w:rsidR="00D02B25">
          <w:rPr>
            <w:noProof/>
            <w:webHidden/>
          </w:rPr>
          <w:tab/>
        </w:r>
        <w:r w:rsidR="00D02B25">
          <w:rPr>
            <w:noProof/>
            <w:webHidden/>
          </w:rPr>
          <w:fldChar w:fldCharType="begin"/>
        </w:r>
        <w:r w:rsidR="00D02B25">
          <w:rPr>
            <w:noProof/>
            <w:webHidden/>
          </w:rPr>
          <w:instrText xml:space="preserve"> PAGEREF _Toc425353771 \h </w:instrText>
        </w:r>
        <w:r w:rsidR="00D02B25">
          <w:rPr>
            <w:noProof/>
            <w:webHidden/>
          </w:rPr>
        </w:r>
        <w:r w:rsidR="00D02B25">
          <w:rPr>
            <w:noProof/>
            <w:webHidden/>
          </w:rPr>
          <w:fldChar w:fldCharType="separate"/>
        </w:r>
        <w:r w:rsidR="00CA3B44">
          <w:rPr>
            <w:noProof/>
            <w:webHidden/>
          </w:rPr>
          <w:t>40</w:t>
        </w:r>
        <w:r w:rsidR="00D02B25">
          <w:rPr>
            <w:noProof/>
            <w:webHidden/>
          </w:rPr>
          <w:fldChar w:fldCharType="end"/>
        </w:r>
      </w:hyperlink>
    </w:p>
    <w:p w14:paraId="48421ADF" w14:textId="77777777" w:rsidR="00D02B25" w:rsidRDefault="003A560F">
      <w:pPr>
        <w:pStyle w:val="22"/>
        <w:tabs>
          <w:tab w:val="left" w:pos="720"/>
          <w:tab w:val="right" w:leader="dot" w:pos="8494"/>
        </w:tabs>
        <w:rPr>
          <w:rFonts w:eastAsiaTheme="minorEastAsia" w:cstheme="minorBidi"/>
          <w:b w:val="0"/>
          <w:bCs w:val="0"/>
          <w:noProof/>
          <w:sz w:val="24"/>
          <w:szCs w:val="22"/>
        </w:rPr>
      </w:pPr>
      <w:hyperlink w:anchor="_Toc425353772" w:history="1">
        <w:r w:rsidR="00D02B25" w:rsidRPr="00347187">
          <w:rPr>
            <w:rStyle w:val="a7"/>
            <w:noProof/>
          </w:rPr>
          <w:t>7.2</w:t>
        </w:r>
        <w:r w:rsidR="00D02B25">
          <w:rPr>
            <w:rFonts w:eastAsiaTheme="minorEastAsia" w:cstheme="minorBidi"/>
            <w:b w:val="0"/>
            <w:bCs w:val="0"/>
            <w:noProof/>
            <w:sz w:val="24"/>
            <w:szCs w:val="22"/>
          </w:rPr>
          <w:tab/>
        </w:r>
        <w:r w:rsidR="00D02B25" w:rsidRPr="00347187">
          <w:rPr>
            <w:rStyle w:val="a7"/>
            <w:noProof/>
          </w:rPr>
          <w:t>Limitation</w:t>
        </w:r>
        <w:r w:rsidR="00D02B25">
          <w:rPr>
            <w:noProof/>
            <w:webHidden/>
          </w:rPr>
          <w:tab/>
        </w:r>
        <w:r w:rsidR="00D02B25">
          <w:rPr>
            <w:noProof/>
            <w:webHidden/>
          </w:rPr>
          <w:fldChar w:fldCharType="begin"/>
        </w:r>
        <w:r w:rsidR="00D02B25">
          <w:rPr>
            <w:noProof/>
            <w:webHidden/>
          </w:rPr>
          <w:instrText xml:space="preserve"> PAGEREF _Toc425353772 \h </w:instrText>
        </w:r>
        <w:r w:rsidR="00D02B25">
          <w:rPr>
            <w:noProof/>
            <w:webHidden/>
          </w:rPr>
        </w:r>
        <w:r w:rsidR="00D02B25">
          <w:rPr>
            <w:noProof/>
            <w:webHidden/>
          </w:rPr>
          <w:fldChar w:fldCharType="separate"/>
        </w:r>
        <w:r w:rsidR="00CA3B44">
          <w:rPr>
            <w:noProof/>
            <w:webHidden/>
          </w:rPr>
          <w:t>40</w:t>
        </w:r>
        <w:r w:rsidR="00D02B25">
          <w:rPr>
            <w:noProof/>
            <w:webHidden/>
          </w:rPr>
          <w:fldChar w:fldCharType="end"/>
        </w:r>
      </w:hyperlink>
    </w:p>
    <w:p w14:paraId="2B0DAE4F" w14:textId="77777777" w:rsidR="00D02B25" w:rsidRDefault="003A560F">
      <w:pPr>
        <w:pStyle w:val="22"/>
        <w:tabs>
          <w:tab w:val="left" w:pos="720"/>
          <w:tab w:val="right" w:leader="dot" w:pos="8494"/>
        </w:tabs>
        <w:rPr>
          <w:rFonts w:eastAsiaTheme="minorEastAsia" w:cstheme="minorBidi"/>
          <w:b w:val="0"/>
          <w:bCs w:val="0"/>
          <w:noProof/>
          <w:sz w:val="24"/>
          <w:szCs w:val="22"/>
        </w:rPr>
      </w:pPr>
      <w:hyperlink w:anchor="_Toc425353773" w:history="1">
        <w:r w:rsidR="00D02B25" w:rsidRPr="00347187">
          <w:rPr>
            <w:rStyle w:val="a7"/>
            <w:noProof/>
          </w:rPr>
          <w:t>7.3</w:t>
        </w:r>
        <w:r w:rsidR="00D02B25">
          <w:rPr>
            <w:rFonts w:eastAsiaTheme="minorEastAsia" w:cstheme="minorBidi"/>
            <w:b w:val="0"/>
            <w:bCs w:val="0"/>
            <w:noProof/>
            <w:sz w:val="24"/>
            <w:szCs w:val="22"/>
          </w:rPr>
          <w:tab/>
        </w:r>
        <w:r w:rsidR="00D02B25" w:rsidRPr="00347187">
          <w:rPr>
            <w:rStyle w:val="a7"/>
            <w:noProof/>
          </w:rPr>
          <w:t>Future Work</w:t>
        </w:r>
        <w:r w:rsidR="00D02B25">
          <w:rPr>
            <w:noProof/>
            <w:webHidden/>
          </w:rPr>
          <w:tab/>
        </w:r>
        <w:r w:rsidR="00D02B25">
          <w:rPr>
            <w:noProof/>
            <w:webHidden/>
          </w:rPr>
          <w:fldChar w:fldCharType="begin"/>
        </w:r>
        <w:r w:rsidR="00D02B25">
          <w:rPr>
            <w:noProof/>
            <w:webHidden/>
          </w:rPr>
          <w:instrText xml:space="preserve"> PAGEREF _Toc425353773 \h </w:instrText>
        </w:r>
        <w:r w:rsidR="00D02B25">
          <w:rPr>
            <w:noProof/>
            <w:webHidden/>
          </w:rPr>
        </w:r>
        <w:r w:rsidR="00D02B25">
          <w:rPr>
            <w:noProof/>
            <w:webHidden/>
          </w:rPr>
          <w:fldChar w:fldCharType="separate"/>
        </w:r>
        <w:r w:rsidR="00CA3B44">
          <w:rPr>
            <w:noProof/>
            <w:webHidden/>
          </w:rPr>
          <w:t>41</w:t>
        </w:r>
        <w:r w:rsidR="00D02B25">
          <w:rPr>
            <w:noProof/>
            <w:webHidden/>
          </w:rPr>
          <w:fldChar w:fldCharType="end"/>
        </w:r>
      </w:hyperlink>
    </w:p>
    <w:p w14:paraId="46E4E99C" w14:textId="77777777" w:rsidR="00D02B25" w:rsidRDefault="003A560F">
      <w:pPr>
        <w:pStyle w:val="10"/>
        <w:tabs>
          <w:tab w:val="right" w:leader="dot" w:pos="8494"/>
        </w:tabs>
        <w:rPr>
          <w:rFonts w:asciiTheme="minorHAnsi" w:eastAsiaTheme="minorEastAsia" w:hAnsiTheme="minorHAnsi" w:cstheme="minorBidi"/>
          <w:b w:val="0"/>
          <w:bCs w:val="0"/>
          <w:caps w:val="0"/>
          <w:noProof/>
          <w:szCs w:val="22"/>
        </w:rPr>
      </w:pPr>
      <w:hyperlink w:anchor="_Toc425353774" w:history="1">
        <w:r w:rsidR="00D02B25" w:rsidRPr="00347187">
          <w:rPr>
            <w:rStyle w:val="a7"/>
            <w:noProof/>
          </w:rPr>
          <w:t>REFERENCE</w:t>
        </w:r>
        <w:r w:rsidR="00D02B25">
          <w:rPr>
            <w:noProof/>
            <w:webHidden/>
          </w:rPr>
          <w:tab/>
        </w:r>
        <w:r w:rsidR="00D02B25">
          <w:rPr>
            <w:noProof/>
            <w:webHidden/>
          </w:rPr>
          <w:fldChar w:fldCharType="begin"/>
        </w:r>
        <w:r w:rsidR="00D02B25">
          <w:rPr>
            <w:noProof/>
            <w:webHidden/>
          </w:rPr>
          <w:instrText xml:space="preserve"> PAGEREF _Toc425353774 \h </w:instrText>
        </w:r>
        <w:r w:rsidR="00D02B25">
          <w:rPr>
            <w:noProof/>
            <w:webHidden/>
          </w:rPr>
        </w:r>
        <w:r w:rsidR="00D02B25">
          <w:rPr>
            <w:noProof/>
            <w:webHidden/>
          </w:rPr>
          <w:fldChar w:fldCharType="separate"/>
        </w:r>
        <w:r w:rsidR="00CA3B44">
          <w:rPr>
            <w:noProof/>
            <w:webHidden/>
          </w:rPr>
          <w:t>43</w:t>
        </w:r>
        <w:r w:rsidR="00D02B25">
          <w:rPr>
            <w:noProof/>
            <w:webHidden/>
          </w:rPr>
          <w:fldChar w:fldCharType="end"/>
        </w:r>
      </w:hyperlink>
    </w:p>
    <w:p w14:paraId="7316ACE4" w14:textId="6A3F5CA9" w:rsidR="00413774" w:rsidRPr="00413774" w:rsidRDefault="00B93F66" w:rsidP="00413774">
      <w:r>
        <w:fldChar w:fldCharType="end"/>
      </w:r>
    </w:p>
    <w:p w14:paraId="0467288E" w14:textId="08E70A89" w:rsidR="005555C4" w:rsidRDefault="005555C4" w:rsidP="00F24F43">
      <w:pPr>
        <w:pStyle w:val="a1"/>
      </w:pPr>
      <w:bookmarkStart w:id="14" w:name="_Toc425353741"/>
      <w:r>
        <w:lastRenderedPageBreak/>
        <w:t>LIST OF FIGURES</w:t>
      </w:r>
      <w:bookmarkEnd w:id="14"/>
    </w:p>
    <w:p w14:paraId="4D447F11" w14:textId="77777777" w:rsidR="008C7C32" w:rsidRDefault="00413774">
      <w:pPr>
        <w:pStyle w:val="aa"/>
        <w:rPr>
          <w:rFonts w:asciiTheme="minorHAnsi" w:eastAsiaTheme="minorEastAsia" w:hAnsiTheme="minorHAnsi" w:cstheme="minorBidi"/>
          <w:noProof/>
          <w:szCs w:val="22"/>
        </w:rPr>
      </w:pPr>
      <w:r>
        <w:rPr>
          <w:rFonts w:cs="Arial"/>
          <w:b/>
          <w:bCs/>
          <w:sz w:val="36"/>
          <w:szCs w:val="32"/>
        </w:rPr>
        <w:fldChar w:fldCharType="begin"/>
      </w:r>
      <w:r>
        <w:rPr>
          <w:rFonts w:cs="Arial"/>
          <w:b/>
          <w:bCs/>
          <w:sz w:val="36"/>
          <w:szCs w:val="32"/>
        </w:rPr>
        <w:instrText xml:space="preserve"> TOC \h \z \c "Figure" </w:instrText>
      </w:r>
      <w:r>
        <w:rPr>
          <w:rFonts w:cs="Arial"/>
          <w:b/>
          <w:bCs/>
          <w:sz w:val="36"/>
          <w:szCs w:val="32"/>
        </w:rPr>
        <w:fldChar w:fldCharType="separate"/>
      </w:r>
      <w:hyperlink w:anchor="_Toc424203394" w:history="1">
        <w:r w:rsidR="008C7C32" w:rsidRPr="00204DCD">
          <w:rPr>
            <w:rStyle w:val="a7"/>
            <w:noProof/>
          </w:rPr>
          <w:t>Figure 3.1</w:t>
        </w:r>
        <w:r w:rsidR="008C7C32">
          <w:rPr>
            <w:rFonts w:asciiTheme="minorHAnsi" w:eastAsiaTheme="minorEastAsia" w:hAnsiTheme="minorHAnsi" w:cstheme="minorBidi"/>
            <w:noProof/>
            <w:szCs w:val="22"/>
          </w:rPr>
          <w:tab/>
        </w:r>
        <w:r w:rsidR="008C7C32" w:rsidRPr="00204DCD">
          <w:rPr>
            <w:rStyle w:val="a7"/>
            <w:noProof/>
          </w:rPr>
          <w:t>An example of a semantic network.</w:t>
        </w:r>
        <w:r w:rsidR="008C7C32">
          <w:rPr>
            <w:noProof/>
            <w:webHidden/>
          </w:rPr>
          <w:tab/>
        </w:r>
        <w:r w:rsidR="008C7C32">
          <w:rPr>
            <w:noProof/>
            <w:webHidden/>
          </w:rPr>
          <w:fldChar w:fldCharType="begin"/>
        </w:r>
        <w:r w:rsidR="008C7C32">
          <w:rPr>
            <w:noProof/>
            <w:webHidden/>
          </w:rPr>
          <w:instrText xml:space="preserve"> PAGEREF _Toc424203394 \h </w:instrText>
        </w:r>
        <w:r w:rsidR="008C7C32">
          <w:rPr>
            <w:noProof/>
            <w:webHidden/>
          </w:rPr>
        </w:r>
        <w:r w:rsidR="008C7C32">
          <w:rPr>
            <w:noProof/>
            <w:webHidden/>
          </w:rPr>
          <w:fldChar w:fldCharType="separate"/>
        </w:r>
        <w:r w:rsidR="00CA3B44">
          <w:rPr>
            <w:noProof/>
            <w:webHidden/>
          </w:rPr>
          <w:t>6</w:t>
        </w:r>
        <w:r w:rsidR="008C7C32">
          <w:rPr>
            <w:noProof/>
            <w:webHidden/>
          </w:rPr>
          <w:fldChar w:fldCharType="end"/>
        </w:r>
      </w:hyperlink>
    </w:p>
    <w:p w14:paraId="57CB9CF2" w14:textId="77777777" w:rsidR="008C7C32" w:rsidRDefault="003A560F">
      <w:pPr>
        <w:pStyle w:val="aa"/>
        <w:rPr>
          <w:rFonts w:asciiTheme="minorHAnsi" w:eastAsiaTheme="minorEastAsia" w:hAnsiTheme="minorHAnsi" w:cstheme="minorBidi"/>
          <w:noProof/>
          <w:szCs w:val="22"/>
        </w:rPr>
      </w:pPr>
      <w:hyperlink w:anchor="_Toc424203395" w:history="1">
        <w:r w:rsidR="008C7C32" w:rsidRPr="00204DCD">
          <w:rPr>
            <w:rStyle w:val="a7"/>
            <w:noProof/>
          </w:rPr>
          <w:t>Figure 3.2</w:t>
        </w:r>
        <w:r w:rsidR="008C7C32">
          <w:rPr>
            <w:rFonts w:asciiTheme="minorHAnsi" w:eastAsiaTheme="minorEastAsia" w:hAnsiTheme="minorHAnsi" w:cstheme="minorBidi"/>
            <w:noProof/>
            <w:szCs w:val="22"/>
          </w:rPr>
          <w:tab/>
        </w:r>
        <w:r w:rsidR="008C7C32" w:rsidRPr="00204DCD">
          <w:rPr>
            <w:rStyle w:val="a7"/>
            <w:noProof/>
          </w:rPr>
          <w:t>An event-flow graph for a part of MS WordPad.</w:t>
        </w:r>
        <w:r w:rsidR="008C7C32">
          <w:rPr>
            <w:noProof/>
            <w:webHidden/>
          </w:rPr>
          <w:tab/>
        </w:r>
        <w:r w:rsidR="008C7C32">
          <w:rPr>
            <w:noProof/>
            <w:webHidden/>
          </w:rPr>
          <w:fldChar w:fldCharType="begin"/>
        </w:r>
        <w:r w:rsidR="008C7C32">
          <w:rPr>
            <w:noProof/>
            <w:webHidden/>
          </w:rPr>
          <w:instrText xml:space="preserve"> PAGEREF _Toc424203395 \h </w:instrText>
        </w:r>
        <w:r w:rsidR="008C7C32">
          <w:rPr>
            <w:noProof/>
            <w:webHidden/>
          </w:rPr>
        </w:r>
        <w:r w:rsidR="008C7C32">
          <w:rPr>
            <w:noProof/>
            <w:webHidden/>
          </w:rPr>
          <w:fldChar w:fldCharType="separate"/>
        </w:r>
        <w:r w:rsidR="00CA3B44">
          <w:rPr>
            <w:noProof/>
            <w:webHidden/>
          </w:rPr>
          <w:t>7</w:t>
        </w:r>
        <w:r w:rsidR="008C7C32">
          <w:rPr>
            <w:noProof/>
            <w:webHidden/>
          </w:rPr>
          <w:fldChar w:fldCharType="end"/>
        </w:r>
      </w:hyperlink>
    </w:p>
    <w:p w14:paraId="3950CDBA" w14:textId="77777777" w:rsidR="008C7C32" w:rsidRDefault="003A560F">
      <w:pPr>
        <w:pStyle w:val="aa"/>
        <w:rPr>
          <w:rFonts w:asciiTheme="minorHAnsi" w:eastAsiaTheme="minorEastAsia" w:hAnsiTheme="minorHAnsi" w:cstheme="minorBidi"/>
          <w:noProof/>
          <w:szCs w:val="22"/>
        </w:rPr>
      </w:pPr>
      <w:hyperlink w:anchor="_Toc424203396" w:history="1">
        <w:r w:rsidR="008C7C32" w:rsidRPr="00204DCD">
          <w:rPr>
            <w:rStyle w:val="a7"/>
            <w:noProof/>
          </w:rPr>
          <w:t>Figure 3.3</w:t>
        </w:r>
        <w:r w:rsidR="008C7C32">
          <w:rPr>
            <w:rFonts w:asciiTheme="minorHAnsi" w:eastAsiaTheme="minorEastAsia" w:hAnsiTheme="minorHAnsi" w:cstheme="minorBidi"/>
            <w:noProof/>
            <w:szCs w:val="22"/>
          </w:rPr>
          <w:tab/>
        </w:r>
        <w:r w:rsidR="008C7C32" w:rsidRPr="00204DCD">
          <w:rPr>
            <w:rStyle w:val="a7"/>
            <w:noProof/>
          </w:rPr>
          <w:t>An integration tree for a part of MS WordPad.</w:t>
        </w:r>
        <w:r w:rsidR="008C7C32">
          <w:rPr>
            <w:noProof/>
            <w:webHidden/>
          </w:rPr>
          <w:tab/>
        </w:r>
        <w:r w:rsidR="008C7C32">
          <w:rPr>
            <w:noProof/>
            <w:webHidden/>
          </w:rPr>
          <w:fldChar w:fldCharType="begin"/>
        </w:r>
        <w:r w:rsidR="008C7C32">
          <w:rPr>
            <w:noProof/>
            <w:webHidden/>
          </w:rPr>
          <w:instrText xml:space="preserve"> PAGEREF _Toc424203396 \h </w:instrText>
        </w:r>
        <w:r w:rsidR="008C7C32">
          <w:rPr>
            <w:noProof/>
            <w:webHidden/>
          </w:rPr>
        </w:r>
        <w:r w:rsidR="008C7C32">
          <w:rPr>
            <w:noProof/>
            <w:webHidden/>
          </w:rPr>
          <w:fldChar w:fldCharType="separate"/>
        </w:r>
        <w:r w:rsidR="00CA3B44">
          <w:rPr>
            <w:noProof/>
            <w:webHidden/>
          </w:rPr>
          <w:t>8</w:t>
        </w:r>
        <w:r w:rsidR="008C7C32">
          <w:rPr>
            <w:noProof/>
            <w:webHidden/>
          </w:rPr>
          <w:fldChar w:fldCharType="end"/>
        </w:r>
      </w:hyperlink>
    </w:p>
    <w:p w14:paraId="6BF11BEE" w14:textId="77777777" w:rsidR="008C7C32" w:rsidRDefault="003A560F">
      <w:pPr>
        <w:pStyle w:val="aa"/>
        <w:rPr>
          <w:rFonts w:asciiTheme="minorHAnsi" w:eastAsiaTheme="minorEastAsia" w:hAnsiTheme="minorHAnsi" w:cstheme="minorBidi"/>
          <w:noProof/>
          <w:szCs w:val="22"/>
        </w:rPr>
      </w:pPr>
      <w:hyperlink w:anchor="_Toc424203397" w:history="1">
        <w:r w:rsidR="008C7C32" w:rsidRPr="00204DCD">
          <w:rPr>
            <w:rStyle w:val="a7"/>
            <w:noProof/>
          </w:rPr>
          <w:t>Figure 4.1</w:t>
        </w:r>
        <w:r w:rsidR="008C7C32">
          <w:rPr>
            <w:rFonts w:asciiTheme="minorHAnsi" w:eastAsiaTheme="minorEastAsia" w:hAnsiTheme="minorHAnsi" w:cstheme="minorBidi"/>
            <w:noProof/>
            <w:szCs w:val="22"/>
          </w:rPr>
          <w:tab/>
        </w:r>
        <w:r w:rsidR="008C7C32" w:rsidRPr="00204DCD">
          <w:rPr>
            <w:rStyle w:val="a7"/>
            <w:noProof/>
          </w:rPr>
          <w:t>YouTube on Android</w:t>
        </w:r>
        <w:r w:rsidR="008C7C32">
          <w:rPr>
            <w:noProof/>
            <w:webHidden/>
          </w:rPr>
          <w:tab/>
        </w:r>
        <w:r w:rsidR="008C7C32">
          <w:rPr>
            <w:noProof/>
            <w:webHidden/>
          </w:rPr>
          <w:fldChar w:fldCharType="begin"/>
        </w:r>
        <w:r w:rsidR="008C7C32">
          <w:rPr>
            <w:noProof/>
            <w:webHidden/>
          </w:rPr>
          <w:instrText xml:space="preserve"> PAGEREF _Toc424203397 \h </w:instrText>
        </w:r>
        <w:r w:rsidR="008C7C32">
          <w:rPr>
            <w:noProof/>
            <w:webHidden/>
          </w:rPr>
        </w:r>
        <w:r w:rsidR="008C7C32">
          <w:rPr>
            <w:noProof/>
            <w:webHidden/>
          </w:rPr>
          <w:fldChar w:fldCharType="separate"/>
        </w:r>
        <w:r w:rsidR="00CA3B44">
          <w:rPr>
            <w:noProof/>
            <w:webHidden/>
          </w:rPr>
          <w:t>12</w:t>
        </w:r>
        <w:r w:rsidR="008C7C32">
          <w:rPr>
            <w:noProof/>
            <w:webHidden/>
          </w:rPr>
          <w:fldChar w:fldCharType="end"/>
        </w:r>
      </w:hyperlink>
    </w:p>
    <w:p w14:paraId="1BC95E9E" w14:textId="77777777" w:rsidR="008C7C32" w:rsidRDefault="003A560F">
      <w:pPr>
        <w:pStyle w:val="aa"/>
        <w:rPr>
          <w:rFonts w:asciiTheme="minorHAnsi" w:eastAsiaTheme="minorEastAsia" w:hAnsiTheme="minorHAnsi" w:cstheme="minorBidi"/>
          <w:noProof/>
          <w:szCs w:val="22"/>
        </w:rPr>
      </w:pPr>
      <w:hyperlink w:anchor="_Toc424203398" w:history="1">
        <w:r w:rsidR="008C7C32" w:rsidRPr="00204DCD">
          <w:rPr>
            <w:rStyle w:val="a7"/>
            <w:noProof/>
          </w:rPr>
          <w:t>Figure 4.2</w:t>
        </w:r>
        <w:r w:rsidR="008C7C32">
          <w:rPr>
            <w:rFonts w:asciiTheme="minorHAnsi" w:eastAsiaTheme="minorEastAsia" w:hAnsiTheme="minorHAnsi" w:cstheme="minorBidi"/>
            <w:noProof/>
            <w:szCs w:val="22"/>
          </w:rPr>
          <w:tab/>
        </w:r>
        <w:r w:rsidR="008C7C32" w:rsidRPr="00204DCD">
          <w:rPr>
            <w:rStyle w:val="a7"/>
            <w:noProof/>
          </w:rPr>
          <w:t>An example of a common sense model for nine applications</w:t>
        </w:r>
        <w:r w:rsidR="008C7C32">
          <w:rPr>
            <w:noProof/>
            <w:webHidden/>
          </w:rPr>
          <w:tab/>
        </w:r>
        <w:r w:rsidR="008C7C32">
          <w:rPr>
            <w:noProof/>
            <w:webHidden/>
          </w:rPr>
          <w:fldChar w:fldCharType="begin"/>
        </w:r>
        <w:r w:rsidR="008C7C32">
          <w:rPr>
            <w:noProof/>
            <w:webHidden/>
          </w:rPr>
          <w:instrText xml:space="preserve"> PAGEREF _Toc424203398 \h </w:instrText>
        </w:r>
        <w:r w:rsidR="008C7C32">
          <w:rPr>
            <w:noProof/>
            <w:webHidden/>
          </w:rPr>
        </w:r>
        <w:r w:rsidR="008C7C32">
          <w:rPr>
            <w:noProof/>
            <w:webHidden/>
          </w:rPr>
          <w:fldChar w:fldCharType="separate"/>
        </w:r>
        <w:r w:rsidR="00CA3B44">
          <w:rPr>
            <w:noProof/>
            <w:webHidden/>
          </w:rPr>
          <w:t>14</w:t>
        </w:r>
        <w:r w:rsidR="008C7C32">
          <w:rPr>
            <w:noProof/>
            <w:webHidden/>
          </w:rPr>
          <w:fldChar w:fldCharType="end"/>
        </w:r>
      </w:hyperlink>
    </w:p>
    <w:p w14:paraId="173F8F45" w14:textId="77777777" w:rsidR="008C7C32" w:rsidRDefault="003A560F">
      <w:pPr>
        <w:pStyle w:val="aa"/>
        <w:rPr>
          <w:rFonts w:asciiTheme="minorHAnsi" w:eastAsiaTheme="minorEastAsia" w:hAnsiTheme="minorHAnsi" w:cstheme="minorBidi"/>
          <w:noProof/>
          <w:szCs w:val="22"/>
        </w:rPr>
      </w:pPr>
      <w:hyperlink w:anchor="_Toc424203399" w:history="1">
        <w:r w:rsidR="008C7C32" w:rsidRPr="00204DCD">
          <w:rPr>
            <w:rStyle w:val="a7"/>
            <w:noProof/>
          </w:rPr>
          <w:t>Figure 4.3</w:t>
        </w:r>
        <w:r w:rsidR="008C7C32">
          <w:rPr>
            <w:rFonts w:asciiTheme="minorHAnsi" w:eastAsiaTheme="minorEastAsia" w:hAnsiTheme="minorHAnsi" w:cstheme="minorBidi"/>
            <w:noProof/>
            <w:szCs w:val="22"/>
          </w:rPr>
          <w:tab/>
        </w:r>
        <w:r w:rsidR="008C7C32" w:rsidRPr="00204DCD">
          <w:rPr>
            <w:rStyle w:val="a7"/>
            <w:noProof/>
          </w:rPr>
          <w:t>An application with Action Bar</w:t>
        </w:r>
        <w:r w:rsidR="008C7C32">
          <w:rPr>
            <w:noProof/>
            <w:webHidden/>
          </w:rPr>
          <w:tab/>
        </w:r>
        <w:r w:rsidR="008C7C32">
          <w:rPr>
            <w:noProof/>
            <w:webHidden/>
          </w:rPr>
          <w:fldChar w:fldCharType="begin"/>
        </w:r>
        <w:r w:rsidR="008C7C32">
          <w:rPr>
            <w:noProof/>
            <w:webHidden/>
          </w:rPr>
          <w:instrText xml:space="preserve"> PAGEREF _Toc424203399 \h </w:instrText>
        </w:r>
        <w:r w:rsidR="008C7C32">
          <w:rPr>
            <w:noProof/>
            <w:webHidden/>
          </w:rPr>
        </w:r>
        <w:r w:rsidR="008C7C32">
          <w:rPr>
            <w:noProof/>
            <w:webHidden/>
          </w:rPr>
          <w:fldChar w:fldCharType="separate"/>
        </w:r>
        <w:r w:rsidR="00CA3B44">
          <w:rPr>
            <w:noProof/>
            <w:webHidden/>
          </w:rPr>
          <w:t>16</w:t>
        </w:r>
        <w:r w:rsidR="008C7C32">
          <w:rPr>
            <w:noProof/>
            <w:webHidden/>
          </w:rPr>
          <w:fldChar w:fldCharType="end"/>
        </w:r>
      </w:hyperlink>
    </w:p>
    <w:p w14:paraId="7C68028F" w14:textId="77777777" w:rsidR="008C7C32" w:rsidRDefault="003A560F">
      <w:pPr>
        <w:pStyle w:val="aa"/>
        <w:rPr>
          <w:rFonts w:asciiTheme="minorHAnsi" w:eastAsiaTheme="minorEastAsia" w:hAnsiTheme="minorHAnsi" w:cstheme="minorBidi"/>
          <w:noProof/>
          <w:szCs w:val="22"/>
        </w:rPr>
      </w:pPr>
      <w:hyperlink w:anchor="_Toc424203400" w:history="1">
        <w:r w:rsidR="008C7C32" w:rsidRPr="00204DCD">
          <w:rPr>
            <w:rStyle w:val="a7"/>
            <w:noProof/>
          </w:rPr>
          <w:t>Figure 4.4</w:t>
        </w:r>
        <w:r w:rsidR="008C7C32">
          <w:rPr>
            <w:rFonts w:asciiTheme="minorHAnsi" w:eastAsiaTheme="minorEastAsia" w:hAnsiTheme="minorHAnsi" w:cstheme="minorBidi"/>
            <w:noProof/>
            <w:szCs w:val="22"/>
          </w:rPr>
          <w:tab/>
        </w:r>
        <w:r w:rsidR="008C7C32" w:rsidRPr="00204DCD">
          <w:rPr>
            <w:rStyle w:val="a7"/>
            <w:noProof/>
          </w:rPr>
          <w:t>SpecElicitor</w:t>
        </w:r>
        <w:r w:rsidR="008C7C32">
          <w:rPr>
            <w:noProof/>
            <w:webHidden/>
          </w:rPr>
          <w:tab/>
        </w:r>
        <w:r w:rsidR="008C7C32">
          <w:rPr>
            <w:noProof/>
            <w:webHidden/>
          </w:rPr>
          <w:fldChar w:fldCharType="begin"/>
        </w:r>
        <w:r w:rsidR="008C7C32">
          <w:rPr>
            <w:noProof/>
            <w:webHidden/>
          </w:rPr>
          <w:instrText xml:space="preserve"> PAGEREF _Toc424203400 \h </w:instrText>
        </w:r>
        <w:r w:rsidR="008C7C32">
          <w:rPr>
            <w:noProof/>
            <w:webHidden/>
          </w:rPr>
        </w:r>
        <w:r w:rsidR="008C7C32">
          <w:rPr>
            <w:noProof/>
            <w:webHidden/>
          </w:rPr>
          <w:fldChar w:fldCharType="separate"/>
        </w:r>
        <w:r w:rsidR="00CA3B44">
          <w:rPr>
            <w:noProof/>
            <w:webHidden/>
          </w:rPr>
          <w:t>18</w:t>
        </w:r>
        <w:r w:rsidR="008C7C32">
          <w:rPr>
            <w:noProof/>
            <w:webHidden/>
          </w:rPr>
          <w:fldChar w:fldCharType="end"/>
        </w:r>
      </w:hyperlink>
    </w:p>
    <w:p w14:paraId="3D372681" w14:textId="77777777" w:rsidR="008C7C32" w:rsidRDefault="003A560F">
      <w:pPr>
        <w:pStyle w:val="aa"/>
        <w:rPr>
          <w:rFonts w:asciiTheme="minorHAnsi" w:eastAsiaTheme="minorEastAsia" w:hAnsiTheme="minorHAnsi" w:cstheme="minorBidi"/>
          <w:noProof/>
          <w:szCs w:val="22"/>
        </w:rPr>
      </w:pPr>
      <w:hyperlink w:anchor="_Toc424203401" w:history="1">
        <w:r w:rsidR="008C7C32" w:rsidRPr="00204DCD">
          <w:rPr>
            <w:rStyle w:val="a7"/>
            <w:noProof/>
          </w:rPr>
          <w:t>Figure 4.5</w:t>
        </w:r>
        <w:r w:rsidR="008C7C32">
          <w:rPr>
            <w:rFonts w:asciiTheme="minorHAnsi" w:eastAsiaTheme="minorEastAsia" w:hAnsiTheme="minorHAnsi" w:cstheme="minorBidi"/>
            <w:noProof/>
            <w:szCs w:val="22"/>
          </w:rPr>
          <w:tab/>
        </w:r>
        <w:r w:rsidR="008C7C32" w:rsidRPr="00204DCD">
          <w:rPr>
            <w:rStyle w:val="a7"/>
            <w:noProof/>
          </w:rPr>
          <w:t>Two different screens with a similar layout.</w:t>
        </w:r>
        <w:r w:rsidR="008C7C32">
          <w:rPr>
            <w:noProof/>
            <w:webHidden/>
          </w:rPr>
          <w:tab/>
        </w:r>
        <w:r w:rsidR="008C7C32">
          <w:rPr>
            <w:noProof/>
            <w:webHidden/>
          </w:rPr>
          <w:fldChar w:fldCharType="begin"/>
        </w:r>
        <w:r w:rsidR="008C7C32">
          <w:rPr>
            <w:noProof/>
            <w:webHidden/>
          </w:rPr>
          <w:instrText xml:space="preserve"> PAGEREF _Toc424203401 \h </w:instrText>
        </w:r>
        <w:r w:rsidR="008C7C32">
          <w:rPr>
            <w:noProof/>
            <w:webHidden/>
          </w:rPr>
        </w:r>
        <w:r w:rsidR="008C7C32">
          <w:rPr>
            <w:noProof/>
            <w:webHidden/>
          </w:rPr>
          <w:fldChar w:fldCharType="separate"/>
        </w:r>
        <w:r w:rsidR="00CA3B44">
          <w:rPr>
            <w:noProof/>
            <w:webHidden/>
          </w:rPr>
          <w:t>19</w:t>
        </w:r>
        <w:r w:rsidR="008C7C32">
          <w:rPr>
            <w:noProof/>
            <w:webHidden/>
          </w:rPr>
          <w:fldChar w:fldCharType="end"/>
        </w:r>
      </w:hyperlink>
    </w:p>
    <w:p w14:paraId="07CCF4C3" w14:textId="77777777" w:rsidR="008C7C32" w:rsidRDefault="003A560F">
      <w:pPr>
        <w:pStyle w:val="aa"/>
        <w:rPr>
          <w:rFonts w:asciiTheme="minorHAnsi" w:eastAsiaTheme="minorEastAsia" w:hAnsiTheme="minorHAnsi" w:cstheme="minorBidi"/>
          <w:noProof/>
          <w:szCs w:val="22"/>
        </w:rPr>
      </w:pPr>
      <w:hyperlink w:anchor="_Toc424203402" w:history="1">
        <w:r w:rsidR="008C7C32" w:rsidRPr="00204DCD">
          <w:rPr>
            <w:rStyle w:val="a7"/>
            <w:noProof/>
          </w:rPr>
          <w:t>Figure 4.6</w:t>
        </w:r>
        <w:r w:rsidR="008C7C32">
          <w:rPr>
            <w:rFonts w:asciiTheme="minorHAnsi" w:eastAsiaTheme="minorEastAsia" w:hAnsiTheme="minorHAnsi" w:cstheme="minorBidi"/>
            <w:noProof/>
            <w:szCs w:val="22"/>
          </w:rPr>
          <w:tab/>
        </w:r>
        <w:r w:rsidR="008C7C32" w:rsidRPr="00204DCD">
          <w:rPr>
            <w:rStyle w:val="a7"/>
            <w:noProof/>
          </w:rPr>
          <w:t>SpecElicitor ask for verdict</w:t>
        </w:r>
        <w:r w:rsidR="008C7C32">
          <w:rPr>
            <w:noProof/>
            <w:webHidden/>
          </w:rPr>
          <w:tab/>
        </w:r>
        <w:r w:rsidR="008C7C32">
          <w:rPr>
            <w:noProof/>
            <w:webHidden/>
          </w:rPr>
          <w:fldChar w:fldCharType="begin"/>
        </w:r>
        <w:r w:rsidR="008C7C32">
          <w:rPr>
            <w:noProof/>
            <w:webHidden/>
          </w:rPr>
          <w:instrText xml:space="preserve"> PAGEREF _Toc424203402 \h </w:instrText>
        </w:r>
        <w:r w:rsidR="008C7C32">
          <w:rPr>
            <w:noProof/>
            <w:webHidden/>
          </w:rPr>
        </w:r>
        <w:r w:rsidR="008C7C32">
          <w:rPr>
            <w:noProof/>
            <w:webHidden/>
          </w:rPr>
          <w:fldChar w:fldCharType="separate"/>
        </w:r>
        <w:r w:rsidR="00CA3B44">
          <w:rPr>
            <w:noProof/>
            <w:webHidden/>
          </w:rPr>
          <w:t>23</w:t>
        </w:r>
        <w:r w:rsidR="008C7C32">
          <w:rPr>
            <w:noProof/>
            <w:webHidden/>
          </w:rPr>
          <w:fldChar w:fldCharType="end"/>
        </w:r>
      </w:hyperlink>
    </w:p>
    <w:p w14:paraId="5CD6A4C5" w14:textId="77777777" w:rsidR="008C7C32" w:rsidRDefault="003A560F">
      <w:pPr>
        <w:pStyle w:val="aa"/>
        <w:rPr>
          <w:rFonts w:asciiTheme="minorHAnsi" w:eastAsiaTheme="minorEastAsia" w:hAnsiTheme="minorHAnsi" w:cstheme="minorBidi"/>
          <w:noProof/>
          <w:szCs w:val="22"/>
        </w:rPr>
      </w:pPr>
      <w:hyperlink w:anchor="_Toc424203403" w:history="1">
        <w:r w:rsidR="008C7C32" w:rsidRPr="00204DCD">
          <w:rPr>
            <w:rStyle w:val="a7"/>
            <w:noProof/>
          </w:rPr>
          <w:t>Figure 4.7</w:t>
        </w:r>
        <w:r w:rsidR="008C7C32">
          <w:rPr>
            <w:rFonts w:asciiTheme="minorHAnsi" w:eastAsiaTheme="minorEastAsia" w:hAnsiTheme="minorHAnsi" w:cstheme="minorBidi"/>
            <w:noProof/>
            <w:szCs w:val="22"/>
          </w:rPr>
          <w:tab/>
        </w:r>
        <w:r w:rsidR="008C7C32" w:rsidRPr="00204DCD">
          <w:rPr>
            <w:rStyle w:val="a7"/>
            <w:noProof/>
          </w:rPr>
          <w:t>SpecElicitor ask for normalized terms of the screen</w:t>
        </w:r>
        <w:r w:rsidR="008C7C32">
          <w:rPr>
            <w:noProof/>
            <w:webHidden/>
          </w:rPr>
          <w:tab/>
        </w:r>
        <w:r w:rsidR="008C7C32">
          <w:rPr>
            <w:noProof/>
            <w:webHidden/>
          </w:rPr>
          <w:fldChar w:fldCharType="begin"/>
        </w:r>
        <w:r w:rsidR="008C7C32">
          <w:rPr>
            <w:noProof/>
            <w:webHidden/>
          </w:rPr>
          <w:instrText xml:space="preserve"> PAGEREF _Toc424203403 \h </w:instrText>
        </w:r>
        <w:r w:rsidR="008C7C32">
          <w:rPr>
            <w:noProof/>
            <w:webHidden/>
          </w:rPr>
        </w:r>
        <w:r w:rsidR="008C7C32">
          <w:rPr>
            <w:noProof/>
            <w:webHidden/>
          </w:rPr>
          <w:fldChar w:fldCharType="separate"/>
        </w:r>
        <w:r w:rsidR="00CA3B44">
          <w:rPr>
            <w:noProof/>
            <w:webHidden/>
          </w:rPr>
          <w:t>23</w:t>
        </w:r>
        <w:r w:rsidR="008C7C32">
          <w:rPr>
            <w:noProof/>
            <w:webHidden/>
          </w:rPr>
          <w:fldChar w:fldCharType="end"/>
        </w:r>
      </w:hyperlink>
    </w:p>
    <w:p w14:paraId="317C01CB" w14:textId="77777777" w:rsidR="008C7C32" w:rsidRDefault="003A560F">
      <w:pPr>
        <w:pStyle w:val="aa"/>
        <w:rPr>
          <w:rFonts w:asciiTheme="minorHAnsi" w:eastAsiaTheme="minorEastAsia" w:hAnsiTheme="minorHAnsi" w:cstheme="minorBidi"/>
          <w:noProof/>
          <w:szCs w:val="22"/>
        </w:rPr>
      </w:pPr>
      <w:hyperlink w:anchor="_Toc424203404" w:history="1">
        <w:r w:rsidR="008C7C32" w:rsidRPr="00204DCD">
          <w:rPr>
            <w:rStyle w:val="a7"/>
            <w:noProof/>
          </w:rPr>
          <w:t>Figure 4.8</w:t>
        </w:r>
        <w:r w:rsidR="008C7C32">
          <w:rPr>
            <w:rFonts w:asciiTheme="minorHAnsi" w:eastAsiaTheme="minorEastAsia" w:hAnsiTheme="minorHAnsi" w:cstheme="minorBidi"/>
            <w:noProof/>
            <w:szCs w:val="22"/>
          </w:rPr>
          <w:tab/>
        </w:r>
        <w:r w:rsidR="008C7C32" w:rsidRPr="00204DCD">
          <w:rPr>
            <w:rStyle w:val="a7"/>
            <w:noProof/>
          </w:rPr>
          <w:t>SpecElicitor ask for normalized terms of the action</w:t>
        </w:r>
        <w:r w:rsidR="008C7C32">
          <w:rPr>
            <w:noProof/>
            <w:webHidden/>
          </w:rPr>
          <w:tab/>
        </w:r>
        <w:r w:rsidR="008C7C32">
          <w:rPr>
            <w:noProof/>
            <w:webHidden/>
          </w:rPr>
          <w:fldChar w:fldCharType="begin"/>
        </w:r>
        <w:r w:rsidR="008C7C32">
          <w:rPr>
            <w:noProof/>
            <w:webHidden/>
          </w:rPr>
          <w:instrText xml:space="preserve"> PAGEREF _Toc424203404 \h </w:instrText>
        </w:r>
        <w:r w:rsidR="008C7C32">
          <w:rPr>
            <w:noProof/>
            <w:webHidden/>
          </w:rPr>
        </w:r>
        <w:r w:rsidR="008C7C32">
          <w:rPr>
            <w:noProof/>
            <w:webHidden/>
          </w:rPr>
          <w:fldChar w:fldCharType="separate"/>
        </w:r>
        <w:r w:rsidR="00CA3B44">
          <w:rPr>
            <w:noProof/>
            <w:webHidden/>
          </w:rPr>
          <w:t>24</w:t>
        </w:r>
        <w:r w:rsidR="008C7C32">
          <w:rPr>
            <w:noProof/>
            <w:webHidden/>
          </w:rPr>
          <w:fldChar w:fldCharType="end"/>
        </w:r>
      </w:hyperlink>
    </w:p>
    <w:p w14:paraId="7D5D959E" w14:textId="77777777" w:rsidR="008C7C32" w:rsidRDefault="003A560F">
      <w:pPr>
        <w:pStyle w:val="aa"/>
        <w:rPr>
          <w:rFonts w:asciiTheme="minorHAnsi" w:eastAsiaTheme="minorEastAsia" w:hAnsiTheme="minorHAnsi" w:cstheme="minorBidi"/>
          <w:noProof/>
          <w:szCs w:val="22"/>
        </w:rPr>
      </w:pPr>
      <w:hyperlink w:anchor="_Toc424203405" w:history="1">
        <w:r w:rsidR="008C7C32" w:rsidRPr="00204DCD">
          <w:rPr>
            <w:rStyle w:val="a7"/>
            <w:noProof/>
          </w:rPr>
          <w:t>Figure 6.1</w:t>
        </w:r>
        <w:r w:rsidR="008C7C32">
          <w:rPr>
            <w:rFonts w:asciiTheme="minorHAnsi" w:eastAsiaTheme="minorEastAsia" w:hAnsiTheme="minorHAnsi" w:cstheme="minorBidi"/>
            <w:noProof/>
            <w:szCs w:val="22"/>
          </w:rPr>
          <w:tab/>
        </w:r>
        <w:r w:rsidR="008C7C32" w:rsidRPr="00204DCD">
          <w:rPr>
            <w:rStyle w:val="a7"/>
            <w:noProof/>
          </w:rPr>
          <w:t>A bug in Omnidroid</w:t>
        </w:r>
        <w:r w:rsidR="008C7C32">
          <w:rPr>
            <w:noProof/>
            <w:webHidden/>
          </w:rPr>
          <w:tab/>
        </w:r>
        <w:r w:rsidR="008C7C32">
          <w:rPr>
            <w:noProof/>
            <w:webHidden/>
          </w:rPr>
          <w:fldChar w:fldCharType="begin"/>
        </w:r>
        <w:r w:rsidR="008C7C32">
          <w:rPr>
            <w:noProof/>
            <w:webHidden/>
          </w:rPr>
          <w:instrText xml:space="preserve"> PAGEREF _Toc424203405 \h </w:instrText>
        </w:r>
        <w:r w:rsidR="008C7C32">
          <w:rPr>
            <w:noProof/>
            <w:webHidden/>
          </w:rPr>
        </w:r>
        <w:r w:rsidR="008C7C32">
          <w:rPr>
            <w:noProof/>
            <w:webHidden/>
          </w:rPr>
          <w:fldChar w:fldCharType="separate"/>
        </w:r>
        <w:r w:rsidR="00CA3B44">
          <w:rPr>
            <w:noProof/>
            <w:webHidden/>
          </w:rPr>
          <w:t>35</w:t>
        </w:r>
        <w:r w:rsidR="008C7C32">
          <w:rPr>
            <w:noProof/>
            <w:webHidden/>
          </w:rPr>
          <w:fldChar w:fldCharType="end"/>
        </w:r>
      </w:hyperlink>
    </w:p>
    <w:p w14:paraId="0A41DC8A" w14:textId="77777777" w:rsidR="008C7C32" w:rsidRDefault="003A560F">
      <w:pPr>
        <w:pStyle w:val="aa"/>
        <w:rPr>
          <w:rFonts w:asciiTheme="minorHAnsi" w:eastAsiaTheme="minorEastAsia" w:hAnsiTheme="minorHAnsi" w:cstheme="minorBidi"/>
          <w:noProof/>
          <w:szCs w:val="22"/>
        </w:rPr>
      </w:pPr>
      <w:hyperlink w:anchor="_Toc424203406" w:history="1">
        <w:r w:rsidR="008C7C32" w:rsidRPr="00204DCD">
          <w:rPr>
            <w:rStyle w:val="a7"/>
            <w:noProof/>
          </w:rPr>
          <w:t>Figure 6.2</w:t>
        </w:r>
        <w:r w:rsidR="008C7C32">
          <w:rPr>
            <w:rFonts w:asciiTheme="minorHAnsi" w:eastAsiaTheme="minorEastAsia" w:hAnsiTheme="minorHAnsi" w:cstheme="minorBidi"/>
            <w:noProof/>
            <w:szCs w:val="22"/>
          </w:rPr>
          <w:tab/>
        </w:r>
        <w:r w:rsidR="008C7C32" w:rsidRPr="00204DCD">
          <w:rPr>
            <w:rStyle w:val="a7"/>
            <w:noProof/>
          </w:rPr>
          <w:t>Action proportions of Natural Notes</w:t>
        </w:r>
        <w:r w:rsidR="008C7C32">
          <w:rPr>
            <w:noProof/>
            <w:webHidden/>
          </w:rPr>
          <w:tab/>
        </w:r>
        <w:r w:rsidR="008C7C32">
          <w:rPr>
            <w:noProof/>
            <w:webHidden/>
          </w:rPr>
          <w:fldChar w:fldCharType="begin"/>
        </w:r>
        <w:r w:rsidR="008C7C32">
          <w:rPr>
            <w:noProof/>
            <w:webHidden/>
          </w:rPr>
          <w:instrText xml:space="preserve"> PAGEREF _Toc424203406 \h </w:instrText>
        </w:r>
        <w:r w:rsidR="008C7C32">
          <w:rPr>
            <w:noProof/>
            <w:webHidden/>
          </w:rPr>
        </w:r>
        <w:r w:rsidR="008C7C32">
          <w:rPr>
            <w:noProof/>
            <w:webHidden/>
          </w:rPr>
          <w:fldChar w:fldCharType="separate"/>
        </w:r>
        <w:r w:rsidR="00CA3B44">
          <w:rPr>
            <w:noProof/>
            <w:webHidden/>
          </w:rPr>
          <w:t>36</w:t>
        </w:r>
        <w:r w:rsidR="008C7C32">
          <w:rPr>
            <w:noProof/>
            <w:webHidden/>
          </w:rPr>
          <w:fldChar w:fldCharType="end"/>
        </w:r>
      </w:hyperlink>
    </w:p>
    <w:p w14:paraId="1BB663A4" w14:textId="77777777" w:rsidR="008C7C32" w:rsidRDefault="003A560F">
      <w:pPr>
        <w:pStyle w:val="aa"/>
        <w:rPr>
          <w:rFonts w:asciiTheme="minorHAnsi" w:eastAsiaTheme="minorEastAsia" w:hAnsiTheme="minorHAnsi" w:cstheme="minorBidi"/>
          <w:noProof/>
          <w:szCs w:val="22"/>
        </w:rPr>
      </w:pPr>
      <w:hyperlink w:anchor="_Toc424203407" w:history="1">
        <w:r w:rsidR="008C7C32" w:rsidRPr="00204DCD">
          <w:rPr>
            <w:rStyle w:val="a7"/>
            <w:noProof/>
          </w:rPr>
          <w:t>Figure 6.3</w:t>
        </w:r>
        <w:r w:rsidR="008C7C32">
          <w:rPr>
            <w:rFonts w:asciiTheme="minorHAnsi" w:eastAsiaTheme="minorEastAsia" w:hAnsiTheme="minorHAnsi" w:cstheme="minorBidi"/>
            <w:noProof/>
            <w:szCs w:val="22"/>
          </w:rPr>
          <w:tab/>
        </w:r>
        <w:r w:rsidR="008C7C32" w:rsidRPr="00204DCD">
          <w:rPr>
            <w:rStyle w:val="a7"/>
            <w:noProof/>
          </w:rPr>
          <w:t>Action proportions of Fo File Manager</w:t>
        </w:r>
        <w:r w:rsidR="008C7C32">
          <w:rPr>
            <w:noProof/>
            <w:webHidden/>
          </w:rPr>
          <w:tab/>
        </w:r>
        <w:r w:rsidR="008C7C32">
          <w:rPr>
            <w:noProof/>
            <w:webHidden/>
          </w:rPr>
          <w:fldChar w:fldCharType="begin"/>
        </w:r>
        <w:r w:rsidR="008C7C32">
          <w:rPr>
            <w:noProof/>
            <w:webHidden/>
          </w:rPr>
          <w:instrText xml:space="preserve"> PAGEREF _Toc424203407 \h </w:instrText>
        </w:r>
        <w:r w:rsidR="008C7C32">
          <w:rPr>
            <w:noProof/>
            <w:webHidden/>
          </w:rPr>
        </w:r>
        <w:r w:rsidR="008C7C32">
          <w:rPr>
            <w:noProof/>
            <w:webHidden/>
          </w:rPr>
          <w:fldChar w:fldCharType="separate"/>
        </w:r>
        <w:r w:rsidR="00CA3B44">
          <w:rPr>
            <w:noProof/>
            <w:webHidden/>
          </w:rPr>
          <w:t>37</w:t>
        </w:r>
        <w:r w:rsidR="008C7C32">
          <w:rPr>
            <w:noProof/>
            <w:webHidden/>
          </w:rPr>
          <w:fldChar w:fldCharType="end"/>
        </w:r>
      </w:hyperlink>
    </w:p>
    <w:p w14:paraId="3F194553" w14:textId="77777777" w:rsidR="008C7C32" w:rsidRDefault="003A560F">
      <w:pPr>
        <w:pStyle w:val="aa"/>
        <w:rPr>
          <w:rFonts w:asciiTheme="minorHAnsi" w:eastAsiaTheme="minorEastAsia" w:hAnsiTheme="minorHAnsi" w:cstheme="minorBidi"/>
          <w:noProof/>
          <w:szCs w:val="22"/>
        </w:rPr>
      </w:pPr>
      <w:hyperlink w:anchor="_Toc424203408" w:history="1">
        <w:r w:rsidR="008C7C32" w:rsidRPr="00204DCD">
          <w:rPr>
            <w:rStyle w:val="a7"/>
            <w:noProof/>
          </w:rPr>
          <w:t>Figure 6.4</w:t>
        </w:r>
        <w:r w:rsidR="008C7C32">
          <w:rPr>
            <w:rFonts w:asciiTheme="minorHAnsi" w:eastAsiaTheme="minorEastAsia" w:hAnsiTheme="minorHAnsi" w:cstheme="minorBidi"/>
            <w:noProof/>
            <w:szCs w:val="22"/>
          </w:rPr>
          <w:tab/>
        </w:r>
        <w:r w:rsidR="008C7C32" w:rsidRPr="00204DCD">
          <w:rPr>
            <w:rStyle w:val="a7"/>
            <w:noProof/>
          </w:rPr>
          <w:t>A screen comparison of Fo File Manager</w:t>
        </w:r>
        <w:r w:rsidR="008C7C32">
          <w:rPr>
            <w:noProof/>
            <w:webHidden/>
          </w:rPr>
          <w:tab/>
        </w:r>
        <w:r w:rsidR="008C7C32">
          <w:rPr>
            <w:noProof/>
            <w:webHidden/>
          </w:rPr>
          <w:fldChar w:fldCharType="begin"/>
        </w:r>
        <w:r w:rsidR="008C7C32">
          <w:rPr>
            <w:noProof/>
            <w:webHidden/>
          </w:rPr>
          <w:instrText xml:space="preserve"> PAGEREF _Toc424203408 \h </w:instrText>
        </w:r>
        <w:r w:rsidR="008C7C32">
          <w:rPr>
            <w:noProof/>
            <w:webHidden/>
          </w:rPr>
        </w:r>
        <w:r w:rsidR="008C7C32">
          <w:rPr>
            <w:noProof/>
            <w:webHidden/>
          </w:rPr>
          <w:fldChar w:fldCharType="separate"/>
        </w:r>
        <w:r w:rsidR="00CA3B44">
          <w:rPr>
            <w:noProof/>
            <w:webHidden/>
          </w:rPr>
          <w:t>38</w:t>
        </w:r>
        <w:r w:rsidR="008C7C32">
          <w:rPr>
            <w:noProof/>
            <w:webHidden/>
          </w:rPr>
          <w:fldChar w:fldCharType="end"/>
        </w:r>
      </w:hyperlink>
    </w:p>
    <w:p w14:paraId="47854437" w14:textId="77777777" w:rsidR="008C7C32" w:rsidRDefault="003A560F">
      <w:pPr>
        <w:pStyle w:val="aa"/>
        <w:rPr>
          <w:rFonts w:asciiTheme="minorHAnsi" w:eastAsiaTheme="minorEastAsia" w:hAnsiTheme="minorHAnsi" w:cstheme="minorBidi"/>
          <w:noProof/>
          <w:szCs w:val="22"/>
        </w:rPr>
      </w:pPr>
      <w:hyperlink w:anchor="_Toc424203409" w:history="1">
        <w:r w:rsidR="008C7C32" w:rsidRPr="00204DCD">
          <w:rPr>
            <w:rStyle w:val="a7"/>
            <w:noProof/>
          </w:rPr>
          <w:t>Figure 6.5</w:t>
        </w:r>
        <w:r w:rsidR="008C7C32">
          <w:rPr>
            <w:rFonts w:asciiTheme="minorHAnsi" w:eastAsiaTheme="minorEastAsia" w:hAnsiTheme="minorHAnsi" w:cstheme="minorBidi"/>
            <w:noProof/>
            <w:szCs w:val="22"/>
          </w:rPr>
          <w:tab/>
        </w:r>
        <w:r w:rsidR="008C7C32" w:rsidRPr="00204DCD">
          <w:rPr>
            <w:rStyle w:val="a7"/>
            <w:noProof/>
          </w:rPr>
          <w:t>Unidentifiable screens of Fo File Manager</w:t>
        </w:r>
        <w:r w:rsidR="008C7C32">
          <w:rPr>
            <w:noProof/>
            <w:webHidden/>
          </w:rPr>
          <w:tab/>
        </w:r>
        <w:r w:rsidR="008C7C32">
          <w:rPr>
            <w:noProof/>
            <w:webHidden/>
          </w:rPr>
          <w:fldChar w:fldCharType="begin"/>
        </w:r>
        <w:r w:rsidR="008C7C32">
          <w:rPr>
            <w:noProof/>
            <w:webHidden/>
          </w:rPr>
          <w:instrText xml:space="preserve"> PAGEREF _Toc424203409 \h </w:instrText>
        </w:r>
        <w:r w:rsidR="008C7C32">
          <w:rPr>
            <w:noProof/>
            <w:webHidden/>
          </w:rPr>
        </w:r>
        <w:r w:rsidR="008C7C32">
          <w:rPr>
            <w:noProof/>
            <w:webHidden/>
          </w:rPr>
          <w:fldChar w:fldCharType="separate"/>
        </w:r>
        <w:r w:rsidR="00CA3B44">
          <w:rPr>
            <w:noProof/>
            <w:webHidden/>
          </w:rPr>
          <w:t>39</w:t>
        </w:r>
        <w:r w:rsidR="008C7C32">
          <w:rPr>
            <w:noProof/>
            <w:webHidden/>
          </w:rPr>
          <w:fldChar w:fldCharType="end"/>
        </w:r>
      </w:hyperlink>
    </w:p>
    <w:p w14:paraId="5E96BB42" w14:textId="77777777" w:rsidR="008C7C32" w:rsidRDefault="003A560F">
      <w:pPr>
        <w:pStyle w:val="aa"/>
        <w:rPr>
          <w:rFonts w:asciiTheme="minorHAnsi" w:eastAsiaTheme="minorEastAsia" w:hAnsiTheme="minorHAnsi" w:cstheme="minorBidi"/>
          <w:noProof/>
          <w:szCs w:val="22"/>
        </w:rPr>
      </w:pPr>
      <w:hyperlink w:anchor="_Toc424203410" w:history="1">
        <w:r w:rsidR="008C7C32" w:rsidRPr="00204DCD">
          <w:rPr>
            <w:rStyle w:val="a7"/>
            <w:noProof/>
          </w:rPr>
          <w:t>Figure 6.6</w:t>
        </w:r>
        <w:r w:rsidR="008C7C32">
          <w:rPr>
            <w:rFonts w:asciiTheme="minorHAnsi" w:eastAsiaTheme="minorEastAsia" w:hAnsiTheme="minorHAnsi" w:cstheme="minorBidi"/>
            <w:noProof/>
            <w:szCs w:val="22"/>
          </w:rPr>
          <w:tab/>
        </w:r>
        <w:r w:rsidR="008C7C32" w:rsidRPr="00204DCD">
          <w:rPr>
            <w:rStyle w:val="a7"/>
            <w:noProof/>
          </w:rPr>
          <w:t>Unidentifiable screens of Natural Notes</w:t>
        </w:r>
        <w:r w:rsidR="008C7C32">
          <w:rPr>
            <w:noProof/>
            <w:webHidden/>
          </w:rPr>
          <w:tab/>
        </w:r>
        <w:r w:rsidR="008C7C32">
          <w:rPr>
            <w:noProof/>
            <w:webHidden/>
          </w:rPr>
          <w:fldChar w:fldCharType="begin"/>
        </w:r>
        <w:r w:rsidR="008C7C32">
          <w:rPr>
            <w:noProof/>
            <w:webHidden/>
          </w:rPr>
          <w:instrText xml:space="preserve"> PAGEREF _Toc424203410 \h </w:instrText>
        </w:r>
        <w:r w:rsidR="008C7C32">
          <w:rPr>
            <w:noProof/>
            <w:webHidden/>
          </w:rPr>
        </w:r>
        <w:r w:rsidR="008C7C32">
          <w:rPr>
            <w:noProof/>
            <w:webHidden/>
          </w:rPr>
          <w:fldChar w:fldCharType="separate"/>
        </w:r>
        <w:r w:rsidR="00CA3B44">
          <w:rPr>
            <w:noProof/>
            <w:webHidden/>
          </w:rPr>
          <w:t>39</w:t>
        </w:r>
        <w:r w:rsidR="008C7C32">
          <w:rPr>
            <w:noProof/>
            <w:webHidden/>
          </w:rPr>
          <w:fldChar w:fldCharType="end"/>
        </w:r>
      </w:hyperlink>
    </w:p>
    <w:p w14:paraId="27E14D03" w14:textId="77777777" w:rsidR="00413774" w:rsidRDefault="00413774">
      <w:pPr>
        <w:widowControl/>
        <w:spacing w:line="240" w:lineRule="auto"/>
        <w:jc w:val="left"/>
        <w:rPr>
          <w:rFonts w:cs="Arial"/>
          <w:b/>
          <w:bCs/>
          <w:sz w:val="36"/>
          <w:szCs w:val="32"/>
        </w:rPr>
      </w:pPr>
      <w:r>
        <w:rPr>
          <w:rFonts w:cs="Arial"/>
          <w:b/>
          <w:bCs/>
          <w:sz w:val="36"/>
          <w:szCs w:val="32"/>
        </w:rPr>
        <w:fldChar w:fldCharType="end"/>
      </w:r>
    </w:p>
    <w:p w14:paraId="7EB887E6" w14:textId="17ADED17" w:rsidR="00413774" w:rsidRDefault="00413774">
      <w:pPr>
        <w:widowControl/>
        <w:spacing w:line="240" w:lineRule="auto"/>
        <w:jc w:val="left"/>
        <w:rPr>
          <w:rFonts w:cs="Arial"/>
          <w:b/>
          <w:bCs/>
          <w:sz w:val="36"/>
          <w:szCs w:val="32"/>
        </w:rPr>
      </w:pPr>
    </w:p>
    <w:p w14:paraId="08428B61" w14:textId="0E1EC4D5" w:rsidR="00413774" w:rsidRDefault="00413774" w:rsidP="00413774">
      <w:pPr>
        <w:pStyle w:val="a1"/>
      </w:pPr>
      <w:bookmarkStart w:id="15" w:name="_Toc425353742"/>
      <w:r>
        <w:lastRenderedPageBreak/>
        <w:t>LIST OF TABLES</w:t>
      </w:r>
      <w:bookmarkEnd w:id="15"/>
    </w:p>
    <w:p w14:paraId="223156FF" w14:textId="77777777" w:rsidR="008C7C32" w:rsidRDefault="00413774">
      <w:pPr>
        <w:pStyle w:val="aa"/>
        <w:rPr>
          <w:rFonts w:asciiTheme="minorHAnsi" w:eastAsiaTheme="minorEastAsia" w:hAnsiTheme="minorHAnsi" w:cstheme="minorBidi"/>
          <w:noProof/>
          <w:szCs w:val="22"/>
        </w:rPr>
      </w:pPr>
      <w:r>
        <w:rPr>
          <w:rFonts w:cs="Arial"/>
          <w:b/>
          <w:bCs/>
          <w:sz w:val="36"/>
          <w:szCs w:val="32"/>
        </w:rPr>
        <w:fldChar w:fldCharType="begin"/>
      </w:r>
      <w:r>
        <w:rPr>
          <w:rFonts w:cs="Arial"/>
          <w:b/>
          <w:bCs/>
          <w:sz w:val="36"/>
          <w:szCs w:val="32"/>
        </w:rPr>
        <w:instrText xml:space="preserve"> TOC \h \z \c "Table" </w:instrText>
      </w:r>
      <w:r>
        <w:rPr>
          <w:rFonts w:cs="Arial"/>
          <w:b/>
          <w:bCs/>
          <w:sz w:val="36"/>
          <w:szCs w:val="32"/>
        </w:rPr>
        <w:fldChar w:fldCharType="separate"/>
      </w:r>
      <w:hyperlink w:anchor="_Toc424203411" w:history="1">
        <w:r w:rsidR="008C7C32" w:rsidRPr="008F5FD7">
          <w:rPr>
            <w:rStyle w:val="a7"/>
            <w:noProof/>
          </w:rPr>
          <w:t>Table 4.1</w:t>
        </w:r>
        <w:r w:rsidR="008C7C32">
          <w:rPr>
            <w:rFonts w:asciiTheme="minorHAnsi" w:eastAsiaTheme="minorEastAsia" w:hAnsiTheme="minorHAnsi" w:cstheme="minorBidi"/>
            <w:noProof/>
            <w:szCs w:val="22"/>
          </w:rPr>
          <w:tab/>
        </w:r>
        <w:r w:rsidR="008C7C32" w:rsidRPr="008F5FD7">
          <w:rPr>
            <w:rStyle w:val="a7"/>
            <w:noProof/>
          </w:rPr>
          <w:t>Attributes of actionable objects</w:t>
        </w:r>
        <w:r w:rsidR="008C7C32">
          <w:rPr>
            <w:noProof/>
            <w:webHidden/>
          </w:rPr>
          <w:tab/>
        </w:r>
        <w:r w:rsidR="008C7C32">
          <w:rPr>
            <w:noProof/>
            <w:webHidden/>
          </w:rPr>
          <w:fldChar w:fldCharType="begin"/>
        </w:r>
        <w:r w:rsidR="008C7C32">
          <w:rPr>
            <w:noProof/>
            <w:webHidden/>
          </w:rPr>
          <w:instrText xml:space="preserve"> PAGEREF _Toc424203411 \h </w:instrText>
        </w:r>
        <w:r w:rsidR="008C7C32">
          <w:rPr>
            <w:noProof/>
            <w:webHidden/>
          </w:rPr>
        </w:r>
        <w:r w:rsidR="008C7C32">
          <w:rPr>
            <w:noProof/>
            <w:webHidden/>
          </w:rPr>
          <w:fldChar w:fldCharType="separate"/>
        </w:r>
        <w:r w:rsidR="00CA3B44">
          <w:rPr>
            <w:noProof/>
            <w:webHidden/>
          </w:rPr>
          <w:t>21</w:t>
        </w:r>
        <w:r w:rsidR="008C7C32">
          <w:rPr>
            <w:noProof/>
            <w:webHidden/>
          </w:rPr>
          <w:fldChar w:fldCharType="end"/>
        </w:r>
      </w:hyperlink>
    </w:p>
    <w:p w14:paraId="59E3317A" w14:textId="77777777" w:rsidR="008C7C32" w:rsidRDefault="003A560F">
      <w:pPr>
        <w:pStyle w:val="aa"/>
        <w:rPr>
          <w:rFonts w:asciiTheme="minorHAnsi" w:eastAsiaTheme="minorEastAsia" w:hAnsiTheme="minorHAnsi" w:cstheme="minorBidi"/>
          <w:noProof/>
          <w:szCs w:val="22"/>
        </w:rPr>
      </w:pPr>
      <w:hyperlink w:anchor="_Toc424203412" w:history="1">
        <w:r w:rsidR="008C7C32" w:rsidRPr="008F5FD7">
          <w:rPr>
            <w:rStyle w:val="a7"/>
            <w:noProof/>
          </w:rPr>
          <w:t>Table 6.1</w:t>
        </w:r>
        <w:r w:rsidR="008C7C32">
          <w:rPr>
            <w:rFonts w:asciiTheme="minorHAnsi" w:eastAsiaTheme="minorEastAsia" w:hAnsiTheme="minorHAnsi" w:cstheme="minorBidi"/>
            <w:noProof/>
            <w:szCs w:val="22"/>
          </w:rPr>
          <w:tab/>
        </w:r>
        <w:r w:rsidR="008C7C32" w:rsidRPr="008F5FD7">
          <w:rPr>
            <w:rStyle w:val="a7"/>
            <w:noProof/>
          </w:rPr>
          <w:t>Applications under Test</w:t>
        </w:r>
        <w:r w:rsidR="008C7C32">
          <w:rPr>
            <w:noProof/>
            <w:webHidden/>
          </w:rPr>
          <w:tab/>
        </w:r>
        <w:r w:rsidR="008C7C32">
          <w:rPr>
            <w:noProof/>
            <w:webHidden/>
          </w:rPr>
          <w:fldChar w:fldCharType="begin"/>
        </w:r>
        <w:r w:rsidR="008C7C32">
          <w:rPr>
            <w:noProof/>
            <w:webHidden/>
          </w:rPr>
          <w:instrText xml:space="preserve"> PAGEREF _Toc424203412 \h </w:instrText>
        </w:r>
        <w:r w:rsidR="008C7C32">
          <w:rPr>
            <w:noProof/>
            <w:webHidden/>
          </w:rPr>
        </w:r>
        <w:r w:rsidR="008C7C32">
          <w:rPr>
            <w:noProof/>
            <w:webHidden/>
          </w:rPr>
          <w:fldChar w:fldCharType="separate"/>
        </w:r>
        <w:r w:rsidR="00CA3B44">
          <w:rPr>
            <w:noProof/>
            <w:webHidden/>
          </w:rPr>
          <w:t>30</w:t>
        </w:r>
        <w:r w:rsidR="008C7C32">
          <w:rPr>
            <w:noProof/>
            <w:webHidden/>
          </w:rPr>
          <w:fldChar w:fldCharType="end"/>
        </w:r>
      </w:hyperlink>
    </w:p>
    <w:p w14:paraId="7BEE020A" w14:textId="77777777" w:rsidR="008C7C32" w:rsidRDefault="003A560F">
      <w:pPr>
        <w:pStyle w:val="aa"/>
        <w:rPr>
          <w:rFonts w:asciiTheme="minorHAnsi" w:eastAsiaTheme="minorEastAsia" w:hAnsiTheme="minorHAnsi" w:cstheme="minorBidi"/>
          <w:noProof/>
          <w:szCs w:val="22"/>
        </w:rPr>
      </w:pPr>
      <w:hyperlink w:anchor="_Toc424203413" w:history="1">
        <w:r w:rsidR="008C7C32" w:rsidRPr="008F5FD7">
          <w:rPr>
            <w:rStyle w:val="a7"/>
            <w:noProof/>
          </w:rPr>
          <w:t>Table 6.2</w:t>
        </w:r>
        <w:r w:rsidR="008C7C32">
          <w:rPr>
            <w:rFonts w:asciiTheme="minorHAnsi" w:eastAsiaTheme="minorEastAsia" w:hAnsiTheme="minorHAnsi" w:cstheme="minorBidi"/>
            <w:noProof/>
            <w:szCs w:val="22"/>
          </w:rPr>
          <w:tab/>
        </w:r>
        <w:r w:rsidR="008C7C32" w:rsidRPr="008F5FD7">
          <w:rPr>
            <w:rStyle w:val="a7"/>
            <w:noProof/>
          </w:rPr>
          <w:t>Normalized terms for all Android applications</w:t>
        </w:r>
        <w:r w:rsidR="008C7C32">
          <w:rPr>
            <w:noProof/>
            <w:webHidden/>
          </w:rPr>
          <w:tab/>
        </w:r>
        <w:r w:rsidR="008C7C32">
          <w:rPr>
            <w:noProof/>
            <w:webHidden/>
          </w:rPr>
          <w:fldChar w:fldCharType="begin"/>
        </w:r>
        <w:r w:rsidR="008C7C32">
          <w:rPr>
            <w:noProof/>
            <w:webHidden/>
          </w:rPr>
          <w:instrText xml:space="preserve"> PAGEREF _Toc424203413 \h </w:instrText>
        </w:r>
        <w:r w:rsidR="008C7C32">
          <w:rPr>
            <w:noProof/>
            <w:webHidden/>
          </w:rPr>
        </w:r>
        <w:r w:rsidR="008C7C32">
          <w:rPr>
            <w:noProof/>
            <w:webHidden/>
          </w:rPr>
          <w:fldChar w:fldCharType="separate"/>
        </w:r>
        <w:r w:rsidR="00CA3B44">
          <w:rPr>
            <w:noProof/>
            <w:webHidden/>
          </w:rPr>
          <w:t>31</w:t>
        </w:r>
        <w:r w:rsidR="008C7C32">
          <w:rPr>
            <w:noProof/>
            <w:webHidden/>
          </w:rPr>
          <w:fldChar w:fldCharType="end"/>
        </w:r>
      </w:hyperlink>
    </w:p>
    <w:p w14:paraId="74D128F9" w14:textId="77777777" w:rsidR="008C7C32" w:rsidRDefault="003A560F">
      <w:pPr>
        <w:pStyle w:val="aa"/>
        <w:rPr>
          <w:rFonts w:asciiTheme="minorHAnsi" w:eastAsiaTheme="minorEastAsia" w:hAnsiTheme="minorHAnsi" w:cstheme="minorBidi"/>
          <w:noProof/>
          <w:szCs w:val="22"/>
        </w:rPr>
      </w:pPr>
      <w:hyperlink w:anchor="_Toc424203414" w:history="1">
        <w:r w:rsidR="008C7C32" w:rsidRPr="008F5FD7">
          <w:rPr>
            <w:rStyle w:val="a7"/>
            <w:noProof/>
          </w:rPr>
          <w:t>Table 6.3</w:t>
        </w:r>
        <w:r w:rsidR="008C7C32">
          <w:rPr>
            <w:rFonts w:asciiTheme="minorHAnsi" w:eastAsiaTheme="minorEastAsia" w:hAnsiTheme="minorHAnsi" w:cstheme="minorBidi"/>
            <w:noProof/>
            <w:szCs w:val="22"/>
          </w:rPr>
          <w:tab/>
        </w:r>
        <w:r w:rsidR="008C7C32" w:rsidRPr="008F5FD7">
          <w:rPr>
            <w:rStyle w:val="a7"/>
            <w:noProof/>
          </w:rPr>
          <w:t>Normalized terms for “File Manager”</w:t>
        </w:r>
        <w:r w:rsidR="008C7C32">
          <w:rPr>
            <w:noProof/>
            <w:webHidden/>
          </w:rPr>
          <w:tab/>
        </w:r>
        <w:r w:rsidR="008C7C32">
          <w:rPr>
            <w:noProof/>
            <w:webHidden/>
          </w:rPr>
          <w:fldChar w:fldCharType="begin"/>
        </w:r>
        <w:r w:rsidR="008C7C32">
          <w:rPr>
            <w:noProof/>
            <w:webHidden/>
          </w:rPr>
          <w:instrText xml:space="preserve"> PAGEREF _Toc424203414 \h </w:instrText>
        </w:r>
        <w:r w:rsidR="008C7C32">
          <w:rPr>
            <w:noProof/>
            <w:webHidden/>
          </w:rPr>
        </w:r>
        <w:r w:rsidR="008C7C32">
          <w:rPr>
            <w:noProof/>
            <w:webHidden/>
          </w:rPr>
          <w:fldChar w:fldCharType="separate"/>
        </w:r>
        <w:r w:rsidR="00CA3B44">
          <w:rPr>
            <w:noProof/>
            <w:webHidden/>
          </w:rPr>
          <w:t>32</w:t>
        </w:r>
        <w:r w:rsidR="008C7C32">
          <w:rPr>
            <w:noProof/>
            <w:webHidden/>
          </w:rPr>
          <w:fldChar w:fldCharType="end"/>
        </w:r>
      </w:hyperlink>
    </w:p>
    <w:p w14:paraId="171DD5AA" w14:textId="77777777" w:rsidR="008C7C32" w:rsidRDefault="003A560F">
      <w:pPr>
        <w:pStyle w:val="aa"/>
        <w:rPr>
          <w:rFonts w:asciiTheme="minorHAnsi" w:eastAsiaTheme="minorEastAsia" w:hAnsiTheme="minorHAnsi" w:cstheme="minorBidi"/>
          <w:noProof/>
          <w:szCs w:val="22"/>
        </w:rPr>
      </w:pPr>
      <w:hyperlink w:anchor="_Toc424203415" w:history="1">
        <w:r w:rsidR="008C7C32" w:rsidRPr="008F5FD7">
          <w:rPr>
            <w:rStyle w:val="a7"/>
            <w:noProof/>
          </w:rPr>
          <w:t>Table 6.4</w:t>
        </w:r>
        <w:r w:rsidR="008C7C32">
          <w:rPr>
            <w:rFonts w:asciiTheme="minorHAnsi" w:eastAsiaTheme="minorEastAsia" w:hAnsiTheme="minorHAnsi" w:cstheme="minorBidi"/>
            <w:noProof/>
            <w:szCs w:val="22"/>
          </w:rPr>
          <w:tab/>
        </w:r>
        <w:r w:rsidR="008C7C32" w:rsidRPr="008F5FD7">
          <w:rPr>
            <w:rStyle w:val="a7"/>
            <w:noProof/>
          </w:rPr>
          <w:t>Normalized terms for “Notepad”</w:t>
        </w:r>
        <w:r w:rsidR="008C7C32">
          <w:rPr>
            <w:noProof/>
            <w:webHidden/>
          </w:rPr>
          <w:tab/>
        </w:r>
        <w:r w:rsidR="008C7C32">
          <w:rPr>
            <w:noProof/>
            <w:webHidden/>
          </w:rPr>
          <w:fldChar w:fldCharType="begin"/>
        </w:r>
        <w:r w:rsidR="008C7C32">
          <w:rPr>
            <w:noProof/>
            <w:webHidden/>
          </w:rPr>
          <w:instrText xml:space="preserve"> PAGEREF _Toc424203415 \h </w:instrText>
        </w:r>
        <w:r w:rsidR="008C7C32">
          <w:rPr>
            <w:noProof/>
            <w:webHidden/>
          </w:rPr>
        </w:r>
        <w:r w:rsidR="008C7C32">
          <w:rPr>
            <w:noProof/>
            <w:webHidden/>
          </w:rPr>
          <w:fldChar w:fldCharType="separate"/>
        </w:r>
        <w:r w:rsidR="00CA3B44">
          <w:rPr>
            <w:noProof/>
            <w:webHidden/>
          </w:rPr>
          <w:t>33</w:t>
        </w:r>
        <w:r w:rsidR="008C7C32">
          <w:rPr>
            <w:noProof/>
            <w:webHidden/>
          </w:rPr>
          <w:fldChar w:fldCharType="end"/>
        </w:r>
      </w:hyperlink>
    </w:p>
    <w:p w14:paraId="6E9AA250" w14:textId="77777777" w:rsidR="008C7C32" w:rsidRDefault="003A560F">
      <w:pPr>
        <w:pStyle w:val="aa"/>
        <w:rPr>
          <w:rFonts w:asciiTheme="minorHAnsi" w:eastAsiaTheme="minorEastAsia" w:hAnsiTheme="minorHAnsi" w:cstheme="minorBidi"/>
          <w:noProof/>
          <w:szCs w:val="22"/>
        </w:rPr>
      </w:pPr>
      <w:hyperlink w:anchor="_Toc424203416" w:history="1">
        <w:r w:rsidR="008C7C32" w:rsidRPr="008F5FD7">
          <w:rPr>
            <w:rStyle w:val="a7"/>
            <w:noProof/>
          </w:rPr>
          <w:t>Table 6.5</w:t>
        </w:r>
        <w:r w:rsidR="008C7C32">
          <w:rPr>
            <w:rFonts w:asciiTheme="minorHAnsi" w:eastAsiaTheme="minorEastAsia" w:hAnsiTheme="minorHAnsi" w:cstheme="minorBidi"/>
            <w:noProof/>
            <w:szCs w:val="22"/>
          </w:rPr>
          <w:tab/>
        </w:r>
        <w:r w:rsidR="008C7C32" w:rsidRPr="008F5FD7">
          <w:rPr>
            <w:rStyle w:val="a7"/>
            <w:noProof/>
          </w:rPr>
          <w:t>Normalized Terms for Omnidroid</w:t>
        </w:r>
        <w:r w:rsidR="008C7C32">
          <w:rPr>
            <w:noProof/>
            <w:webHidden/>
          </w:rPr>
          <w:tab/>
        </w:r>
        <w:r w:rsidR="008C7C32">
          <w:rPr>
            <w:noProof/>
            <w:webHidden/>
          </w:rPr>
          <w:fldChar w:fldCharType="begin"/>
        </w:r>
        <w:r w:rsidR="008C7C32">
          <w:rPr>
            <w:noProof/>
            <w:webHidden/>
          </w:rPr>
          <w:instrText xml:space="preserve"> PAGEREF _Toc424203416 \h </w:instrText>
        </w:r>
        <w:r w:rsidR="008C7C32">
          <w:rPr>
            <w:noProof/>
            <w:webHidden/>
          </w:rPr>
        </w:r>
        <w:r w:rsidR="008C7C32">
          <w:rPr>
            <w:noProof/>
            <w:webHidden/>
          </w:rPr>
          <w:fldChar w:fldCharType="separate"/>
        </w:r>
        <w:r w:rsidR="00CA3B44">
          <w:rPr>
            <w:noProof/>
            <w:webHidden/>
          </w:rPr>
          <w:t>33</w:t>
        </w:r>
        <w:r w:rsidR="008C7C32">
          <w:rPr>
            <w:noProof/>
            <w:webHidden/>
          </w:rPr>
          <w:fldChar w:fldCharType="end"/>
        </w:r>
      </w:hyperlink>
    </w:p>
    <w:p w14:paraId="3D51C2CF" w14:textId="77777777" w:rsidR="008C7C32" w:rsidRDefault="003A560F">
      <w:pPr>
        <w:pStyle w:val="aa"/>
        <w:rPr>
          <w:rFonts w:asciiTheme="minorHAnsi" w:eastAsiaTheme="minorEastAsia" w:hAnsiTheme="minorHAnsi" w:cstheme="minorBidi"/>
          <w:noProof/>
          <w:szCs w:val="22"/>
        </w:rPr>
      </w:pPr>
      <w:hyperlink w:anchor="_Toc424203417" w:history="1">
        <w:r w:rsidR="008C7C32" w:rsidRPr="008F5FD7">
          <w:rPr>
            <w:rStyle w:val="a7"/>
            <w:noProof/>
          </w:rPr>
          <w:t>Table 6.6</w:t>
        </w:r>
        <w:r w:rsidR="008C7C32">
          <w:rPr>
            <w:rFonts w:asciiTheme="minorHAnsi" w:eastAsiaTheme="minorEastAsia" w:hAnsiTheme="minorHAnsi" w:cstheme="minorBidi"/>
            <w:noProof/>
            <w:szCs w:val="22"/>
          </w:rPr>
          <w:tab/>
        </w:r>
        <w:r w:rsidR="008C7C32" w:rsidRPr="008F5FD7">
          <w:rPr>
            <w:rStyle w:val="a7"/>
            <w:noProof/>
          </w:rPr>
          <w:t>Result of Test Case Evaluation</w:t>
        </w:r>
        <w:r w:rsidR="008C7C32">
          <w:rPr>
            <w:noProof/>
            <w:webHidden/>
          </w:rPr>
          <w:tab/>
        </w:r>
        <w:r w:rsidR="008C7C32">
          <w:rPr>
            <w:noProof/>
            <w:webHidden/>
          </w:rPr>
          <w:fldChar w:fldCharType="begin"/>
        </w:r>
        <w:r w:rsidR="008C7C32">
          <w:rPr>
            <w:noProof/>
            <w:webHidden/>
          </w:rPr>
          <w:instrText xml:space="preserve"> PAGEREF _Toc424203417 \h </w:instrText>
        </w:r>
        <w:r w:rsidR="008C7C32">
          <w:rPr>
            <w:noProof/>
            <w:webHidden/>
          </w:rPr>
        </w:r>
        <w:r w:rsidR="008C7C32">
          <w:rPr>
            <w:noProof/>
            <w:webHidden/>
          </w:rPr>
          <w:fldChar w:fldCharType="separate"/>
        </w:r>
        <w:r w:rsidR="00CA3B44">
          <w:rPr>
            <w:noProof/>
            <w:webHidden/>
          </w:rPr>
          <w:t>34</w:t>
        </w:r>
        <w:r w:rsidR="008C7C32">
          <w:rPr>
            <w:noProof/>
            <w:webHidden/>
          </w:rPr>
          <w:fldChar w:fldCharType="end"/>
        </w:r>
      </w:hyperlink>
    </w:p>
    <w:p w14:paraId="7992177C" w14:textId="77777777" w:rsidR="00D27B15" w:rsidRDefault="00413774" w:rsidP="00413774">
      <w:pPr>
        <w:widowControl/>
        <w:spacing w:line="240" w:lineRule="auto"/>
        <w:jc w:val="left"/>
        <w:rPr>
          <w:rFonts w:cs="Arial"/>
          <w:b/>
          <w:bCs/>
          <w:sz w:val="36"/>
          <w:szCs w:val="32"/>
        </w:rPr>
        <w:sectPr w:rsidR="00D27B15" w:rsidSect="00B93F66">
          <w:pgSz w:w="11906" w:h="16838" w:code="9"/>
          <w:pgMar w:top="1701" w:right="1701" w:bottom="1134" w:left="1701" w:header="851" w:footer="992" w:gutter="0"/>
          <w:pgNumType w:fmt="lowerRoman" w:start="1"/>
          <w:cols w:space="425"/>
          <w:docGrid w:linePitch="360"/>
        </w:sectPr>
      </w:pPr>
      <w:r>
        <w:rPr>
          <w:rFonts w:cs="Arial"/>
          <w:b/>
          <w:bCs/>
          <w:sz w:val="36"/>
          <w:szCs w:val="32"/>
        </w:rPr>
        <w:fldChar w:fldCharType="end"/>
      </w:r>
    </w:p>
    <w:p w14:paraId="2D06E4FA" w14:textId="55705B5E" w:rsidR="0080058D" w:rsidRPr="0080058D" w:rsidRDefault="0080058D" w:rsidP="00753FF2">
      <w:pPr>
        <w:pStyle w:val="1"/>
      </w:pPr>
      <w:bookmarkStart w:id="16" w:name="_Toc195365886"/>
      <w:bookmarkStart w:id="17" w:name="_Toc421045771"/>
      <w:bookmarkStart w:id="18" w:name="_Toc424202894"/>
      <w:bookmarkStart w:id="19" w:name="_Toc425353743"/>
      <w:r>
        <w:rPr>
          <w:rFonts w:hint="eastAsia"/>
        </w:rPr>
        <w:lastRenderedPageBreak/>
        <w:t>Introduction</w:t>
      </w:r>
      <w:bookmarkEnd w:id="16"/>
      <w:bookmarkEnd w:id="17"/>
      <w:bookmarkEnd w:id="18"/>
      <w:bookmarkEnd w:id="19"/>
    </w:p>
    <w:p w14:paraId="66F2E66E" w14:textId="0EA120BA" w:rsidR="00153129" w:rsidRDefault="00B8059E">
      <w:pPr>
        <w:pStyle w:val="21"/>
      </w:pPr>
      <w:bookmarkStart w:id="20" w:name="_Background"/>
      <w:bookmarkStart w:id="21" w:name="_Toc424202895"/>
      <w:bookmarkStart w:id="22" w:name="_Toc425353744"/>
      <w:bookmarkStart w:id="23" w:name="_Toc421045772"/>
      <w:bookmarkStart w:id="24" w:name="_Toc195365887"/>
      <w:bookmarkEnd w:id="20"/>
      <w:r>
        <w:t>Motivation</w:t>
      </w:r>
      <w:bookmarkEnd w:id="21"/>
      <w:bookmarkEnd w:id="22"/>
    </w:p>
    <w:p w14:paraId="47CFF2F7" w14:textId="7B71DE68" w:rsidR="004C55D1" w:rsidRPr="004C55D1" w:rsidRDefault="00706B18" w:rsidP="00D06C36">
      <w:pPr>
        <w:ind w:firstLine="480"/>
      </w:pPr>
      <w:r>
        <w:t>Due to the highly</w:t>
      </w:r>
      <w:r w:rsidR="00153129">
        <w:t xml:space="preserve"> </w:t>
      </w:r>
      <w:r>
        <w:t>competitive</w:t>
      </w:r>
      <w:r w:rsidR="00153129">
        <w:t xml:space="preserve"> </w:t>
      </w:r>
      <w:r>
        <w:t xml:space="preserve">market </w:t>
      </w:r>
      <w:r w:rsidR="00153129">
        <w:t>of the</w:t>
      </w:r>
      <w:r>
        <w:t xml:space="preserve"> mobile applications</w:t>
      </w:r>
      <w:r w:rsidR="00153129">
        <w:t>, an application need to be as stable as it could before publishing. Otherwise, the application will rapidly fade away</w:t>
      </w:r>
      <w:r w:rsidR="00333361">
        <w:t xml:space="preserve"> in the market</w:t>
      </w:r>
      <w:r w:rsidR="00153129">
        <w:t xml:space="preserve">. There are many good applications </w:t>
      </w:r>
      <w:r w:rsidR="00E66959">
        <w:t>with</w:t>
      </w:r>
      <w:r w:rsidR="00153129">
        <w:t xml:space="preserve"> innovative ideas disappear because of their poor stability. </w:t>
      </w:r>
      <w:r w:rsidR="00B8059E">
        <w:t>Therefore, s</w:t>
      </w:r>
      <w:r w:rsidR="00153129">
        <w:t xml:space="preserve">oftware testing </w:t>
      </w:r>
      <w:r w:rsidR="00B8059E">
        <w:t>becoming</w:t>
      </w:r>
      <w:r w:rsidR="00FA0A95">
        <w:t xml:space="preserve"> an</w:t>
      </w:r>
      <w:r w:rsidR="00153129">
        <w:t xml:space="preserve"> inevitable </w:t>
      </w:r>
      <w:r w:rsidR="00333361">
        <w:t xml:space="preserve">process </w:t>
      </w:r>
      <w:r w:rsidR="00153129">
        <w:t xml:space="preserve">to </w:t>
      </w:r>
      <w:r w:rsidR="00E66959">
        <w:t>e</w:t>
      </w:r>
      <w:r w:rsidR="00153129">
        <w:t xml:space="preserve">nsure that an application is </w:t>
      </w:r>
      <w:r w:rsidR="008D1E1A">
        <w:t>steady</w:t>
      </w:r>
      <w:r w:rsidR="00153129">
        <w:t xml:space="preserve"> enough to show up </w:t>
      </w:r>
      <w:r>
        <w:t>to</w:t>
      </w:r>
      <w:r w:rsidR="00153129">
        <w:t xml:space="preserve"> the </w:t>
      </w:r>
      <w:r>
        <w:t>public</w:t>
      </w:r>
      <w:r w:rsidR="00E2438C">
        <w:t>.</w:t>
      </w:r>
      <w:bookmarkEnd w:id="23"/>
    </w:p>
    <w:p w14:paraId="04F92BB6" w14:textId="0D467B60" w:rsidR="00693A87" w:rsidRDefault="00796843" w:rsidP="006E7835">
      <w:pPr>
        <w:ind w:firstLine="480"/>
      </w:pPr>
      <w:r>
        <w:rPr>
          <w:rFonts w:hint="eastAsia"/>
        </w:rPr>
        <w:t xml:space="preserve">In practice, </w:t>
      </w:r>
      <w:r>
        <w:t xml:space="preserve">testing applications </w:t>
      </w:r>
      <w:r w:rsidR="006556AB">
        <w:t xml:space="preserve">whether </w:t>
      </w:r>
      <w:r>
        <w:t xml:space="preserve">by </w:t>
      </w:r>
      <w:r w:rsidR="006556AB">
        <w:t>manually operating mobile devices or writing test</w:t>
      </w:r>
      <w:r w:rsidR="00487CCE">
        <w:t>ing</w:t>
      </w:r>
      <w:r w:rsidR="006556AB">
        <w:t xml:space="preserve"> scripts are both labor-intensive. </w:t>
      </w:r>
      <w:r w:rsidR="00D06C36">
        <w:t>To reduce</w:t>
      </w:r>
      <w:r w:rsidR="00B8059E">
        <w:t xml:space="preserve"> the cost </w:t>
      </w:r>
      <w:r w:rsidR="00693A87">
        <w:t>for</w:t>
      </w:r>
      <w:r w:rsidR="00D06C36">
        <w:t xml:space="preserve"> personnel expense</w:t>
      </w:r>
      <w:r w:rsidR="00B8059E">
        <w:t>s</w:t>
      </w:r>
      <w:r w:rsidR="00D06C36">
        <w:t>, t</w:t>
      </w:r>
      <w:r w:rsidR="00705070">
        <w:t>here are many algorithm</w:t>
      </w:r>
      <w:r w:rsidR="000573BF">
        <w:t xml:space="preserve">s and methodologies </w:t>
      </w:r>
      <w:r w:rsidR="00705070">
        <w:t>to te</w:t>
      </w:r>
      <w:r w:rsidR="006E7835">
        <w:t xml:space="preserve">sts applications automatically. </w:t>
      </w:r>
      <w:r w:rsidR="00693A87">
        <w:t>For example, Android provide a random test case generator called “Monkey”</w:t>
      </w:r>
      <w:r w:rsidR="00E71A53">
        <w:fldChar w:fldCharType="begin" w:fldLock="1"/>
      </w:r>
      <w:r w:rsidR="00332474">
        <w:instrText>ADDIN CSL_CITATION { "citationItems" : [ { "id" : "ITEM-1", "itemData" : { "URL" : "http://developer.android.com/tools/help/monkey.html", "id" : "ITEM-1", "issued" : { "date-parts" : [ [ "0" ] ] }, "title" : "UI/Application Exerciser Monkey", "type" : "webpage" }, "uris" : [ "http://www.mendeley.com/documents/?uuid=4887746d-d973-441b-b322-bc0dbe76c087" ] } ], "mendeley" : { "formattedCitation" : "[1]", "plainTextFormattedCitation" : "[1]", "previouslyFormattedCitation" : "[1]" }, "properties" : { "noteIndex" : 0 }, "schema" : "https://github.com/citation-style-language/schema/raw/master/csl-citation.json" }</w:instrText>
      </w:r>
      <w:r w:rsidR="00E71A53">
        <w:fldChar w:fldCharType="separate"/>
      </w:r>
      <w:r w:rsidR="00E71A53" w:rsidRPr="00E71A53">
        <w:rPr>
          <w:noProof/>
        </w:rPr>
        <w:t>[1]</w:t>
      </w:r>
      <w:r w:rsidR="00E71A53">
        <w:fldChar w:fldCharType="end"/>
      </w:r>
      <w:r w:rsidR="00E71A53">
        <w:t xml:space="preserve">. Many studies are focusing on using </w:t>
      </w:r>
      <w:r w:rsidR="008A2A42">
        <w:t xml:space="preserve">a </w:t>
      </w:r>
      <w:r w:rsidR="00E71A53">
        <w:t>state machine to model an application and testing it by covering some criteria like simple path coverage.</w:t>
      </w:r>
    </w:p>
    <w:p w14:paraId="36EEFC84" w14:textId="1C755ED0" w:rsidR="00F752E1" w:rsidRDefault="006E7835" w:rsidP="00E71A53">
      <w:pPr>
        <w:ind w:firstLine="480"/>
      </w:pPr>
      <w:r>
        <w:t xml:space="preserve">However, if a tester cannot acquire source codes, formal specification, semiformal specification, </w:t>
      </w:r>
      <w:r w:rsidR="00CE156B">
        <w:t xml:space="preserve">or </w:t>
      </w:r>
      <w:r>
        <w:t>testing scr</w:t>
      </w:r>
      <w:r w:rsidR="00E71A53">
        <w:t xml:space="preserve">ipts written by the </w:t>
      </w:r>
      <w:r>
        <w:t>deve</w:t>
      </w:r>
      <w:r w:rsidR="00E71A53">
        <w:t>loper, it is not easy to test</w:t>
      </w:r>
      <w:r>
        <w:t xml:space="preserve"> efficiently. </w:t>
      </w:r>
      <w:r w:rsidR="00F752E1">
        <w:rPr>
          <w:rFonts w:hint="eastAsia"/>
        </w:rPr>
        <w:t xml:space="preserve">In our supposition, </w:t>
      </w:r>
      <w:r w:rsidR="00F752E1">
        <w:t>a</w:t>
      </w:r>
      <w:r w:rsidR="00F752E1" w:rsidRPr="00F752E1">
        <w:t>n application is designed to achieve its goals which means it has main functionalities and optional features. The major parts of an application should be tested in a higher priority to ensure a better user experience. However, it is hard to tests the major parts automatically, because it is not easy to let a computer knows which functionalities are more important than others without any human interventions.</w:t>
      </w:r>
      <w:r w:rsidR="00320AE1">
        <w:t xml:space="preserve"> If we can offer some information about the </w:t>
      </w:r>
      <w:r w:rsidR="00042FA1">
        <w:t>application like “</w:t>
      </w:r>
      <w:r w:rsidR="006C3DE8">
        <w:t>W</w:t>
      </w:r>
      <w:r w:rsidR="00042FA1">
        <w:t>hat screen is it?”, “</w:t>
      </w:r>
      <w:r w:rsidR="006C3DE8">
        <w:t>W</w:t>
      </w:r>
      <w:r w:rsidR="00042FA1">
        <w:t>hat action is it?”, or “</w:t>
      </w:r>
      <w:r w:rsidR="006C3DE8">
        <w:t>Is the screen correct?</w:t>
      </w:r>
      <w:r w:rsidR="00042FA1">
        <w:t>”</w:t>
      </w:r>
      <w:r w:rsidR="006C3DE8">
        <w:t>, then it might help us in testing.</w:t>
      </w:r>
    </w:p>
    <w:p w14:paraId="1FC2A28A" w14:textId="4C3D4123" w:rsidR="006E7835" w:rsidRDefault="006E7835" w:rsidP="00E71A53">
      <w:pPr>
        <w:ind w:firstLine="480"/>
      </w:pPr>
      <w:r>
        <w:t xml:space="preserve">We want to find a </w:t>
      </w:r>
      <w:r w:rsidR="00A94A77">
        <w:t>way to test</w:t>
      </w:r>
      <w:r>
        <w:t xml:space="preserve"> an application applying the understanding of </w:t>
      </w:r>
      <w:r w:rsidR="00E71A53">
        <w:t>an</w:t>
      </w:r>
      <w:r>
        <w:t xml:space="preserve"> application</w:t>
      </w:r>
      <w:r w:rsidR="00E71A53">
        <w:t xml:space="preserve"> and</w:t>
      </w:r>
      <w:r w:rsidR="00FB4368">
        <w:t xml:space="preserve"> use the </w:t>
      </w:r>
      <w:r w:rsidR="008A2A42">
        <w:t>understanding</w:t>
      </w:r>
      <w:r w:rsidR="00FB4368">
        <w:t xml:space="preserve"> to</w:t>
      </w:r>
      <w:r>
        <w:t xml:space="preserve"> automatic</w:t>
      </w:r>
      <w:r w:rsidR="00FB4368">
        <w:t>ally generate</w:t>
      </w:r>
      <w:r>
        <w:t xml:space="preserve"> </w:t>
      </w:r>
      <w:r w:rsidR="00FB4368">
        <w:t xml:space="preserve">and evaluate </w:t>
      </w:r>
      <w:r>
        <w:t>test case</w:t>
      </w:r>
      <w:r w:rsidR="00FB4368">
        <w:t>s.</w:t>
      </w:r>
      <w:r w:rsidR="008A2A42">
        <w:t xml:space="preserve"> </w:t>
      </w:r>
      <w:r w:rsidR="008A2A42">
        <w:lastRenderedPageBreak/>
        <w:t xml:space="preserve">Furthermore, we want to build a knowledge database storing human understandings </w:t>
      </w:r>
      <w:r w:rsidR="00AF33A2">
        <w:t>to enhance software testing.</w:t>
      </w:r>
    </w:p>
    <w:p w14:paraId="5AA5AF74" w14:textId="77777777" w:rsidR="008B0C01" w:rsidRPr="00796843" w:rsidRDefault="008B0C01" w:rsidP="00B65F17">
      <w:pPr>
        <w:ind w:firstLine="480"/>
      </w:pPr>
    </w:p>
    <w:p w14:paraId="7104FA34" w14:textId="1D4B9FB8" w:rsidR="009C1778" w:rsidRDefault="00F635A6" w:rsidP="004B7847">
      <w:pPr>
        <w:pStyle w:val="21"/>
        <w:ind w:left="960" w:hanging="960"/>
      </w:pPr>
      <w:bookmarkStart w:id="25" w:name="_Toc424202896"/>
      <w:bookmarkStart w:id="26" w:name="_Toc425353745"/>
      <w:r>
        <w:t>Purpose</w:t>
      </w:r>
      <w:bookmarkEnd w:id="25"/>
      <w:bookmarkEnd w:id="26"/>
    </w:p>
    <w:p w14:paraId="660D5D63" w14:textId="0F30B67D" w:rsidR="00337E63" w:rsidRDefault="00337E63" w:rsidP="00337E63">
      <w:pPr>
        <w:ind w:firstLine="480"/>
      </w:pPr>
      <w:r>
        <w:t xml:space="preserve">We </w:t>
      </w:r>
      <w:r w:rsidR="006F2818">
        <w:t>present</w:t>
      </w:r>
      <w:r>
        <w:t xml:space="preserve"> a </w:t>
      </w:r>
      <w:r w:rsidR="00F752E1">
        <w:t xml:space="preserve">systematic </w:t>
      </w:r>
      <w:r>
        <w:t>method</w:t>
      </w:r>
      <w:r w:rsidR="006F2818">
        <w:t xml:space="preserve">ology to introduce abstract human concepts into </w:t>
      </w:r>
      <w:r w:rsidR="00F752E1">
        <w:t xml:space="preserve">a </w:t>
      </w:r>
      <w:r w:rsidR="006F2818">
        <w:t>graphical model.</w:t>
      </w:r>
      <w:r w:rsidR="00F752E1">
        <w:t xml:space="preserve"> We develop a tool named “SpecElicitor” to help a tester efficiently eliciting his/her knowledge of an application and using those knowledge to construct the common sense model. With our common sense model, we can know what kind of applications in what situations would do and should bring out what consequences. Based on these information, we automatically produce test cases corresponding the distribution in the model to strengthen the intensity of testing and evaluate the result of traces by using our common sense model.</w:t>
      </w:r>
    </w:p>
    <w:p w14:paraId="61EB7C5A" w14:textId="14197DCD" w:rsidR="00225B62" w:rsidRDefault="00225B62" w:rsidP="006F2818">
      <w:pPr>
        <w:ind w:firstLine="480"/>
      </w:pPr>
      <w:r>
        <w:t>In our work, w</w:t>
      </w:r>
      <w:r w:rsidR="00154EE0">
        <w:t>e focus on Android applications since Android take almost eighty percent of the market share of smartphone operating system</w:t>
      </w:r>
      <w:r w:rsidR="00BE4F59">
        <w:fldChar w:fldCharType="begin" w:fldLock="1"/>
      </w:r>
      <w:r w:rsidR="00BE4F59">
        <w:instrText>ADDIN CSL_CITATION { "citationItems" : [ { "id" : "ITEM-1", "itemData" : { "URL" : "http://www.forbes.com/sites/dougolenick/2015/05/27/apple-ios-and-google-android-smartphone-market-share-flattening-idc/", "author" : [ { "dropping-particle" : "", "family" : "Olenick", "given" : "Doug", "non-dropping-particle" : "", "parse-names" : false, "suffix" : "" } ], "id" : "ITEM-1", "issued" : { "date-parts" : [ [ "2015" ] ] }, "title" : "Apple iOS And Google Android Smartphone Market share Flattening: IDC", "type" : "webpage" }, "uris" : [ "http://www.mendeley.com/documents/?uuid=0a8a8000-eeb7-4b01-917d-11947458fbee" ] } ], "mendeley" : { "formattedCitation" : "[2]", "plainTextFormattedCitation" : "[2]", "previouslyFormattedCitation" : "[2]" }, "properties" : { "noteIndex" : 0 }, "schema" : "https://github.com/citation-style-language/schema/raw/master/csl-citation.json" }</w:instrText>
      </w:r>
      <w:r w:rsidR="00BE4F59">
        <w:fldChar w:fldCharType="separate"/>
      </w:r>
      <w:r w:rsidR="00BE4F59" w:rsidRPr="00BE4F59">
        <w:rPr>
          <w:noProof/>
        </w:rPr>
        <w:t>[2]</w:t>
      </w:r>
      <w:r w:rsidR="00BE4F59">
        <w:fldChar w:fldCharType="end"/>
      </w:r>
      <w:r w:rsidR="00154EE0">
        <w:t xml:space="preserve">. </w:t>
      </w:r>
      <w:r w:rsidR="00833EF4">
        <w:t xml:space="preserve">Moreover, there are some basic testing tools can help us developing our techniques quickly. </w:t>
      </w:r>
    </w:p>
    <w:p w14:paraId="1541CD1B" w14:textId="77777777" w:rsidR="00B65F17" w:rsidRPr="00F752E1" w:rsidRDefault="00B65F17" w:rsidP="006F2818">
      <w:pPr>
        <w:ind w:firstLine="480"/>
      </w:pPr>
    </w:p>
    <w:p w14:paraId="10DE7757" w14:textId="2D3316C7" w:rsidR="00225B62" w:rsidRDefault="00225B62">
      <w:pPr>
        <w:pStyle w:val="21"/>
      </w:pPr>
      <w:bookmarkStart w:id="27" w:name="_Toc424202897"/>
      <w:bookmarkStart w:id="28" w:name="_Toc425353746"/>
      <w:bookmarkStart w:id="29" w:name="_Toc421045775"/>
      <w:bookmarkEnd w:id="24"/>
      <w:r>
        <w:t>Organization</w:t>
      </w:r>
      <w:bookmarkEnd w:id="27"/>
      <w:bookmarkEnd w:id="28"/>
    </w:p>
    <w:p w14:paraId="2A47A79F" w14:textId="2BCF5169" w:rsidR="00FC3B31" w:rsidRPr="00225B62" w:rsidRDefault="00225B62" w:rsidP="00FC3B31">
      <w:pPr>
        <w:ind w:firstLine="480"/>
      </w:pPr>
      <w:r>
        <w:t xml:space="preserve">The outline of this paper is </w:t>
      </w:r>
      <w:r w:rsidR="006F2818">
        <w:t>narrated in</w:t>
      </w:r>
      <w:r>
        <w:t xml:space="preserve"> following. Chapter 2 shows related works including automatic test cases generation, GUI testing tools and techniques, Android application testing</w:t>
      </w:r>
      <w:r w:rsidR="00FC3B31">
        <w:t xml:space="preserve">, etc. Chapter 3 lists preliminaries which are our basic knowledge for constructing our models and developing our tools. Our tools and techniques are depicted in detail at Chapter 4, and applications are showing in Chapter 5. In Chapter 6, we present experiments to show abilities of our works. At last we summarize </w:t>
      </w:r>
      <w:r w:rsidR="00337E63">
        <w:t>our contributions, problems we encountered, and future works to improve our tools and techniques.</w:t>
      </w:r>
    </w:p>
    <w:p w14:paraId="227C2940" w14:textId="547C8B37" w:rsidR="0080058D" w:rsidRDefault="00176EC0" w:rsidP="00B55DB6">
      <w:pPr>
        <w:pStyle w:val="1"/>
      </w:pPr>
      <w:bookmarkStart w:id="30" w:name="_Toc424202898"/>
      <w:bookmarkStart w:id="31" w:name="_Toc425353747"/>
      <w:r>
        <w:lastRenderedPageBreak/>
        <w:t>Related Work</w:t>
      </w:r>
      <w:bookmarkEnd w:id="29"/>
      <w:bookmarkEnd w:id="30"/>
      <w:bookmarkEnd w:id="31"/>
    </w:p>
    <w:p w14:paraId="19202844" w14:textId="77777777" w:rsidR="00F90E4F" w:rsidRDefault="000A37D1" w:rsidP="00BE4F59">
      <w:pPr>
        <w:ind w:firstLine="480"/>
      </w:pPr>
      <w:r>
        <w:t>Most</w:t>
      </w:r>
      <w:r w:rsidR="00E233F4">
        <w:rPr>
          <w:rFonts w:hint="eastAsia"/>
        </w:rPr>
        <w:t xml:space="preserve"> of </w:t>
      </w:r>
      <w:r>
        <w:t>Android</w:t>
      </w:r>
      <w:r w:rsidR="00E233F4">
        <w:rPr>
          <w:rFonts w:hint="eastAsia"/>
        </w:rPr>
        <w:t xml:space="preserve"> </w:t>
      </w:r>
      <w:r>
        <w:t>application</w:t>
      </w:r>
      <w:r w:rsidR="00E233F4">
        <w:rPr>
          <w:rFonts w:hint="eastAsia"/>
        </w:rPr>
        <w:t xml:space="preserve">s are </w:t>
      </w:r>
      <w:r>
        <w:t xml:space="preserve">GUI programs and they are </w:t>
      </w:r>
      <w:r w:rsidR="00E233F4">
        <w:t xml:space="preserve">event-driven </w:t>
      </w:r>
      <w:r w:rsidR="00E233F4">
        <w:rPr>
          <w:rFonts w:hint="eastAsia"/>
        </w:rPr>
        <w:t>nat</w:t>
      </w:r>
      <w:r w:rsidR="00E233F4">
        <w:t xml:space="preserve">urally, the flows of programs are determined by user input or events </w:t>
      </w:r>
      <w:r>
        <w:t xml:space="preserve">which are </w:t>
      </w:r>
      <w:r w:rsidR="00E233F4">
        <w:t>triggered by other processes or an operating system.</w:t>
      </w:r>
      <w:r w:rsidR="003805CC">
        <w:t xml:space="preserve"> </w:t>
      </w:r>
    </w:p>
    <w:p w14:paraId="1B9BB419" w14:textId="3DF6D384" w:rsidR="00F90E4F" w:rsidRDefault="004E3B26" w:rsidP="00BE4F59">
      <w:pPr>
        <w:ind w:firstLine="480"/>
      </w:pPr>
      <w:r>
        <w:t>Atif Memo</w:t>
      </w:r>
      <w:r w:rsidR="003C3E80">
        <w:t>n</w:t>
      </w:r>
      <w:r>
        <w:t xml:space="preserve"> </w:t>
      </w:r>
      <w:r w:rsidR="00E94E07">
        <w:t>present</w:t>
      </w:r>
      <w:r w:rsidR="000845E8">
        <w:t>s</w:t>
      </w:r>
      <w:r w:rsidR="00E94E07">
        <w:t xml:space="preserve"> </w:t>
      </w:r>
      <w:r w:rsidR="006A7834">
        <w:t xml:space="preserve">new </w:t>
      </w:r>
      <w:r w:rsidR="00E94E07">
        <w:t>coverage criteria for GUI testing by defining a structure called “Event-Flow Graph”</w:t>
      </w:r>
      <w:r w:rsidR="006A7834">
        <w:fldChar w:fldCharType="begin" w:fldLock="1"/>
      </w:r>
      <w:r w:rsidR="00A070F8">
        <w:instrText>ADDIN CSL_CITATION { "citationItems" : [ { "id" : "ITEM-1", "itemData" : { "DOI" : "10.1145/503271.503244", "ISBN" : "1-58113-390-1", "ISSN" : "01635948", "abstract" : "A widespread recognition of the usefulness of graphical user interfaces (GUIs) has established their importance as critical components of today's software. GUIs have characteristics different from traditional software, and conventional testing techniques do not directly apply to GUIs. This paper's focus is on coverage critieria for GUIs, important rules that provide an objective measure of test quality. We present new coverage criteria to help determine whether a GUI has been adequately tested. These coverage criteria use events and event sequences to specify a measure of test adequacy. Since the total number of permutations of event sequences in any non-trivial GUI is extremely large, the GUI's hierarchical structure is exploited to identify the important event sequences to be tested. A GUI is decomposed into GUI components, each of which is used as a basic unit of testing. A representation of a GUI component, called an event-flow graph, identifies the interaction of events within a component and intra-component criteria are used to evaluate the adequacy of tests on these events. The hierarchical relationship among components is represented by an integration tree, and inter-component coverage criteria are used to evaluate the adequacy of test sequences that cross components. Algorithms are given to construct event-flow graphs and an integration tree for a given GUI, and to evaluate the coverage of a given test suite with respect to the new coverage criteria. A case study illustrates the usefulness of the coverage report to guide further testing and an important correlation between event-based coverage of a GUI and statement coverage of its software's underlying code.", "author" : [ { "dropping-particle" : "", "family" : "Memon", "given" : "Atif M.", "non-dropping-particle" : "", "parse-names" : false, "suffix" : "" }, { "dropping-particle" : "Lou", "family" : "Soffa", "given" : "Mary", "non-dropping-particle" : "", "parse-names" : false, "suffix" : "" }, { "dropping-particle" : "", "family" : "Pollack", "given" : "Martha E.", "non-dropping-particle" : "", "parse-names" : false, "suffix" : "" } ], "container-title" : "ACM SIGSOFT Software Engineering Notes", "id" : "ITEM-1", "issue" : "5", "issued" : { "date-parts" : [ [ "2001" ] ] }, "page" : "256", "title" : "Coverage criteria for GUI testing", "type" : "article-journal", "volume" : "26" }, "uris" : [ "http://www.mendeley.com/documents/?uuid=09ded02e-71b6-4655-bfca-449d79eac025" ] } ], "mendeley" : { "formattedCitation" : "[3]", "plainTextFormattedCitation" : "[3]", "previouslyFormattedCitation" : "[3]" }, "properties" : { "noteIndex" : 0 }, "schema" : "https://github.com/citation-style-language/schema/raw/master/csl-citation.json" }</w:instrText>
      </w:r>
      <w:r w:rsidR="006A7834">
        <w:fldChar w:fldCharType="separate"/>
      </w:r>
      <w:r w:rsidR="006A7834" w:rsidRPr="006A7834">
        <w:rPr>
          <w:noProof/>
        </w:rPr>
        <w:t>[3]</w:t>
      </w:r>
      <w:r w:rsidR="006A7834">
        <w:fldChar w:fldCharType="end"/>
      </w:r>
      <w:r w:rsidR="00E94E07">
        <w:t xml:space="preserve">. An event-flow graph represent a GUI program </w:t>
      </w:r>
      <w:r w:rsidR="006A7834">
        <w:t>w</w:t>
      </w:r>
      <w:r w:rsidR="00D6167A">
        <w:t>hic</w:t>
      </w:r>
      <w:r w:rsidR="006A7834">
        <w:t xml:space="preserve">h </w:t>
      </w:r>
      <w:r w:rsidR="00E94E07">
        <w:t>consists of events and relations between events.</w:t>
      </w:r>
      <w:r w:rsidR="00D6167A">
        <w:t xml:space="preserve"> Then they propose a flexible and extensible GUI testing tool named “GUITAR”</w:t>
      </w:r>
      <w:r w:rsidR="00BE4F59">
        <w:fldChar w:fldCharType="begin" w:fldLock="1"/>
      </w:r>
      <w:r w:rsidR="00BE4F59">
        <w:instrText>ADDIN CSL_CITATION { "citationItems" : [ { "id" : "ITEM-1", "itemData" : { "DOI" : "10.1007/s10515-013-0128-9", "ISSN" : "15737535", "abstract" : "Most of today\u2019s software applications feature a graphical user interface ({GUI)} front-end. System testing of these applications requires that test cases, modeled as sequences of {GUI} events, be generated and executed on the software. We term {GUI} testing as the process of testing a software application through its {GUI.} Researchers and practitioners agree that one must employ a variety of techniques (e.g., model-based, capture/replay, manually scripted) for effective {GUI} testing. Yet, the tools available today for {GUI} testing are limited in the techniques they support. In this paper, we describe an innovative tool called {GUITAR} that supports a wide variety of {GUI} testing techniques. The innovation lies in the architecture of {GUITAR}, which uses plug-ins to support flexibility and extensibility. Software developers and quality assurance engineers may use this architecture to create new toolchains, new workflows based on the toolchains, and plug in a variety of measurement tools to conduct {GUI} testing. We demonstrate these features of {GUITAR} via several carefully crafted case studies.", "author" : [ { "dropping-particle" : "", "family" : "Nguyen", "given" : "Bao N.", "non-dropping-particle" : "", "parse-names" : false, "suffix" : "" }, { "dropping-particle" : "", "family" : "Robbins", "given" : "Bryan", "non-dropping-particle" : "", "parse-names" : false, "suffix" : "" }, { "dropping-particle" : "", "family" : "Banerjee", "given" : "Ishan", "non-dropping-particle" : "", "parse-names" : false, "suffix" : "" }, { "dropping-particle" : "", "family" : "Memon", "given" : "Atif", "non-dropping-particle" : "", "parse-names" : false, "suffix" : "" } ], "container-title" : "Automated Software Engineering", "id" : "ITEM-1", "issue" : "1", "issued" : { "date-parts" : [ [ "2014" ] ] }, "page" : "65-105", "title" : "GUITAR: An innovative tool for automated testing of GUI-driven software", "type" : "article-journal", "volume" : "21" }, "uris" : [ "http://www.mendeley.com/documents/?uuid=4672795f-d0f7-42f7-97ed-b5213774abff" ] } ], "mendeley" : { "formattedCitation" : "[4]", "plainTextFormattedCitation" : "[4]", "previouslyFormattedCitation" : "[4]" }, "properties" : { "noteIndex" : 0 }, "schema" : "https://github.com/citation-style-language/schema/raw/master/csl-citation.json" }</w:instrText>
      </w:r>
      <w:r w:rsidR="00BE4F59">
        <w:fldChar w:fldCharType="separate"/>
      </w:r>
      <w:r w:rsidR="00BE4F59" w:rsidRPr="00BE4F59">
        <w:rPr>
          <w:noProof/>
        </w:rPr>
        <w:t>[4]</w:t>
      </w:r>
      <w:r w:rsidR="00BE4F59">
        <w:fldChar w:fldCharType="end"/>
      </w:r>
      <w:r w:rsidR="00D6167A">
        <w:t xml:space="preserve">. </w:t>
      </w:r>
      <w:r w:rsidR="00320F8F">
        <w:t xml:space="preserve">Application developers and testers can use GUITAR to customize toolchains, workflows, and </w:t>
      </w:r>
      <w:r w:rsidR="00917A73">
        <w:t>measurement tools conducting GUI testing</w:t>
      </w:r>
      <w:r w:rsidR="00320F8F">
        <w:t xml:space="preserve">. </w:t>
      </w:r>
      <w:r w:rsidR="00D6167A">
        <w:t xml:space="preserve">They also develop a testing tool for </w:t>
      </w:r>
      <w:r w:rsidR="001C5271">
        <w:t xml:space="preserve">testing </w:t>
      </w:r>
      <w:r w:rsidR="00D6167A">
        <w:t xml:space="preserve">mobile applications </w:t>
      </w:r>
      <w:r w:rsidR="00156266">
        <w:t>named “MobiGUITAR”</w:t>
      </w:r>
      <w:r w:rsidR="00BE4F59">
        <w:fldChar w:fldCharType="begin" w:fldLock="1"/>
      </w:r>
      <w:r w:rsidR="00BE4F59">
        <w:instrText>ADDIN CSL_CITATION { "citationItems" : [ { "id" : "ITEM-1", "itemData" : { "DOI" : "10.1109/MS.2014.55", "ISSN" : "0740-7459", "author" : [ { "dropping-particle" : "", "family" : "Amalfitano", "given" : "Domenico", "non-dropping-particle" : "", "parse-names" : false, "suffix" : "" }, { "dropping-particle" : "", "family" : "Fasolino", "given" : "Anna Rita", "non-dropping-particle" : "", "parse-names" : false, "suffix" : "" }, { "dropping-particle" : "", "family" : "Tramontana", "given" : "Porfirio", "non-dropping-particle" : "", "parse-names" : false, "suffix" : "" }, { "dropping-particle" : "", "family" : "Ta", "given" : "Bryan", "non-dropping-particle" : "", "parse-names" : false, "suffix" : "" }, { "dropping-particle" : "", "family" : "Memon", "given" : "Atif", "non-dropping-particle" : "", "parse-names" : false, "suffix" : "" } ], "container-title" : "IEEE Software", "id" : "ITEM-1", "issued" : { "date-parts" : [ [ "2014" ] ] }, "page" : "1-1", "title" : "MobiGUITAR -- A Tool for Automated Model-Based Testing of Mobile Apps", "type" : "article-journal" }, "uris" : [ "http://www.mendeley.com/documents/?uuid=43c5658c-38ec-47c3-a624-8bc9d5a39ae7" ] } ], "mendeley" : { "formattedCitation" : "[5]", "plainTextFormattedCitation" : "[5]", "previouslyFormattedCitation" : "[5]" }, "properties" : { "noteIndex" : 0 }, "schema" : "https://github.com/citation-style-language/schema/raw/master/csl-citation.json" }</w:instrText>
      </w:r>
      <w:r w:rsidR="00BE4F59">
        <w:fldChar w:fldCharType="separate"/>
      </w:r>
      <w:r w:rsidR="00BE4F59" w:rsidRPr="00BE4F59">
        <w:rPr>
          <w:noProof/>
        </w:rPr>
        <w:t>[5]</w:t>
      </w:r>
      <w:r w:rsidR="00BE4F59">
        <w:fldChar w:fldCharType="end"/>
      </w:r>
      <w:r w:rsidR="00D6167A">
        <w:t>.</w:t>
      </w:r>
      <w:r w:rsidR="00A070F8">
        <w:t xml:space="preserve"> </w:t>
      </w:r>
    </w:p>
    <w:p w14:paraId="1A25E2FA" w14:textId="0D18F821" w:rsidR="00A070F8" w:rsidRDefault="00A070F8" w:rsidP="00BE4F59">
      <w:pPr>
        <w:ind w:firstLine="480"/>
      </w:pPr>
      <w:r>
        <w:t>There is a tool also aim to test Android applications called “Dynodroid”</w:t>
      </w:r>
      <w:r>
        <w:fldChar w:fldCharType="begin" w:fldLock="1"/>
      </w:r>
      <w:r w:rsidR="0066545B">
        <w:instrText>ADDIN CSL_CITATION { "citationItems" : [ { "id" : "ITEM-1", "itemData" : { "DOI" : "10.1145/2491411.2491450", "ISBN" : "9781450322379", "abstract" : "We present a system Dynodroid for generating relevant in- puts to unmodified Android apps. Dynodroid views an app as an event-driven program that interacts with its environ- ment by means of a sequence of events through the Android framework. By instrumenting the framework once and for all, Dynodroid monitors the reaction of an app upon each event in a lightweight manner, using it to guide the gener- ation of the next event to the app. Dynodroid also allows interleaving events from machines, which are better at gen- erating a large number of simple inputs, with events from humans, who are better at providing intelligent inputs. We evaluated Dynodroid on 50 open-source Android apps, and compared it with two prevalent approaches: users man- ually exercising apps, and Monkey, a popular fuzzing tool. Dynodroid, humans, and Monkey covered 55%, 60%, and 53%, respectively, of each app\u2019s Java source code on average. Monkey took 20X more events on average than Dynodroid. Dynodroid also found 9 bugs in 7 of the 50 apps, and 6 bugs in 5 of the top 1,000 free apps on Google Play. Categories", "author" : [ { "dropping-particle" : "", "family" : "Machiry", "given" : "Aravind", "non-dropping-particle" : "", "parse-names" : false, "suffix" : "" }, { "dropping-particle" : "", "family" : "Tahiliani", "given" : "Rohan", "non-dropping-particle" : "", "parse-names" : false, "suffix" : "" }, { "dropping-particle" : "", "family" : "Naik", "given" : "Mayur", "non-dropping-particle" : "", "parse-names" : false, "suffix" : "" } ], "container-title" : "Proceedings of the 2013 9th Joint Meeting on Foundations of Software Engineering - ESEC/FSE 2013", "id" : "ITEM-1", "issued" : { "date-parts" : [ [ "2013" ] ] }, "page" : "224", "title" : "Dynodroid: an input generation system for Android apps", "type" : "article-journal" }, "uris" : [ "http://www.mendeley.com/documents/?uuid=600364f3-7dab-4b01-ac50-24a5ff805d65" ] } ], "mendeley" : { "formattedCitation" : "[6]", "plainTextFormattedCitation" : "[6]", "previouslyFormattedCitation" : "[6]" }, "properties" : { "noteIndex" : 0 }, "schema" : "https://github.com/citation-style-language/schema/raw/master/csl-citation.json" }</w:instrText>
      </w:r>
      <w:r>
        <w:fldChar w:fldCharType="separate"/>
      </w:r>
      <w:r w:rsidRPr="00A070F8">
        <w:rPr>
          <w:noProof/>
        </w:rPr>
        <w:t>[6]</w:t>
      </w:r>
      <w:r>
        <w:fldChar w:fldCharType="end"/>
      </w:r>
      <w:r>
        <w:t xml:space="preserve">. They gather information of user and system events by instrumenting the framework of Android and guide </w:t>
      </w:r>
      <w:r w:rsidR="00C5111A">
        <w:t xml:space="preserve">the </w:t>
      </w:r>
      <w:r>
        <w:t>next event</w:t>
      </w:r>
      <w:r w:rsidR="00C5111A">
        <w:t xml:space="preserve"> by monitoring the reaction of the previous event.</w:t>
      </w:r>
    </w:p>
    <w:p w14:paraId="08593E79" w14:textId="78B687F7" w:rsidR="00A702E3" w:rsidRDefault="0022111E" w:rsidP="00A702E3">
      <w:pPr>
        <w:ind w:firstLine="480"/>
      </w:pPr>
      <w:r>
        <w:t xml:space="preserve">A </w:t>
      </w:r>
      <w:r w:rsidR="002B1637">
        <w:t>t</w:t>
      </w:r>
      <w:r>
        <w:t>esting</w:t>
      </w:r>
      <w:r w:rsidR="002B1637">
        <w:t xml:space="preserve"> GUI</w:t>
      </w:r>
      <w:r>
        <w:t xml:space="preserve"> </w:t>
      </w:r>
      <w:r w:rsidR="002B1637">
        <w:t>framework</w:t>
      </w:r>
      <w:r>
        <w:t xml:space="preserve"> </w:t>
      </w:r>
      <w:r w:rsidR="002B1637">
        <w:t>is showing in</w:t>
      </w:r>
      <w:r w:rsidR="00A702E3">
        <w:fldChar w:fldCharType="begin" w:fldLock="1"/>
      </w:r>
      <w:r w:rsidR="0066545B">
        <w:instrText>ADDIN CSL_CITATION { "citationItems" : [ { "id" : "ITEM-1", "itemData" : { "DOI" : "10.1145/271775.271793", "ISBN" : "0897919718", "ISSN" : "01635948", "author" : [ { "dropping-particle" : "", "family" : "Ostrand", "given" : "Thomas", "non-dropping-particle" : "", "parse-names" : false, "suffix" : "" }, { "dropping-particle" : "", "family" : "Anodide", "given" : "Aaron", "non-dropping-particle" : "", "parse-names" : false, "suffix" : "" }, { "dropping-particle" : "", "family" : "Foster", "given" : "Herbert", "non-dropping-particle" : "", "parse-names" : false, "suffix" : "" }, { "dropping-particle" : "", "family" : "Goradia", "given" : "Tarak", "non-dropping-particle" : "", "parse-names" : false, "suffix" : "" } ], "container-title" : "ACM SIGSOFT Software Engineering Notes", "id" : "ITEM-1", "issue" : "2", "issued" : { "date-parts" : [ [ "1998" ] ] }, "page" : "82-92", "title" : "A visual test development environment for GUI systems", "type" : "article-journal", "volume" : "23" }, "uris" : [ "http://www.mendeley.com/documents/?uuid=b60cf62e-2040-45c2-986f-d00b1a06ed1d" ] } ], "mendeley" : { "formattedCitation" : "[7]", "plainTextFormattedCitation" : "[7]", "previouslyFormattedCitation" : "[7]" }, "properties" : { "noteIndex" : 0 }, "schema" : "https://github.com/citation-style-language/schema/raw/master/csl-citation.json" }</w:instrText>
      </w:r>
      <w:r w:rsidR="00A702E3">
        <w:fldChar w:fldCharType="separate"/>
      </w:r>
      <w:r w:rsidR="00A070F8" w:rsidRPr="00A070F8">
        <w:rPr>
          <w:noProof/>
        </w:rPr>
        <w:t>[7]</w:t>
      </w:r>
      <w:r w:rsidR="00A702E3">
        <w:fldChar w:fldCharType="end"/>
      </w:r>
      <w:r w:rsidR="002B1637">
        <w:t xml:space="preserve">. They design a working process by linking a tester, a test design library, and a test generation engine with standard commercial </w:t>
      </w:r>
      <w:r w:rsidR="0066545B">
        <w:t xml:space="preserve">capture/replay </w:t>
      </w:r>
      <w:r w:rsidR="002B1637">
        <w:t>tools</w:t>
      </w:r>
      <w:r w:rsidR="00A12094">
        <w:t>. A tester can use this framework to construct a graphical model of the SUT, navigate the SUT, edit recorder test scripts, and modify test scenarios.</w:t>
      </w:r>
    </w:p>
    <w:p w14:paraId="35342B32" w14:textId="2CDFA888" w:rsidR="000A37D1" w:rsidRDefault="0066545B" w:rsidP="00A702E3">
      <w:pPr>
        <w:ind w:firstLine="480"/>
      </w:pPr>
      <w:r>
        <w:t>Sikuli</w:t>
      </w:r>
      <w:r>
        <w:fldChar w:fldCharType="begin" w:fldLock="1"/>
      </w:r>
      <w:r>
        <w:instrText>ADDIN CSL_CITATION { "citationItems" : [ { "id" : "ITEM-1", "itemData" : { "URL" : "http://www.sikuli.org/", "id" : "ITEM-1", "issued" : { "date-parts" : [ [ "0" ] ] }, "title" : "Sikuli", "type" : "webpage" }, "uris" : [ "http://www.mendeley.com/documents/?uuid=eb1ba6fa-7502-437c-b0b9-24632c820c9f" ] } ], "mendeley" : { "formattedCitation" : "[8]", "plainTextFormattedCitation" : "[8]", "previouslyFormattedCitation" : "[8]" }, "properties" : { "noteIndex" : 0 }, "schema" : "https://github.com/citation-style-language/schema/raw/master/csl-citation.json" }</w:instrText>
      </w:r>
      <w:r>
        <w:fldChar w:fldCharType="separate"/>
      </w:r>
      <w:r w:rsidRPr="0066545B">
        <w:rPr>
          <w:noProof/>
        </w:rPr>
        <w:t>[8]</w:t>
      </w:r>
      <w:r>
        <w:fldChar w:fldCharType="end"/>
      </w:r>
      <w:r>
        <w:t xml:space="preserve"> is </w:t>
      </w:r>
      <w:r w:rsidR="00F45E91">
        <w:t>a</w:t>
      </w:r>
      <w:r>
        <w:t xml:space="preserve"> capture/replay tool</w:t>
      </w:r>
      <w:r w:rsidR="004A1731">
        <w:t xml:space="preserve"> based on computer vision</w:t>
      </w:r>
      <w:r>
        <w:t xml:space="preserve">. </w:t>
      </w:r>
      <w:r w:rsidR="00F45E91">
        <w:t xml:space="preserve">The tool can take a picture from a part of </w:t>
      </w:r>
      <w:r w:rsidR="001547CA">
        <w:t>an application</w:t>
      </w:r>
      <w:r w:rsidR="00F45E91">
        <w:t xml:space="preserve"> </w:t>
      </w:r>
      <w:r w:rsidR="001547CA">
        <w:t xml:space="preserve">as the component </w:t>
      </w:r>
      <w:r w:rsidR="00F45E91">
        <w:t>and</w:t>
      </w:r>
      <w:r w:rsidR="002143E8">
        <w:t xml:space="preserve"> then</w:t>
      </w:r>
      <w:r w:rsidR="00F45E91">
        <w:t xml:space="preserve"> let user write sc</w:t>
      </w:r>
      <w:r w:rsidR="002143E8">
        <w:t>ripts to trigger the component by image pattern matching</w:t>
      </w:r>
      <w:r w:rsidR="00F45E91">
        <w:t xml:space="preserve">. </w:t>
      </w:r>
      <w:r w:rsidR="003C3E80">
        <w:t xml:space="preserve">In </w:t>
      </w:r>
      <w:r w:rsidR="004A1731">
        <w:fldChar w:fldCharType="begin" w:fldLock="1"/>
      </w:r>
      <w:r w:rsidR="00F90E4F">
        <w:instrText>ADDIN CSL_CITATION { "citationItems" : [ { "id" : "ITEM-1", "itemData" : { "DOI" : "10.1145/1753326.1753555", "ISBN" : "978-1-60558-929-9", "abstract" : "Testing a GUI's visual behavior typically requires human testers to\\ninteract with the GUI and to observe whether the expected results\\nof interaction are presented. This paper presents a new approach\\nto GUI testing using computer vision for testers to automate their\\ntasks. Testers can write a visual test script that uses images to\\nspecify which GUI components to interact with and what visual feedback\\nto be observed. Testers can also generate visual test scripts by\\ndemonstration. By recording both input events and screen images,\\nit is possible to extract the images of components interacted with\\nand the visual feedback seen by the demonstrator, and generate a\\nvisual test script automatically. We show that a variety of GUI behavior\\ncan be tested using this approach. Also, we show how this approach\\ncan facilitate good testing practices such as unit testing, regression\\ntesting, and test-driven development.", "author" : [ { "dropping-particle" : "", "family" : "Chang", "given" : "Tsung-Hsiang", "non-dropping-particle" : "", "parse-names" : false, "suffix" : "" }, { "dropping-particle" : "", "family" : "Yeh", "given" : "Tom", "non-dropping-particle" : "", "parse-names" : false, "suffix" : "" }, { "dropping-particle" : "", "family" : "Miller", "given" : "Robert C", "non-dropping-particle" : "", "parse-names" : false, "suffix" : "" } ], "container-title" : "Proceedings of the 28th international conference on Human factors in computing systems", "id" : "ITEM-1", "issue" : "Figure 1", "issued" : { "date-parts" : [ [ "2010" ] ] }, "page" : "1535-1544", "title" : "GUI testing using computer vision", "type" : "article-journal" }, "uris" : [ "http://www.mendeley.com/documents/?uuid=00ad83fe-40d7-4543-adcd-4428f658c5fe" ] } ], "mendeley" : { "formattedCitation" : "[9]", "plainTextFormattedCitation" : "[9]", "previouslyFormattedCitation" : "[9]" }, "properties" : { "noteIndex" : 0 }, "schema" : "https://github.com/citation-style-language/schema/raw/master/csl-citation.json" }</w:instrText>
      </w:r>
      <w:r w:rsidR="004A1731">
        <w:fldChar w:fldCharType="separate"/>
      </w:r>
      <w:r w:rsidR="004A1731" w:rsidRPr="004A1731">
        <w:rPr>
          <w:noProof/>
        </w:rPr>
        <w:t>[9]</w:t>
      </w:r>
      <w:r w:rsidR="004A1731">
        <w:fldChar w:fldCharType="end"/>
      </w:r>
      <w:r w:rsidR="003C3E80">
        <w:t>, it</w:t>
      </w:r>
      <w:r w:rsidR="004A1731">
        <w:t xml:space="preserve"> shows a GUI testing method by using Sikuli. A tester can design visual test cases using images.</w:t>
      </w:r>
    </w:p>
    <w:p w14:paraId="1D3E5544" w14:textId="0B9DDB09" w:rsidR="00906E58" w:rsidRDefault="00906E58" w:rsidP="00A702E3">
      <w:pPr>
        <w:ind w:firstLine="480"/>
      </w:pPr>
      <w:r>
        <w:t xml:space="preserve">There are some researches about user behavior modeling, most of them are focusing on web services. </w:t>
      </w:r>
      <w:r w:rsidR="00020CA6">
        <w:t>A</w:t>
      </w:r>
      <w:r w:rsidR="001A0262">
        <w:t xml:space="preserve"> study </w:t>
      </w:r>
      <w:r w:rsidR="00D1215E">
        <w:t xml:space="preserve">use probabilistic models for behavior modeling for Web </w:t>
      </w:r>
      <w:r w:rsidR="00D1215E">
        <w:lastRenderedPageBreak/>
        <w:t>users</w:t>
      </w:r>
      <w:r w:rsidR="00D1215E">
        <w:fldChar w:fldCharType="begin" w:fldLock="1"/>
      </w:r>
      <w:r w:rsidR="00D1215E">
        <w:instrText>ADDIN CSL_CITATION { "citationItems" : [ { "id" : "ITEM-1", "itemData" : { "ISBN" : "0769519784", "author" : [ { "dropping-particle" : "", "family" : "Manavoglu", "given" : "Eren", "non-dropping-particle" : "", "parse-names" : false, "suffix" : "" }, { "dropping-particle" : "", "family" : "Building", "given" : "Thomas", "non-dropping-particle" : "", "parse-names" : false, "suffix" : "" }, { "dropping-particle" : "", "family" : "Giles", "given" : "C Lee", "non-dropping-particle" : "", "parse-names" : false, "suffix" : "" } ], "id" : "ITEM-1", "issued" : { "date-parts" : [ [ "2003" ] ] }, "title" : "Probabilistic User Behavior Models", "type" : "article-journal" }, "uris" : [ "http://www.mendeley.com/documents/?uuid=6ed4b7fd-7728-484c-8df2-aeb9be1413fb" ] } ], "mendeley" : { "formattedCitation" : "[10]", "plainTextFormattedCitation" : "[10]", "previouslyFormattedCitation" : "[10]" }, "properties" : { "noteIndex" : 0 }, "schema" : "https://github.com/citation-style-language/schema/raw/master/csl-citation.json" }</w:instrText>
      </w:r>
      <w:r w:rsidR="00D1215E">
        <w:fldChar w:fldCharType="separate"/>
      </w:r>
      <w:r w:rsidR="00D1215E" w:rsidRPr="001A0262">
        <w:rPr>
          <w:noProof/>
        </w:rPr>
        <w:t>[10]</w:t>
      </w:r>
      <w:r w:rsidR="00D1215E">
        <w:fldChar w:fldCharType="end"/>
      </w:r>
      <w:r w:rsidR="00D1215E">
        <w:t xml:space="preserve">. They </w:t>
      </w:r>
      <w:r w:rsidR="001A0262">
        <w:t xml:space="preserve">introduce a maximum entropy based approach and </w:t>
      </w:r>
      <w:r w:rsidR="00D1215E">
        <w:t xml:space="preserve">a </w:t>
      </w:r>
      <w:r w:rsidR="001A0262">
        <w:t>first order Markov mixture</w:t>
      </w:r>
      <w:r w:rsidR="00D1215E">
        <w:t xml:space="preserve"> based approach</w:t>
      </w:r>
      <w:r w:rsidR="001A0262">
        <w:t xml:space="preserve"> </w:t>
      </w:r>
      <w:r w:rsidR="00D1215E">
        <w:t>for learning behavior models and predicting user behaviors</w:t>
      </w:r>
      <w:r w:rsidR="002143E8">
        <w:t xml:space="preserve">. </w:t>
      </w:r>
      <w:r w:rsidR="00AE55EE">
        <w:t>A</w:t>
      </w:r>
      <w:r w:rsidR="001A0262">
        <w:t xml:space="preserve"> study works on predicting user </w:t>
      </w:r>
      <w:r w:rsidR="00583570">
        <w:t>behavior over time</w:t>
      </w:r>
      <w:r w:rsidR="00583570">
        <w:fldChar w:fldCharType="begin" w:fldLock="1"/>
      </w:r>
      <w:r w:rsidR="00085E49">
        <w:instrText>ADDIN CSL_CITATION { "citationItems" : [ { "id" : "ITEM-1", "itemData" : { "DOI" : "10.1145/2187836.2187918", "ISBN" : "9781450312295", "abstract" : "User behavior on the Web changes over time. For example, the queries that people issue to search engines, and the underlying informational goals behind the queries vary over time. In this paper, we examine how to model and predict this temporal user behavior. We develop a temporal modeling framework adapted from physics and signal processing that can be used to predict time-varying user behavior using smoothing and trends. We also explore other dynamics of Web behaviors, such as the detection of periodicities and surprises. We develop a learning procedure that can be used to construct models of users'activities based on features of current and historical behaviors. The results of experiments indicate that by using our framework to predict user behavior, we can achieve significant improvements in prediction compared to baseline models that weight historical evidence the same for all queries. We also develop a novel learning algorithm that explicitly learns when to apply a given prediction model among a set of such models. Our improved temporal modeling of user behavior can be used to enhance query suggestions, crawling policies, and result ranking.", "author" : [ { "dropping-particle" : "", "family" : "Radinsky", "given" : "Kira", "non-dropping-particle" : "", "parse-names" : false, "suffix" : "" }, { "dropping-particle" : "", "family" : "Svore", "given" : "Krysta", "non-dropping-particle" : "", "parse-names" : false, "suffix" : "" }, { "dropping-particle" : "", "family" : "Dumais", "given" : "Susan", "non-dropping-particle" : "", "parse-names" : false, "suffix" : "" }, { "dropping-particle" : "", "family" : "Teevan", "given" : "Jaime", "non-dropping-particle" : "", "parse-names" : false, "suffix" : "" }, { "dropping-particle" : "", "family" : "Bocharov", "given" : "Alex", "non-dropping-particle" : "", "parse-names" : false, "suffix" : "" }, { "dropping-particle" : "", "family" : "Horvitz", "given" : "Eric", "non-dropping-particle" : "", "parse-names" : false, "suffix" : "" } ], "container-title" : "Proceedings of the 21st international conference on World Wide Web - WWW '12", "id" : "ITEM-1", "issued" : { "date-parts" : [ [ "2012" ] ] }, "page" : "599", "title" : "Modeling and predicting behavioral dynamics on the web", "type" : "article-journal" }, "uris" : [ "http://www.mendeley.com/documents/?uuid=96268cc7-f9b7-4bda-b762-9ac1a456dacf" ] } ], "mendeley" : { "formattedCitation" : "[11]", "plainTextFormattedCitation" : "[11]", "previouslyFormattedCitation" : "[11]" }, "properties" : { "noteIndex" : 0 }, "schema" : "https://github.com/citation-style-language/schema/raw/master/csl-citation.json" }</w:instrText>
      </w:r>
      <w:r w:rsidR="00583570">
        <w:fldChar w:fldCharType="separate"/>
      </w:r>
      <w:r w:rsidR="00583570" w:rsidRPr="00583570">
        <w:rPr>
          <w:noProof/>
        </w:rPr>
        <w:t>[11]</w:t>
      </w:r>
      <w:r w:rsidR="00583570">
        <w:fldChar w:fldCharType="end"/>
      </w:r>
      <w:r w:rsidR="00583570">
        <w:t>. They construct models of user activities based on features of current and historical behaviors.</w:t>
      </w:r>
    </w:p>
    <w:p w14:paraId="13AA3D58" w14:textId="79AD46DA" w:rsidR="004A1731" w:rsidRDefault="006C07EF" w:rsidP="00A702E3">
      <w:pPr>
        <w:ind w:firstLine="480"/>
      </w:pPr>
      <w:r>
        <w:t xml:space="preserve">ADAutomation </w:t>
      </w:r>
      <w:r w:rsidR="00247865">
        <w:t>shows</w:t>
      </w:r>
      <w:r>
        <w:t xml:space="preserve"> an enhanced event-flow graph by using UML activity diagram to model user behavior on </w:t>
      </w:r>
      <w:r w:rsidR="00583570">
        <w:t>mobile</w:t>
      </w:r>
      <w:r>
        <w:t xml:space="preserve"> applications</w:t>
      </w:r>
      <w:r w:rsidR="00600CB1">
        <w:fldChar w:fldCharType="begin" w:fldLock="1"/>
      </w:r>
      <w:r w:rsidR="00EB0111">
        <w:instrText>ADDIN CSL_CITATION { "citationItems" : [ { "id" : "ITEM-1", "itemData" : { "DOI" : "10.1109/SERE.2014.20", "ISBN" : "9781479942961", "author" : [ { "dropping-particle" : "", "family" : "Li", "given" : "Ang", "non-dropping-particle" : "", "parse-names" : false, "suffix" : "" }, { "dropping-particle" : "", "family" : "Qin", "given" : "Zishan", "non-dropping-particle" : "", "parse-names" : false, "suffix" : "" }, { "dropping-particle" : "", "family" : "Chen", "given" : "Mingsong", "non-dropping-particle" : "", "parse-names" : false, "suffix" : "" }, { "dropping-particle" : "", "family" : "Liu", "given" : "Jing", "non-dropping-particle" : "", "parse-names" : false, "suffix" : "" } ], "container-title" : "IEEE International Conference on Software Security and Reliability", "id" : "ITEM-1", "issued" : { "date-parts" : [ [ "2014" ] ] }, "page" : "68-77", "title" : "ADAutomation : An Activity Diagram Based Automated GUI Testing Framework for Smartphone Applications", "type" : "article-journal" }, "uris" : [ "http://www.mendeley.com/documents/?uuid=0af37e9a-8342-4d10-84c9-4aaa7d18d003" ] } ], "mendeley" : { "formattedCitation" : "[12]", "plainTextFormattedCitation" : "[12]", "previouslyFormattedCitation" : "[12]" }, "properties" : { "noteIndex" : 0 }, "schema" : "https://github.com/citation-style-language/schema/raw/master/csl-citation.json" }</w:instrText>
      </w:r>
      <w:r w:rsidR="00600CB1">
        <w:fldChar w:fldCharType="separate"/>
      </w:r>
      <w:r w:rsidR="00600CB1" w:rsidRPr="00583570">
        <w:rPr>
          <w:noProof/>
        </w:rPr>
        <w:t>[12]</w:t>
      </w:r>
      <w:r w:rsidR="00600CB1">
        <w:fldChar w:fldCharType="end"/>
      </w:r>
      <w:r>
        <w:t xml:space="preserve">. </w:t>
      </w:r>
      <w:r w:rsidR="00583570">
        <w:t>They give meaning to the activity diagrams and use the diagrams to test applications.</w:t>
      </w:r>
    </w:p>
    <w:p w14:paraId="18353F9B" w14:textId="315434A0" w:rsidR="008B2A1A" w:rsidRDefault="006017FB" w:rsidP="008B2A1A">
      <w:pPr>
        <w:pStyle w:val="affb"/>
        <w:ind w:firstLine="480"/>
      </w:pPr>
      <w:r>
        <w:t>Model-based te</w:t>
      </w:r>
      <w:r w:rsidR="00541876">
        <w:t xml:space="preserve">sting is </w:t>
      </w:r>
      <w:r w:rsidR="00A4483B">
        <w:t>an</w:t>
      </w:r>
      <w:r w:rsidR="00541876">
        <w:t xml:space="preserve"> approach to automatically</w:t>
      </w:r>
      <w:r>
        <w:t xml:space="preserve"> </w:t>
      </w:r>
      <w:r w:rsidR="00541876">
        <w:t xml:space="preserve">generate and execute </w:t>
      </w:r>
      <w:r>
        <w:t>test</w:t>
      </w:r>
      <w:r w:rsidR="00541876">
        <w:t xml:space="preserve"> cases</w:t>
      </w:r>
      <w:r>
        <w:t xml:space="preserve"> </w:t>
      </w:r>
      <w:r w:rsidR="00541876">
        <w:t>b</w:t>
      </w:r>
      <w:r>
        <w:t>ased on a formal model that describes the application behavior</w:t>
      </w:r>
      <w:r w:rsidR="006359F2">
        <w:t xml:space="preserve"> </w:t>
      </w:r>
      <w:r w:rsidR="006359F2">
        <w:fldChar w:fldCharType="begin" w:fldLock="1"/>
      </w:r>
      <w:r w:rsidR="006359F2">
        <w:instrText>ADDIN CSL_CITATION { "citationItems" : [ { "id" : "ITEM-1", "itemData" : { "DOI" : "10.1002/stvr.456", "ISBN" : "0123725011", "ISSN" : "1099-1689", "abstract" : "Model-based testing relies on models of a system under test and/or its environment to derive test cases for the system. This paper provides an overview of the field. Seven different dimensions define a taxonomy that allows the characterization of different approaches to model-based testing. It is intended to help with understanding benefits and limitations of model-based testing, understanding the approach used in a particular model-based testing tool, and understanding the issues involved in integrating model-based testing into a software development process. To illustrate the taxonomy, we classify several approaches embedded in existing model-based testing tools.", "author" : [ { "dropping-particle" : "", "family" : "Utting", "given" : "Mark", "non-dropping-particle" : "", "parse-names" : false, "suffix" : "" }, { "dropping-particle" : "", "family" : "Pretschner", "given" : "Alexander", "non-dropping-particle" : "", "parse-names" : false, "suffix" : "" }, { "dropping-particle" : "", "family" : "Legeard", "given" : "Bruno", "non-dropping-particle" : "", "parse-names" : false, "suffix" : "" } ], "id" : "ITEM-1", "issue" : "April", "issued" : { "date-parts" : [ [ "2006" ] ] }, "page" : "1-18", "title" : "A Taxonomy of Model-Based Testing", "type" : "article-journal" }, "uris" : [ "http://www.mendeley.com/documents/?uuid=7a75332f-7bfb-4212-9c09-ac108e90fdac" ] } ], "mendeley" : { "formattedCitation" : "[13]", "plainTextFormattedCitation" : "[13]", "previouslyFormattedCitation" : "[13]" }, "properties" : { "noteIndex" : 0 }, "schema" : "https://github.com/citation-style-language/schema/raw/master/csl-citation.json" }</w:instrText>
      </w:r>
      <w:r w:rsidR="006359F2">
        <w:fldChar w:fldCharType="separate"/>
      </w:r>
      <w:r w:rsidR="006359F2" w:rsidRPr="006359F2">
        <w:rPr>
          <w:noProof/>
        </w:rPr>
        <w:t>[13]</w:t>
      </w:r>
      <w:r w:rsidR="006359F2">
        <w:fldChar w:fldCharType="end"/>
      </w:r>
      <w:r>
        <w:t>. By constructing the model, it can generate application’s inputs. A model-based testing toolset called TEMA, which reuse</w:t>
      </w:r>
      <w:r w:rsidR="006359F2">
        <w:t>s</w:t>
      </w:r>
      <w:r>
        <w:t xml:space="preserve"> high-level models </w:t>
      </w:r>
      <w:r w:rsidR="00B31BB5">
        <w:t>and test</w:t>
      </w:r>
      <w:r w:rsidR="006359F2">
        <w:t>s</w:t>
      </w:r>
      <w:r w:rsidR="00B31BB5">
        <w:t xml:space="preserve"> interactions </w:t>
      </w:r>
      <w:r w:rsidR="006359F2">
        <w:t xml:space="preserve">of applications </w:t>
      </w:r>
      <w:r w:rsidR="00B31BB5">
        <w:t>to reveal</w:t>
      </w:r>
      <w:r w:rsidR="006359F2">
        <w:t>s</w:t>
      </w:r>
      <w:r w:rsidR="00B31BB5">
        <w:t xml:space="preserve"> robustness issues among different smartphone</w:t>
      </w:r>
      <w:r w:rsidR="008B2A1A">
        <w:t xml:space="preserve"> platforms </w:t>
      </w:r>
      <w:r w:rsidR="008B2A1A">
        <w:fldChar w:fldCharType="begin" w:fldLock="1"/>
      </w:r>
      <w:r w:rsidR="008B2A1A">
        <w:instrText>ADDIN CSL_CITATION { "citationItems" : [ { "id" : "ITEM-1", "itemData" : { "URL" : "http://tema.cs.tut.fi/index.html", "id" : "ITEM-1", "issued" : { "date-parts" : [ [ "0" ] ] }, "title" : "TEMA", "type" : "webpage" }, "uris" : [ "http://www.mendeley.com/documents/?uuid=3960725a-4db8-484a-97b4-52f51b7a00d9" ] } ], "mendeley" : { "formattedCitation" : "[14]", "plainTextFormattedCitation" : "[14]", "previouslyFormattedCitation" : "[14]" }, "properties" : { "noteIndex" : 0 }, "schema" : "https://github.com/citation-style-language/schema/raw/master/csl-citation.json" }</w:instrText>
      </w:r>
      <w:r w:rsidR="008B2A1A">
        <w:fldChar w:fldCharType="separate"/>
      </w:r>
      <w:r w:rsidR="008B2A1A" w:rsidRPr="008B2A1A">
        <w:rPr>
          <w:noProof/>
        </w:rPr>
        <w:t>[14]</w:t>
      </w:r>
      <w:r w:rsidR="008B2A1A">
        <w:fldChar w:fldCharType="end"/>
      </w:r>
      <w:r w:rsidR="008B2A1A">
        <w:fldChar w:fldCharType="begin" w:fldLock="1"/>
      </w:r>
      <w:r w:rsidR="00DD731A">
        <w:instrText>ADDIN CSL_CITATION { "citationItems" : [ { "id" : "ITEM-1", "itemData" : { "DOI" : "10.1109/ICST.2011.11", "ISBN" : "9780769543420", "abstract" : "This paper presents experiences in model-based graphical user interface testing of Android applications. We present how model-based testing and test automation was implemented with Android, including how applications were modeled, how tests were designed and executed, and what kind of problems were found in the tested application during the whole process. The main focus is on a case study that was performed with an Android application, the BBC News Widget. Our goal is to present actual data on the experiences and to discuss if advantages can be gained using model-based testing when compared with traditional graphical user interface testing. Another contribution of this paper is a description of a keyword-based test automation tool that was implemented for the Android emulator during the case study. All the models and the tools created or used in this case study are available as open source.", "author" : [ { "dropping-particle" : "", "family" : "Takala", "given" : "Tommi", "non-dropping-particle" : "", "parse-names" : false, "suffix" : "" }, { "dropping-particle" : "", "family" : "Katara", "given" : "Mika", "non-dropping-particle" : "", "parse-names" : false, "suffix" : "" }, { "dropping-particle" : "", "family" : "Harty", "given" : "Julian", "non-dropping-particle" : "", "parse-names" : false, "suffix" : "" } ], "container-title" : "Proceedings - 4th IEEE International Conference on Software Testing, Verification, and Validation, ICST 2011", "id" : "ITEM-1", "issued" : { "date-parts" : [ [ "2011" ] ] }, "page" : "377-386", "title" : "Experiences of system-level model-based GUI testing of an android application", "type" : "article-journal" }, "uris" : [ "http://www.mendeley.com/documents/?uuid=df96adc2-4b04-4268-b4be-b62c6b3764f0" ] } ], "mendeley" : { "formattedCitation" : "[15]", "plainTextFormattedCitation" : "[15]", "previouslyFormattedCitation" : "[15]" }, "properties" : { "noteIndex" : 0 }, "schema" : "https://github.com/citation-style-language/schema/raw/master/csl-citation.json" }</w:instrText>
      </w:r>
      <w:r w:rsidR="008B2A1A">
        <w:fldChar w:fldCharType="separate"/>
      </w:r>
      <w:r w:rsidR="008B2A1A" w:rsidRPr="008B2A1A">
        <w:rPr>
          <w:noProof/>
        </w:rPr>
        <w:t>[15]</w:t>
      </w:r>
      <w:r w:rsidR="008B2A1A">
        <w:fldChar w:fldCharType="end"/>
      </w:r>
      <w:r w:rsidR="008B2A1A">
        <w:t>.</w:t>
      </w:r>
    </w:p>
    <w:p w14:paraId="1047398B" w14:textId="700D1FE7" w:rsidR="00591FB0" w:rsidRDefault="00B16B57">
      <w:pPr>
        <w:pStyle w:val="1"/>
      </w:pPr>
      <w:bookmarkStart w:id="32" w:name="_Toc424202899"/>
      <w:bookmarkStart w:id="33" w:name="_Toc425353748"/>
      <w:bookmarkStart w:id="34" w:name="_Toc195365895"/>
      <w:r>
        <w:lastRenderedPageBreak/>
        <w:t>Preliminaries</w:t>
      </w:r>
      <w:bookmarkEnd w:id="32"/>
      <w:bookmarkEnd w:id="33"/>
    </w:p>
    <w:p w14:paraId="3DD5C4F6" w14:textId="651F3180" w:rsidR="004A4BE2" w:rsidRPr="004A4BE2" w:rsidRDefault="005C1D20" w:rsidP="004A4BE2">
      <w:pPr>
        <w:pStyle w:val="21"/>
      </w:pPr>
      <w:bookmarkStart w:id="35" w:name="_Toc424202900"/>
      <w:bookmarkStart w:id="36" w:name="_Toc425353749"/>
      <w:bookmarkStart w:id="37" w:name="_Toc421045777"/>
      <w:bookmarkEnd w:id="34"/>
      <w:r>
        <w:t>G</w:t>
      </w:r>
      <w:r w:rsidR="00051CCF">
        <w:t>raphical User Interface</w:t>
      </w:r>
      <w:r>
        <w:t xml:space="preserve"> T</w:t>
      </w:r>
      <w:r w:rsidR="00616BF3">
        <w:t>esting</w:t>
      </w:r>
      <w:bookmarkEnd w:id="35"/>
      <w:bookmarkEnd w:id="36"/>
    </w:p>
    <w:p w14:paraId="23DD8128" w14:textId="77777777" w:rsidR="005B737E" w:rsidRDefault="009B7E10" w:rsidP="005B737E">
      <w:pPr>
        <w:ind w:firstLine="480"/>
      </w:pPr>
      <w:r>
        <w:t xml:space="preserve">GUI testing is a process to examine the </w:t>
      </w:r>
      <w:r w:rsidR="00BB2B01">
        <w:t>graphical user interface</w:t>
      </w:r>
      <w:r w:rsidR="00973B0C">
        <w:rPr>
          <w:rFonts w:hint="eastAsia"/>
        </w:rPr>
        <w:t xml:space="preserve"> </w:t>
      </w:r>
      <w:r w:rsidR="00973B0C">
        <w:t xml:space="preserve">conforming the specification of the application. GUI testing can be </w:t>
      </w:r>
      <w:r w:rsidR="00E97E68">
        <w:t xml:space="preserve">both </w:t>
      </w:r>
      <w:r w:rsidR="00973B0C">
        <w:t xml:space="preserve">functional and non-functional testing. (Functional testing is aiming to testing what the application does and non-functional testing is dealing with how well the application does.) </w:t>
      </w:r>
    </w:p>
    <w:p w14:paraId="2B592423" w14:textId="0C707123" w:rsidR="005B737E" w:rsidRDefault="0073756D" w:rsidP="005B737E">
      <w:pPr>
        <w:ind w:firstLine="480"/>
      </w:pPr>
      <w:r>
        <w:t xml:space="preserve">GUI programs are </w:t>
      </w:r>
      <w:r w:rsidR="00BC2741">
        <w:t xml:space="preserve">naturally </w:t>
      </w:r>
      <w:r>
        <w:t xml:space="preserve">event-driven. It means the program is holding </w:t>
      </w:r>
      <w:r w:rsidR="00DC7AFD">
        <w:t>on</w:t>
      </w:r>
      <w:r>
        <w:t xml:space="preserve"> a state until some conditions has been satisfied.</w:t>
      </w:r>
      <w:r w:rsidR="00A57667">
        <w:t xml:space="preserve"> Functional GUI testing is trying to make sure that events are handled </w:t>
      </w:r>
      <w:r w:rsidR="00642A9C">
        <w:t>usage</w:t>
      </w:r>
      <w:r w:rsidR="00A57667">
        <w:t xml:space="preserve">. </w:t>
      </w:r>
      <w:r w:rsidR="003D468A">
        <w:t xml:space="preserve">One difficulty of GUI testing is </w:t>
      </w:r>
      <w:r w:rsidR="00642A9C">
        <w:t xml:space="preserve">that </w:t>
      </w:r>
      <w:r w:rsidR="003D468A">
        <w:t>s</w:t>
      </w:r>
      <w:r w:rsidR="00642A9C">
        <w:t>ome functionality</w:t>
      </w:r>
      <w:r w:rsidR="003D468A">
        <w:t xml:space="preserve"> of the application only </w:t>
      </w:r>
      <w:r w:rsidR="00642A9C">
        <w:t>accomplished when a sequence of operations occur. I</w:t>
      </w:r>
      <w:r w:rsidR="00653B82">
        <w:t xml:space="preserve">t require lots of labors to </w:t>
      </w:r>
      <w:r w:rsidR="00642A9C">
        <w:t>creat</w:t>
      </w:r>
      <w:r w:rsidR="00653B82">
        <w:t>e</w:t>
      </w:r>
      <w:r w:rsidR="00642A9C">
        <w:t xml:space="preserve"> test cases</w:t>
      </w:r>
      <w:r w:rsidR="00445C5D">
        <w:t xml:space="preserve"> manually.</w:t>
      </w:r>
    </w:p>
    <w:p w14:paraId="013BEE78" w14:textId="29237C73" w:rsidR="001A20EE" w:rsidRDefault="005B737E" w:rsidP="005B737E">
      <w:pPr>
        <w:ind w:firstLine="480"/>
      </w:pPr>
      <w:r>
        <w:t>B</w:t>
      </w:r>
      <w:r w:rsidR="00A57667">
        <w:t>ecause of the natural of GUI program</w:t>
      </w:r>
      <w:r w:rsidR="00C76385">
        <w:t>s</w:t>
      </w:r>
      <w:r w:rsidR="00A57667">
        <w:t xml:space="preserve">, which is designed with a beautiful appearance and smooth operation to attract users, the layout, </w:t>
      </w:r>
      <w:r>
        <w:t xml:space="preserve">the </w:t>
      </w:r>
      <w:r w:rsidR="00A57667">
        <w:t xml:space="preserve">colors, or </w:t>
      </w:r>
      <w:r>
        <w:t>the response time are also important. Non-functional GUI testing evaluates these design elements to let the application provides a great user experience.</w:t>
      </w:r>
    </w:p>
    <w:p w14:paraId="3BFB3F80" w14:textId="77777777" w:rsidR="005B737E" w:rsidRPr="00616BF3" w:rsidRDefault="005B737E" w:rsidP="00616BF3"/>
    <w:p w14:paraId="1777534E" w14:textId="77777777" w:rsidR="000D3938" w:rsidRDefault="000D3938" w:rsidP="000D3938">
      <w:pPr>
        <w:pStyle w:val="21"/>
      </w:pPr>
      <w:bookmarkStart w:id="38" w:name="_Toc424202901"/>
      <w:bookmarkStart w:id="39" w:name="_Toc425353750"/>
      <w:r>
        <w:rPr>
          <w:rFonts w:hint="eastAsia"/>
        </w:rPr>
        <w:t>Specification-based Testing</w:t>
      </w:r>
      <w:bookmarkEnd w:id="37"/>
      <w:bookmarkEnd w:id="38"/>
      <w:bookmarkEnd w:id="39"/>
    </w:p>
    <w:p w14:paraId="57C38797" w14:textId="77777777" w:rsidR="00344840" w:rsidRDefault="00872F62" w:rsidP="009C4087">
      <w:pPr>
        <w:ind w:firstLine="480"/>
      </w:pPr>
      <w:r>
        <w:rPr>
          <w:rFonts w:hint="eastAsia"/>
        </w:rPr>
        <w:t>Specification-based</w:t>
      </w:r>
      <w:r w:rsidR="009C4087">
        <w:t xml:space="preserve"> </w:t>
      </w:r>
      <w:r>
        <w:rPr>
          <w:rFonts w:hint="eastAsia"/>
        </w:rPr>
        <w:t>testing is</w:t>
      </w:r>
      <w:r w:rsidR="00F22817">
        <w:t xml:space="preserve"> a minor topic of </w:t>
      </w:r>
      <w:r w:rsidR="00775109">
        <w:t>block-box testing</w:t>
      </w:r>
      <w:r w:rsidR="00447007">
        <w:t>. Black-box testing</w:t>
      </w:r>
      <w:r w:rsidR="00775109">
        <w:t xml:space="preserve"> </w:t>
      </w:r>
      <w:r w:rsidR="00447007">
        <w:t xml:space="preserve">exams </w:t>
      </w:r>
      <w:r w:rsidR="009D5212">
        <w:t xml:space="preserve">the application </w:t>
      </w:r>
      <w:r w:rsidR="005B37A7">
        <w:t>without</w:t>
      </w:r>
      <w:r w:rsidR="00775109">
        <w:t xml:space="preserve"> </w:t>
      </w:r>
      <w:r w:rsidR="00BD6A7B">
        <w:t>knowledge</w:t>
      </w:r>
      <w:r w:rsidR="00C75FCE">
        <w:t xml:space="preserve"> </w:t>
      </w:r>
      <w:r w:rsidR="0021327D">
        <w:t xml:space="preserve">of internal </w:t>
      </w:r>
      <w:r w:rsidR="003F3EB7">
        <w:t>implementation</w:t>
      </w:r>
      <w:r w:rsidR="00D80D77">
        <w:t>s</w:t>
      </w:r>
      <w:r w:rsidR="005B37A7">
        <w:t>, but only considers input values and output results</w:t>
      </w:r>
      <w:r w:rsidR="00BD6A7B">
        <w:t xml:space="preserve">. </w:t>
      </w:r>
      <w:r w:rsidR="00344840">
        <w:t>Because of lacking information of implementation, black-box testing only concern</w:t>
      </w:r>
      <w:r w:rsidR="00BC7E45">
        <w:t xml:space="preserve"> about</w:t>
      </w:r>
      <w:r w:rsidR="00344840">
        <w:t xml:space="preserve"> </w:t>
      </w:r>
      <w:r w:rsidR="00BC7E45">
        <w:t>whether the application is executed properly or just crashed at some circumstances.</w:t>
      </w:r>
      <w:r w:rsidR="00C33949">
        <w:t xml:space="preserve"> </w:t>
      </w:r>
    </w:p>
    <w:p w14:paraId="033584CD" w14:textId="342295D0" w:rsidR="0065380A" w:rsidRDefault="00640643" w:rsidP="0065380A">
      <w:pPr>
        <w:ind w:firstLine="480"/>
      </w:pPr>
      <w:r>
        <w:t xml:space="preserve">Specification-based testing can </w:t>
      </w:r>
      <w:r w:rsidR="00973B0C">
        <w:t>be</w:t>
      </w:r>
      <w:r>
        <w:t xml:space="preserve"> both functional testing</w:t>
      </w:r>
      <w:r w:rsidR="00841332">
        <w:t xml:space="preserve"> and non-functional testing.</w:t>
      </w:r>
      <w:r w:rsidR="00791ED6">
        <w:t xml:space="preserve"> </w:t>
      </w:r>
      <w:r w:rsidR="0065380A">
        <w:t xml:space="preserve">Specification-based testing is seeking for the application is acting the exactly behavior </w:t>
      </w:r>
      <w:r w:rsidR="0065380A">
        <w:lastRenderedPageBreak/>
        <w:t xml:space="preserve">and doing efficiently </w:t>
      </w:r>
      <w:r w:rsidR="00DF0A40">
        <w:t>as</w:t>
      </w:r>
      <w:r w:rsidR="0065380A">
        <w:t xml:space="preserve"> the requirements</w:t>
      </w:r>
      <w:r w:rsidR="00DF0A40">
        <w:t xml:space="preserve"> described</w:t>
      </w:r>
      <w:r w:rsidR="0065380A">
        <w:t xml:space="preserve">. </w:t>
      </w:r>
      <w:r w:rsidR="003664FE">
        <w:t>Generally, t</w:t>
      </w:r>
      <w:r w:rsidR="0065380A">
        <w:t xml:space="preserve">est cases of specification-based testing </w:t>
      </w:r>
      <w:r w:rsidR="005D2F04">
        <w:t>are generated according specifications, requirements, and designs provide</w:t>
      </w:r>
      <w:r w:rsidR="00D4686B">
        <w:t>d</w:t>
      </w:r>
      <w:r w:rsidR="005D2F04">
        <w:t xml:space="preserve"> by the application developer.</w:t>
      </w:r>
    </w:p>
    <w:p w14:paraId="373450E4" w14:textId="77777777" w:rsidR="00AB015E" w:rsidRPr="00D4686B" w:rsidRDefault="00AB015E" w:rsidP="00353A5C"/>
    <w:p w14:paraId="601476A8" w14:textId="14590687" w:rsidR="00DC7AFD" w:rsidRDefault="000D3938" w:rsidP="00B90649">
      <w:pPr>
        <w:pStyle w:val="21"/>
      </w:pPr>
      <w:bookmarkStart w:id="40" w:name="_Toc421045778"/>
      <w:bookmarkStart w:id="41" w:name="_Toc424202902"/>
      <w:bookmarkStart w:id="42" w:name="_Toc425353751"/>
      <w:r>
        <w:rPr>
          <w:rFonts w:hint="eastAsia"/>
        </w:rPr>
        <w:t>Semantic Network</w:t>
      </w:r>
      <w:bookmarkEnd w:id="40"/>
      <w:bookmarkEnd w:id="41"/>
      <w:bookmarkEnd w:id="42"/>
    </w:p>
    <w:p w14:paraId="399B692C" w14:textId="0DA962C0" w:rsidR="00BD70A5" w:rsidRDefault="00FD285F" w:rsidP="007F0DE0">
      <w:pPr>
        <w:ind w:firstLine="480"/>
      </w:pPr>
      <w:r>
        <w:t xml:space="preserve">A semantic network is </w:t>
      </w:r>
      <w:r w:rsidR="00F21F8E">
        <w:t xml:space="preserve">a </w:t>
      </w:r>
      <w:r w:rsidR="000161F6">
        <w:t xml:space="preserve">graphical </w:t>
      </w:r>
      <w:r w:rsidR="00F21F8E">
        <w:t xml:space="preserve">structure </w:t>
      </w:r>
      <w:r>
        <w:t xml:space="preserve">used for </w:t>
      </w:r>
      <w:r w:rsidR="00152C81">
        <w:t xml:space="preserve">knowledge representation. </w:t>
      </w:r>
      <w:r w:rsidR="000161F6">
        <w:t xml:space="preserve">In computer science, a semantic network often been used in studies of artificial intelligence. </w:t>
      </w:r>
      <w:r w:rsidR="00B91464">
        <w:t>A</w:t>
      </w:r>
      <w:r w:rsidR="00424416">
        <w:t xml:space="preserve"> node of a network stands for an object, a concept</w:t>
      </w:r>
      <w:r w:rsidR="00BC2785">
        <w:t>, or a situation.</w:t>
      </w:r>
      <w:r w:rsidR="00B91464">
        <w:t xml:space="preserve"> An edge stands for the relation </w:t>
      </w:r>
      <w:r w:rsidR="00D061B3">
        <w:t>between</w:t>
      </w:r>
      <w:r w:rsidR="00B91464">
        <w:t xml:space="preserve"> </w:t>
      </w:r>
      <w:r w:rsidR="00D061B3">
        <w:t>nodes</w:t>
      </w:r>
      <w:r w:rsidR="00B91464">
        <w:t xml:space="preserve">. The relation can be </w:t>
      </w:r>
      <w:r w:rsidR="003A4E19">
        <w:t xml:space="preserve">“is-(a)”, “has-(a)”, “subset of”, etc. In other words, </w:t>
      </w:r>
      <w:r w:rsidR="00A23842">
        <w:t>it</w:t>
      </w:r>
      <w:r w:rsidR="003A4E19">
        <w:t xml:space="preserve"> present</w:t>
      </w:r>
      <w:r w:rsidR="00A23842">
        <w:t>s</w:t>
      </w:r>
      <w:r w:rsidR="003A4E19">
        <w:t xml:space="preserve"> a concept by </w:t>
      </w:r>
      <w:r w:rsidR="00A23842">
        <w:t xml:space="preserve">using </w:t>
      </w:r>
      <w:r w:rsidR="003A4E19">
        <w:t>other concepts.</w:t>
      </w:r>
      <w:r w:rsidR="007F5BB5">
        <w:t xml:space="preserve"> </w:t>
      </w:r>
      <w:r w:rsidR="007F5BB5">
        <w:fldChar w:fldCharType="begin"/>
      </w:r>
      <w:r w:rsidR="007F5BB5">
        <w:instrText xml:space="preserve"> REF _Ref422838434 \h </w:instrText>
      </w:r>
      <w:r w:rsidR="007F5BB5">
        <w:fldChar w:fldCharType="separate"/>
      </w:r>
      <w:r w:rsidR="00CA3B44">
        <w:t xml:space="preserve">Figure </w:t>
      </w:r>
      <w:r w:rsidR="00CA3B44">
        <w:rPr>
          <w:noProof/>
        </w:rPr>
        <w:t>3</w:t>
      </w:r>
      <w:r w:rsidR="00CA3B44">
        <w:t>.</w:t>
      </w:r>
      <w:r w:rsidR="00CA3B44">
        <w:rPr>
          <w:noProof/>
        </w:rPr>
        <w:t>1</w:t>
      </w:r>
      <w:r w:rsidR="007F5BB5">
        <w:fldChar w:fldCharType="end"/>
      </w:r>
      <w:r w:rsidR="007F5BB5">
        <w:t xml:space="preserve"> shows an example of a semantic network</w:t>
      </w:r>
      <w:r w:rsidR="003D009F">
        <w:t>.</w:t>
      </w:r>
    </w:p>
    <w:p w14:paraId="036612FA" w14:textId="77777777" w:rsidR="007F5BB5" w:rsidRPr="00A23842" w:rsidRDefault="007F5BB5" w:rsidP="007F0DE0">
      <w:pPr>
        <w:ind w:firstLine="480"/>
      </w:pPr>
    </w:p>
    <w:p w14:paraId="144FD9FD" w14:textId="77777777" w:rsidR="007F0DE0" w:rsidRDefault="007F0DE0" w:rsidP="007F0DE0">
      <w:pPr>
        <w:keepNext/>
      </w:pPr>
      <w:r>
        <w:rPr>
          <w:noProof/>
        </w:rPr>
        <w:drawing>
          <wp:inline distT="0" distB="0" distL="0" distR="0" wp14:anchorId="430A5E5A" wp14:editId="21ADE11E">
            <wp:extent cx="5371632" cy="2994025"/>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emantic_Ne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89595" cy="3004037"/>
                    </a:xfrm>
                    <a:prstGeom prst="rect">
                      <a:avLst/>
                    </a:prstGeom>
                  </pic:spPr>
                </pic:pic>
              </a:graphicData>
            </a:graphic>
          </wp:inline>
        </w:drawing>
      </w:r>
    </w:p>
    <w:p w14:paraId="7189539B" w14:textId="40888963" w:rsidR="00A23842" w:rsidRDefault="007F0DE0" w:rsidP="007F0DE0">
      <w:pPr>
        <w:pStyle w:val="ab"/>
      </w:pPr>
      <w:bookmarkStart w:id="43" w:name="_Ref422838434"/>
      <w:bookmarkStart w:id="44" w:name="_Toc424203394"/>
      <w:r>
        <w:t xml:space="preserve">Figure </w:t>
      </w:r>
      <w:r w:rsidR="003A560F">
        <w:fldChar w:fldCharType="begin"/>
      </w:r>
      <w:r w:rsidR="003A560F">
        <w:instrText xml:space="preserve"> STYLEREF 1 \s </w:instrText>
      </w:r>
      <w:r w:rsidR="003A560F">
        <w:fldChar w:fldCharType="separate"/>
      </w:r>
      <w:r w:rsidR="00CA3B44">
        <w:rPr>
          <w:noProof/>
        </w:rPr>
        <w:t>3</w:t>
      </w:r>
      <w:r w:rsidR="003A560F">
        <w:rPr>
          <w:noProof/>
        </w:rPr>
        <w:fldChar w:fldCharType="end"/>
      </w:r>
      <w:r w:rsidR="00C42F73">
        <w:t>.</w:t>
      </w:r>
      <w:r w:rsidR="003A560F">
        <w:fldChar w:fldCharType="begin"/>
      </w:r>
      <w:r w:rsidR="003A560F">
        <w:instrText xml:space="preserve"> SEQ Figure \* ARABIC \s 1 </w:instrText>
      </w:r>
      <w:r w:rsidR="003A560F">
        <w:fldChar w:fldCharType="separate"/>
      </w:r>
      <w:r w:rsidR="00CA3B44">
        <w:rPr>
          <w:noProof/>
        </w:rPr>
        <w:t>1</w:t>
      </w:r>
      <w:r w:rsidR="003A560F">
        <w:rPr>
          <w:noProof/>
        </w:rPr>
        <w:fldChar w:fldCharType="end"/>
      </w:r>
      <w:bookmarkEnd w:id="43"/>
      <w:r>
        <w:tab/>
        <w:t>An</w:t>
      </w:r>
      <w:r w:rsidR="00A23842">
        <w:t xml:space="preserve"> example of a semantic network.</w:t>
      </w:r>
      <w:bookmarkEnd w:id="44"/>
    </w:p>
    <w:p w14:paraId="566A8E68" w14:textId="779290E8" w:rsidR="007F0DE0" w:rsidRDefault="007F0DE0" w:rsidP="007F0DE0">
      <w:pPr>
        <w:pStyle w:val="ab"/>
      </w:pPr>
      <w:r w:rsidRPr="007F0DE0">
        <w:t>https://en.wikipedia.org/?title=Semantic_network</w:t>
      </w:r>
      <w:r w:rsidR="00332474">
        <w:fldChar w:fldCharType="begin" w:fldLock="1"/>
      </w:r>
      <w:r w:rsidR="00727ABF">
        <w:instrText>ADDIN CSL_CITATION { "citationItems" : [ { "id" : "ITEM-1", "itemData" : { "id" : "ITEM-1", "issued" : { "date-parts" : [ [ "0" ] ] }, "title" : "Semantic Network - Wikipedia", "type" : "webpage" }, "uris" : [ "http://www.mendeley.com/documents/?uuid=473a0af1-2265-444c-9308-afacb4013476", "http://www.mendeley.com/documents/?uuid=34f1d4be-9da8-4d9e-ba45-1ca0a60e275a" ] } ], "mendeley" : { "formattedCitation" : "[16]", "plainTextFormattedCitation" : "[16]", "previouslyFormattedCitation" : "[16]" }, "properties" : { "noteIndex" : 0 }, "schema" : "https://github.com/citation-style-language/schema/raw/master/csl-citation.json" }</w:instrText>
      </w:r>
      <w:r w:rsidR="00332474">
        <w:fldChar w:fldCharType="separate"/>
      </w:r>
      <w:r w:rsidR="00332474" w:rsidRPr="00332474">
        <w:rPr>
          <w:noProof/>
        </w:rPr>
        <w:t>[16]</w:t>
      </w:r>
      <w:r w:rsidR="00332474">
        <w:fldChar w:fldCharType="end"/>
      </w:r>
      <w:r w:rsidR="00A23842">
        <w:t>.</w:t>
      </w:r>
    </w:p>
    <w:p w14:paraId="5B749053" w14:textId="42FA2D40" w:rsidR="00DC7AFD" w:rsidRDefault="00DC7AFD">
      <w:pPr>
        <w:pStyle w:val="21"/>
      </w:pPr>
      <w:bookmarkStart w:id="45" w:name="_Toc424202903"/>
      <w:bookmarkStart w:id="46" w:name="_Toc425353752"/>
      <w:bookmarkStart w:id="47" w:name="_Toc421045780"/>
      <w:r>
        <w:lastRenderedPageBreak/>
        <w:t xml:space="preserve">Event-Flow </w:t>
      </w:r>
      <w:r w:rsidR="00D5637E">
        <w:t>Graph</w:t>
      </w:r>
      <w:bookmarkEnd w:id="45"/>
      <w:bookmarkEnd w:id="46"/>
    </w:p>
    <w:p w14:paraId="45D09116" w14:textId="738D05A0" w:rsidR="00477EAF" w:rsidRDefault="00370BB5" w:rsidP="003E33C7">
      <w:pPr>
        <w:ind w:firstLine="480"/>
      </w:pPr>
      <w:r>
        <w:t>An e</w:t>
      </w:r>
      <w:r w:rsidR="000845E8">
        <w:t xml:space="preserve">vent-flow </w:t>
      </w:r>
      <w:r w:rsidR="00D5637E">
        <w:t>graph</w:t>
      </w:r>
      <w:r w:rsidR="003E33C7">
        <w:t xml:space="preserve"> is a graphical structure to</w:t>
      </w:r>
      <w:r w:rsidR="003A388A">
        <w:t xml:space="preserve"> describe</w:t>
      </w:r>
      <w:r w:rsidR="003E33C7">
        <w:t xml:space="preserve"> </w:t>
      </w:r>
      <w:r w:rsidR="003C2020">
        <w:t>execution relationship between GUI events</w:t>
      </w:r>
      <w:r w:rsidR="003A388A">
        <w:t xml:space="preserve">. The model </w:t>
      </w:r>
      <w:r w:rsidR="001C187B">
        <w:t xml:space="preserve">is </w:t>
      </w:r>
      <w:r w:rsidR="000845E8">
        <w:t xml:space="preserve">proposed by Atif Memon </w:t>
      </w:r>
      <w:r w:rsidR="003C2020">
        <w:t>in 2001</w:t>
      </w:r>
      <w:r w:rsidR="003C2020">
        <w:fldChar w:fldCharType="begin" w:fldLock="1"/>
      </w:r>
      <w:r w:rsidR="002102AC">
        <w:instrText>ADDIN CSL_CITATION { "citationItems" : [ { "id" : "ITEM-1", "itemData" : { "DOI" : "10.1145/503271.503244", "ISBN" : "1-58113-390-1", "ISSN" : "01635948", "abstract" : "A widespread recognition of the usefulness of graphical user interfaces (GUIs) has established their importance as critical components of today's software. GUIs have characteristics different from traditional software, and conventional testing techniques do not directly apply to GUIs. This paper's focus is on coverage critieria for GUIs, important rules that provide an objective measure of test quality. We present new coverage criteria to help determine whether a GUI has been adequately tested. These coverage criteria use events and event sequences to specify a measure of test adequacy. Since the total number of permutations of event sequences in any non-trivial GUI is extremely large, the GUI's hierarchical structure is exploited to identify the important event sequences to be tested. A GUI is decomposed into GUI components, each of which is used as a basic unit of testing. A representation of a GUI component, called an event-flow graph, identifies the interaction of events within a component and intra-component criteria are used to evaluate the adequacy of tests on these events. The hierarchical relationship among components is represented by an integration tree, and inter-component coverage criteria are used to evaluate the adequacy of test sequences that cross components. Algorithms are given to construct event-flow graphs and an integration tree for a given GUI, and to evaluate the coverage of a given test suite with respect to the new coverage criteria. A case study illustrates the usefulness of the coverage report to guide further testing and an important correlation between event-based coverage of a GUI and statement coverage of its software's underlying code.", "author" : [ { "dropping-particle" : "", "family" : "Memon", "given" : "Atif M.", "non-dropping-particle" : "", "parse-names" : false, "suffix" : "" }, { "dropping-particle" : "Lou", "family" : "Soffa", "given" : "Mary", "non-dropping-particle" : "", "parse-names" : false, "suffix" : "" }, { "dropping-particle" : "", "family" : "Pollack", "given" : "Martha E.", "non-dropping-particle" : "", "parse-names" : false, "suffix" : "" } ], "container-title" : "ACM SIGSOFT Software Engineering Notes", "id" : "ITEM-1", "issue" : "5", "issued" : { "date-parts" : [ [ "2001" ] ] }, "page" : "256", "title" : "Coverage criteria for GUI testing", "type" : "article-journal", "volume" : "26" }, "uris" : [ "http://www.mendeley.com/documents/?uuid=09ded02e-71b6-4655-bfca-449d79eac025" ] } ], "mendeley" : { "formattedCitation" : "[3]", "plainTextFormattedCitation" : "[3]", "previouslyFormattedCitation" : "[3]" }, "properties" : { "noteIndex" : 0 }, "schema" : "https://github.com/citation-style-language/schema/raw/master/csl-citation.json" }</w:instrText>
      </w:r>
      <w:r w:rsidR="003C2020">
        <w:fldChar w:fldCharType="separate"/>
      </w:r>
      <w:r w:rsidR="003C2020" w:rsidRPr="003C2020">
        <w:rPr>
          <w:noProof/>
        </w:rPr>
        <w:t>[3]</w:t>
      </w:r>
      <w:r w:rsidR="003C2020">
        <w:fldChar w:fldCharType="end"/>
      </w:r>
      <w:r w:rsidR="003C2020">
        <w:t>.</w:t>
      </w:r>
      <w:r w:rsidR="00FD285F">
        <w:t xml:space="preserve"> </w:t>
      </w:r>
      <w:r w:rsidR="00477EAF">
        <w:t>Nodes represent events</w:t>
      </w:r>
      <w:r w:rsidR="00E41EFA">
        <w:t>,</w:t>
      </w:r>
      <w:r w:rsidR="00477EAF">
        <w:t xml:space="preserve"> and edges represent the execution orders of events. </w:t>
      </w:r>
      <w:r w:rsidR="00E41EFA">
        <w:t xml:space="preserve">An example of an event-flow model is shown in </w:t>
      </w:r>
      <w:r w:rsidR="00E41EFA">
        <w:fldChar w:fldCharType="begin"/>
      </w:r>
      <w:r w:rsidR="00E41EFA">
        <w:instrText xml:space="preserve"> REF _Ref422821638 \h </w:instrText>
      </w:r>
      <w:r w:rsidR="00E41EFA">
        <w:fldChar w:fldCharType="separate"/>
      </w:r>
      <w:r w:rsidR="00CA3B44">
        <w:t xml:space="preserve">Figure </w:t>
      </w:r>
      <w:r w:rsidR="00CA3B44">
        <w:rPr>
          <w:noProof/>
        </w:rPr>
        <w:t>3</w:t>
      </w:r>
      <w:r w:rsidR="00CA3B44">
        <w:t>.</w:t>
      </w:r>
      <w:r w:rsidR="00CA3B44">
        <w:rPr>
          <w:noProof/>
        </w:rPr>
        <w:t>2</w:t>
      </w:r>
      <w:r w:rsidR="00E41EFA">
        <w:fldChar w:fldCharType="end"/>
      </w:r>
      <w:r w:rsidR="00E41EFA">
        <w:t>.</w:t>
      </w:r>
    </w:p>
    <w:p w14:paraId="1B90E533" w14:textId="1EEB14E6" w:rsidR="00275097" w:rsidRDefault="00477EAF" w:rsidP="003E33C7">
      <w:pPr>
        <w:ind w:firstLine="480"/>
      </w:pPr>
      <w:r>
        <w:t xml:space="preserve">To fully describe </w:t>
      </w:r>
      <w:r w:rsidR="00E41EFA">
        <w:t>a</w:t>
      </w:r>
      <w:r w:rsidR="00370BB5">
        <w:t xml:space="preserve"> GUI application, they </w:t>
      </w:r>
      <w:r w:rsidR="00E41EFA">
        <w:t xml:space="preserve">not only use an event-flow model, but </w:t>
      </w:r>
      <w:r w:rsidR="00370BB5">
        <w:t xml:space="preserve">also define a structure called an integration tree. </w:t>
      </w:r>
      <w:r w:rsidR="007C6529">
        <w:t>A node</w:t>
      </w:r>
      <w:r w:rsidR="00E41EFA">
        <w:t xml:space="preserve"> of integration tree represent</w:t>
      </w:r>
      <w:r w:rsidR="007C6529">
        <w:t>s a component</w:t>
      </w:r>
      <w:r w:rsidR="00E41EFA">
        <w:t xml:space="preserve"> of the application, and </w:t>
      </w:r>
      <w:r w:rsidR="007C6529">
        <w:t xml:space="preserve">an </w:t>
      </w:r>
      <w:r w:rsidR="00E41EFA">
        <w:t>edge represent</w:t>
      </w:r>
      <w:r w:rsidR="007C6529">
        <w:t>s</w:t>
      </w:r>
      <w:r w:rsidR="00E41EFA">
        <w:t xml:space="preserve"> the </w:t>
      </w:r>
      <w:r w:rsidR="007C6529">
        <w:t>relation of a component contains a restricted-focus event that invokes another component</w:t>
      </w:r>
      <w:r w:rsidR="00E41EFA">
        <w:t xml:space="preserve">. </w:t>
      </w:r>
      <w:r w:rsidR="007C6529">
        <w:t xml:space="preserve">A restricted-focus event means opening a modal window. </w:t>
      </w:r>
      <w:r w:rsidR="00370BB5">
        <w:t xml:space="preserve">An example is shown in </w:t>
      </w:r>
      <w:r w:rsidR="00370BB5">
        <w:fldChar w:fldCharType="begin"/>
      </w:r>
      <w:r w:rsidR="00370BB5">
        <w:instrText xml:space="preserve"> REF _Ref422821640 \h </w:instrText>
      </w:r>
      <w:r w:rsidR="00370BB5">
        <w:fldChar w:fldCharType="separate"/>
      </w:r>
      <w:r w:rsidR="00CA3B44">
        <w:t xml:space="preserve">Figure </w:t>
      </w:r>
      <w:r w:rsidR="00CA3B44">
        <w:rPr>
          <w:noProof/>
        </w:rPr>
        <w:t>3</w:t>
      </w:r>
      <w:r w:rsidR="00CA3B44">
        <w:t>.</w:t>
      </w:r>
      <w:r w:rsidR="00CA3B44">
        <w:rPr>
          <w:noProof/>
        </w:rPr>
        <w:t>3</w:t>
      </w:r>
      <w:r w:rsidR="00370BB5">
        <w:fldChar w:fldCharType="end"/>
      </w:r>
      <w:r w:rsidR="00370BB5">
        <w:t xml:space="preserve">. </w:t>
      </w:r>
    </w:p>
    <w:p w14:paraId="1224FAC6" w14:textId="77777777" w:rsidR="00447762" w:rsidRDefault="00447762" w:rsidP="003E33C7">
      <w:pPr>
        <w:ind w:firstLine="480"/>
      </w:pPr>
    </w:p>
    <w:p w14:paraId="1E509497" w14:textId="77777777" w:rsidR="00E85CC3" w:rsidRDefault="00247865" w:rsidP="00E85CC3">
      <w:pPr>
        <w:keepNext/>
      </w:pPr>
      <w:r>
        <w:rPr>
          <w:noProof/>
        </w:rPr>
        <w:drawing>
          <wp:inline distT="0" distB="0" distL="0" distR="0" wp14:anchorId="604A4E22" wp14:editId="4DD837CD">
            <wp:extent cx="5400040" cy="2389505"/>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vent-flow graph.png"/>
                    <pic:cNvPicPr/>
                  </pic:nvPicPr>
                  <pic:blipFill>
                    <a:blip r:embed="rId11">
                      <a:extLst>
                        <a:ext uri="{28A0092B-C50C-407E-A947-70E740481C1C}">
                          <a14:useLocalDpi xmlns:a14="http://schemas.microsoft.com/office/drawing/2010/main" val="0"/>
                        </a:ext>
                      </a:extLst>
                    </a:blip>
                    <a:stretch>
                      <a:fillRect/>
                    </a:stretch>
                  </pic:blipFill>
                  <pic:spPr>
                    <a:xfrm>
                      <a:off x="0" y="0"/>
                      <a:ext cx="5400040" cy="2389505"/>
                    </a:xfrm>
                    <a:prstGeom prst="rect">
                      <a:avLst/>
                    </a:prstGeom>
                  </pic:spPr>
                </pic:pic>
              </a:graphicData>
            </a:graphic>
          </wp:inline>
        </w:drawing>
      </w:r>
    </w:p>
    <w:p w14:paraId="219334F7" w14:textId="4C776410" w:rsidR="009E3131" w:rsidRDefault="00E85CC3" w:rsidP="00E85CC3">
      <w:pPr>
        <w:pStyle w:val="ab"/>
      </w:pPr>
      <w:bookmarkStart w:id="48" w:name="_Ref422821638"/>
      <w:bookmarkStart w:id="49" w:name="_Toc424203395"/>
      <w:bookmarkStart w:id="50" w:name="_Ref422821634"/>
      <w:r>
        <w:t xml:space="preserve">Figure </w:t>
      </w:r>
      <w:r w:rsidR="003A560F">
        <w:fldChar w:fldCharType="begin"/>
      </w:r>
      <w:r w:rsidR="003A560F">
        <w:instrText xml:space="preserve"> STYLEREF 1 \s </w:instrText>
      </w:r>
      <w:r w:rsidR="003A560F">
        <w:fldChar w:fldCharType="separate"/>
      </w:r>
      <w:r w:rsidR="00CA3B44">
        <w:rPr>
          <w:noProof/>
        </w:rPr>
        <w:t>3</w:t>
      </w:r>
      <w:r w:rsidR="003A560F">
        <w:rPr>
          <w:noProof/>
        </w:rPr>
        <w:fldChar w:fldCharType="end"/>
      </w:r>
      <w:r w:rsidR="00C42F73">
        <w:t>.</w:t>
      </w:r>
      <w:r w:rsidR="003A560F">
        <w:fldChar w:fldCharType="begin"/>
      </w:r>
      <w:r w:rsidR="003A560F">
        <w:instrText xml:space="preserve"> SEQ Figure \* ARABIC \s 1 </w:instrText>
      </w:r>
      <w:r w:rsidR="003A560F">
        <w:fldChar w:fldCharType="separate"/>
      </w:r>
      <w:r w:rsidR="00CA3B44">
        <w:rPr>
          <w:noProof/>
        </w:rPr>
        <w:t>2</w:t>
      </w:r>
      <w:r w:rsidR="003A560F">
        <w:rPr>
          <w:noProof/>
        </w:rPr>
        <w:fldChar w:fldCharType="end"/>
      </w:r>
      <w:bookmarkEnd w:id="48"/>
      <w:r>
        <w:tab/>
        <w:t xml:space="preserve">An event-flow </w:t>
      </w:r>
      <w:r w:rsidR="00A23842">
        <w:t>graph for a part of MS WordPad.</w:t>
      </w:r>
      <w:bookmarkEnd w:id="49"/>
    </w:p>
    <w:p w14:paraId="1CE123E7" w14:textId="331BB50C" w:rsidR="00E85CC3" w:rsidRDefault="00370BB5" w:rsidP="00E85CC3">
      <w:pPr>
        <w:pStyle w:val="ab"/>
      </w:pPr>
      <w:r>
        <w:t>Atif Memon, Mary Soffa, Martha Pollack, (2001) Coverage Criteria for GUI Testing, Page 4</w:t>
      </w:r>
      <w:r>
        <w:fldChar w:fldCharType="begin" w:fldLock="1"/>
      </w:r>
      <w:r w:rsidR="00541876">
        <w:instrText>ADDIN CSL_CITATION { "citationItems" : [ { "id" : "ITEM-1", "itemData" : { "DOI" : "10.1145/503271.503244", "ISBN" : "1-58113-390-1", "ISSN" : "01635948", "abstract" : "A widespread recognition of the usefulness of graphical user interfaces (GUIs) has established their importance as critical components of today's software. GUIs have characteristics different from traditional software, and conventional testing techniques do not directly apply to GUIs. This paper's focus is on coverage critieria for GUIs, important rules that provide an objective measure of test quality. We present new coverage criteria to help determine whether a GUI has been adequately tested. These coverage criteria use events and event sequences to specify a measure of test adequacy. Since the total number of permutations of event sequences in any non-trivial GUI is extremely large, the GUI's hierarchical structure is exploited to identify the important event sequences to be tested. A GUI is decomposed into GUI components, each of which is used as a basic unit of testing. A representation of a GUI component, called an event-flow graph, identifies the interaction of events within a component and intra-component criteria are used to evaluate the adequacy of tests on these events. The hierarchical relationship among components is represented by an integration tree, and inter-component coverage criteria are used to evaluate the adequacy of test sequences that cross components. Algorithms are given to construct event-flow graphs and an integration tree for a given GUI, and to evaluate the coverage of a given test suite with respect to the new coverage criteria. A case study illustrates the usefulness of the coverage report to guide further testing and an important correlation between event-based coverage of a GUI and statement coverage of its software's underlying code.", "author" : [ { "dropping-particle" : "", "family" : "Memon", "given" : "Atif M.", "non-dropping-particle" : "", "parse-names" : false, "suffix" : "" }, { "dropping-particle" : "Lou", "family" : "Soffa", "given" : "Mary", "non-dropping-particle" : "", "parse-names" : false, "suffix" : "" }, { "dropping-particle" : "", "family" : "Pollack", "given" : "Martha E.", "non-dropping-particle" : "", "parse-names" : false, "suffix" : "" } ], "container-title" : "ACM SIGSOFT Software Engineering Notes", "id" : "ITEM-1", "issue" : "5", "issued" : { "date-parts" : [ [ "2001" ] ] }, "page" : "256", "title" : "Coverage criteria for GUI testing", "type" : "article-journal", "volume" : "26" }, "uris" : [ "http://www.mendeley.com/documents/?uuid=09ded02e-71b6-4655-bfca-449d79eac025" ] } ], "mendeley" : { "formattedCitation" : "[3]", "plainTextFormattedCitation" : "[3]", "previouslyFormattedCitation" : "[3]" }, "properties" : { "noteIndex" : 0 }, "schema" : "https://github.com/citation-style-language/schema/raw/master/csl-citation.json" }</w:instrText>
      </w:r>
      <w:r>
        <w:fldChar w:fldCharType="separate"/>
      </w:r>
      <w:r w:rsidRPr="00370BB5">
        <w:rPr>
          <w:noProof/>
        </w:rPr>
        <w:t>[3]</w:t>
      </w:r>
      <w:r>
        <w:fldChar w:fldCharType="end"/>
      </w:r>
      <w:r>
        <w:t>.</w:t>
      </w:r>
      <w:bookmarkEnd w:id="50"/>
    </w:p>
    <w:p w14:paraId="100D9D41" w14:textId="77777777" w:rsidR="00E85CC3" w:rsidRDefault="00247865" w:rsidP="00E85CC3">
      <w:pPr>
        <w:keepNext/>
      </w:pPr>
      <w:r>
        <w:rPr>
          <w:noProof/>
        </w:rPr>
        <w:lastRenderedPageBreak/>
        <w:drawing>
          <wp:inline distT="0" distB="0" distL="0" distR="0" wp14:anchorId="00A5DA46" wp14:editId="7AE19434">
            <wp:extent cx="5400040" cy="1678305"/>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ntegration tree.png"/>
                    <pic:cNvPicPr/>
                  </pic:nvPicPr>
                  <pic:blipFill>
                    <a:blip r:embed="rId12">
                      <a:extLst>
                        <a:ext uri="{28A0092B-C50C-407E-A947-70E740481C1C}">
                          <a14:useLocalDpi xmlns:a14="http://schemas.microsoft.com/office/drawing/2010/main" val="0"/>
                        </a:ext>
                      </a:extLst>
                    </a:blip>
                    <a:stretch>
                      <a:fillRect/>
                    </a:stretch>
                  </pic:blipFill>
                  <pic:spPr>
                    <a:xfrm>
                      <a:off x="0" y="0"/>
                      <a:ext cx="5400040" cy="1678305"/>
                    </a:xfrm>
                    <a:prstGeom prst="rect">
                      <a:avLst/>
                    </a:prstGeom>
                  </pic:spPr>
                </pic:pic>
              </a:graphicData>
            </a:graphic>
          </wp:inline>
        </w:drawing>
      </w:r>
    </w:p>
    <w:p w14:paraId="4365D5D9" w14:textId="1352C99D" w:rsidR="009E3131" w:rsidRDefault="00E85CC3" w:rsidP="00E85CC3">
      <w:pPr>
        <w:pStyle w:val="ab"/>
      </w:pPr>
      <w:bookmarkStart w:id="51" w:name="_Ref422821640"/>
      <w:bookmarkStart w:id="52" w:name="_Toc424203396"/>
      <w:r>
        <w:t xml:space="preserve">Figure </w:t>
      </w:r>
      <w:r w:rsidR="003A560F">
        <w:fldChar w:fldCharType="begin"/>
      </w:r>
      <w:r w:rsidR="003A560F">
        <w:instrText xml:space="preserve"> STYLEREF 1 \s </w:instrText>
      </w:r>
      <w:r w:rsidR="003A560F">
        <w:fldChar w:fldCharType="separate"/>
      </w:r>
      <w:r w:rsidR="00CA3B44">
        <w:rPr>
          <w:noProof/>
        </w:rPr>
        <w:t>3</w:t>
      </w:r>
      <w:r w:rsidR="003A560F">
        <w:rPr>
          <w:noProof/>
        </w:rPr>
        <w:fldChar w:fldCharType="end"/>
      </w:r>
      <w:r w:rsidR="00C42F73">
        <w:t>.</w:t>
      </w:r>
      <w:r w:rsidR="003A560F">
        <w:fldChar w:fldCharType="begin"/>
      </w:r>
      <w:r w:rsidR="003A560F">
        <w:instrText xml:space="preserve"> SEQ Figure \* ARABIC \s 1 </w:instrText>
      </w:r>
      <w:r w:rsidR="003A560F">
        <w:fldChar w:fldCharType="separate"/>
      </w:r>
      <w:r w:rsidR="00CA3B44">
        <w:rPr>
          <w:noProof/>
        </w:rPr>
        <w:t>3</w:t>
      </w:r>
      <w:r w:rsidR="003A560F">
        <w:rPr>
          <w:noProof/>
        </w:rPr>
        <w:fldChar w:fldCharType="end"/>
      </w:r>
      <w:bookmarkEnd w:id="51"/>
      <w:r>
        <w:tab/>
        <w:t>An integration tree for a part of MS WordPad</w:t>
      </w:r>
      <w:r w:rsidR="00A23842">
        <w:t>.</w:t>
      </w:r>
      <w:bookmarkEnd w:id="52"/>
    </w:p>
    <w:p w14:paraId="75568B18" w14:textId="633A1E8A" w:rsidR="00E85CC3" w:rsidRDefault="00370BB5" w:rsidP="00E85CC3">
      <w:pPr>
        <w:pStyle w:val="ab"/>
      </w:pPr>
      <w:r>
        <w:t>Atif Memon, Mary Soffa, Martha Pollack, (2001) Coverage Criteria for GUI Testing, Page 4</w:t>
      </w:r>
      <w:r>
        <w:fldChar w:fldCharType="begin" w:fldLock="1"/>
      </w:r>
      <w:r w:rsidR="00541876">
        <w:instrText>ADDIN CSL_CITATION { "citationItems" : [ { "id" : "ITEM-1", "itemData" : { "DOI" : "10.1145/503271.503244", "ISBN" : "1-58113-390-1", "ISSN" : "01635948", "abstract" : "A widespread recognition of the usefulness of graphical user interfaces (GUIs) has established their importance as critical components of today's software. GUIs have characteristics different from traditional software, and conventional testing techniques do not directly apply to GUIs. This paper's focus is on coverage critieria for GUIs, important rules that provide an objective measure of test quality. We present new coverage criteria to help determine whether a GUI has been adequately tested. These coverage criteria use events and event sequences to specify a measure of test adequacy. Since the total number of permutations of event sequences in any non-trivial GUI is extremely large, the GUI's hierarchical structure is exploited to identify the important event sequences to be tested. A GUI is decomposed into GUI components, each of which is used as a basic unit of testing. A representation of a GUI component, called an event-flow graph, identifies the interaction of events within a component and intra-component criteria are used to evaluate the adequacy of tests on these events. The hierarchical relationship among components is represented by an integration tree, and inter-component coverage criteria are used to evaluate the adequacy of test sequences that cross components. Algorithms are given to construct event-flow graphs and an integration tree for a given GUI, and to evaluate the coverage of a given test suite with respect to the new coverage criteria. A case study illustrates the usefulness of the coverage report to guide further testing and an important correlation between event-based coverage of a GUI and statement coverage of its software's underlying code.", "author" : [ { "dropping-particle" : "", "family" : "Memon", "given" : "Atif M.", "non-dropping-particle" : "", "parse-names" : false, "suffix" : "" }, { "dropping-particle" : "Lou", "family" : "Soffa", "given" : "Mary", "non-dropping-particle" : "", "parse-names" : false, "suffix" : "" }, { "dropping-particle" : "", "family" : "Pollack", "given" : "Martha E.", "non-dropping-particle" : "", "parse-names" : false, "suffix" : "" } ], "container-title" : "ACM SIGSOFT Software Engineering Notes", "id" : "ITEM-1", "issue" : "5", "issued" : { "date-parts" : [ [ "2001" ] ] }, "page" : "256", "title" : "Coverage criteria for GUI testing", "type" : "article-journal", "volume" : "26" }, "uris" : [ "http://www.mendeley.com/documents/?uuid=09ded02e-71b6-4655-bfca-449d79eac025" ] } ], "mendeley" : { "formattedCitation" : "[3]", "plainTextFormattedCitation" : "[3]", "previouslyFormattedCitation" : "[3]" }, "properties" : { "noteIndex" : 0 }, "schema" : "https://github.com/citation-style-language/schema/raw/master/csl-citation.json" }</w:instrText>
      </w:r>
      <w:r>
        <w:fldChar w:fldCharType="separate"/>
      </w:r>
      <w:r w:rsidRPr="00370BB5">
        <w:rPr>
          <w:noProof/>
        </w:rPr>
        <w:t>[3]</w:t>
      </w:r>
      <w:r>
        <w:fldChar w:fldCharType="end"/>
      </w:r>
      <w:r>
        <w:t>.</w:t>
      </w:r>
    </w:p>
    <w:p w14:paraId="3CEE4C21" w14:textId="13C1E227" w:rsidR="000845E8" w:rsidRPr="00275097" w:rsidRDefault="000845E8" w:rsidP="00275097"/>
    <w:p w14:paraId="4EDA9A86" w14:textId="05F43D57" w:rsidR="004445FE" w:rsidRDefault="004445FE">
      <w:pPr>
        <w:pStyle w:val="21"/>
      </w:pPr>
      <w:bookmarkStart w:id="53" w:name="_Ref422685084"/>
      <w:bookmarkStart w:id="54" w:name="_Ref422685090"/>
      <w:bookmarkStart w:id="55" w:name="_Ref422685095"/>
      <w:bookmarkStart w:id="56" w:name="_Ref422685099"/>
      <w:bookmarkStart w:id="57" w:name="_Ref422685134"/>
      <w:bookmarkStart w:id="58" w:name="_Toc424202904"/>
      <w:bookmarkStart w:id="59" w:name="_Toc425353753"/>
      <w:r>
        <w:t>Android Automated Testing Framework</w:t>
      </w:r>
      <w:bookmarkEnd w:id="53"/>
      <w:bookmarkEnd w:id="54"/>
      <w:bookmarkEnd w:id="55"/>
      <w:bookmarkEnd w:id="56"/>
      <w:bookmarkEnd w:id="57"/>
      <w:bookmarkEnd w:id="58"/>
      <w:bookmarkEnd w:id="59"/>
    </w:p>
    <w:p w14:paraId="1A0A51FC" w14:textId="709A667C" w:rsidR="00940215" w:rsidRDefault="0029514B" w:rsidP="00940215">
      <w:pPr>
        <w:ind w:firstLine="480"/>
      </w:pPr>
      <w:r>
        <w:t xml:space="preserve">To </w:t>
      </w:r>
      <w:r w:rsidR="00940215">
        <w:t xml:space="preserve">establish an </w:t>
      </w:r>
      <w:r>
        <w:t>efficient</w:t>
      </w:r>
      <w:r w:rsidR="00940215">
        <w:t xml:space="preserve"> environment for</w:t>
      </w:r>
      <w:r>
        <w:t xml:space="preserve"> </w:t>
      </w:r>
      <w:r w:rsidR="00940215">
        <w:t xml:space="preserve">developing </w:t>
      </w:r>
      <w:r>
        <w:t>testing</w:t>
      </w:r>
      <w:r w:rsidR="00940215">
        <w:t xml:space="preserve"> tools and techniques</w:t>
      </w:r>
      <w:r>
        <w:t xml:space="preserve"> </w:t>
      </w:r>
      <w:r w:rsidR="00940215">
        <w:t>for Android applications, our</w:t>
      </w:r>
      <w:r>
        <w:t xml:space="preserve"> </w:t>
      </w:r>
      <w:r w:rsidR="001F5B5A" w:rsidRPr="001F5B5A">
        <w:t>laboratory</w:t>
      </w:r>
      <w:r w:rsidR="001F5B5A">
        <w:t xml:space="preserve"> create</w:t>
      </w:r>
      <w:r>
        <w:t xml:space="preserve"> a</w:t>
      </w:r>
      <w:r w:rsidR="008B7DA3">
        <w:t xml:space="preserve"> powerful</w:t>
      </w:r>
      <w:r>
        <w:t xml:space="preserve"> Android automated testing Framework. </w:t>
      </w:r>
      <w:r w:rsidR="00A11FB1">
        <w:t xml:space="preserve">Developers can easily program their algorithms </w:t>
      </w:r>
      <w:r w:rsidR="0070727E">
        <w:t xml:space="preserve">for </w:t>
      </w:r>
      <w:r w:rsidR="00A11FB1">
        <w:t>test case generation, test case evaluation, or others by using the framework.</w:t>
      </w:r>
      <w:r w:rsidR="00940215">
        <w:rPr>
          <w:rFonts w:hint="eastAsia"/>
        </w:rPr>
        <w:t xml:space="preserve"> </w:t>
      </w:r>
      <w:r w:rsidR="003059C4">
        <w:t>The framework provides a dynamic mechanism to generate test cases and perform the test cases on the fly.</w:t>
      </w:r>
      <w:r w:rsidR="00522CA0">
        <w:t xml:space="preserve"> The decision of the generation could refer the feedback of the previous test case. At the same time, the framework build the automata of traces which is </w:t>
      </w:r>
      <w:r w:rsidR="00455D1D">
        <w:t>produced by</w:t>
      </w:r>
      <w:r w:rsidR="00522CA0">
        <w:t xml:space="preserve"> performed test cases.</w:t>
      </w:r>
      <w:r w:rsidR="00455D1D">
        <w:t xml:space="preserve"> </w:t>
      </w:r>
    </w:p>
    <w:p w14:paraId="2D13236D" w14:textId="6CE122CE" w:rsidR="0029514B" w:rsidRDefault="00940215" w:rsidP="00940215">
      <w:pPr>
        <w:ind w:firstLine="480"/>
      </w:pPr>
      <w:r>
        <w:t xml:space="preserve">The framework interacts with Android devices </w:t>
      </w:r>
      <w:r w:rsidR="001F5B5A">
        <w:t>through</w:t>
      </w:r>
      <w:r>
        <w:rPr>
          <w:rFonts w:hint="eastAsia"/>
        </w:rPr>
        <w:t xml:space="preserve"> </w:t>
      </w:r>
      <w:r w:rsidR="00B00B4A">
        <w:t>Android Debug Bridge</w:t>
      </w:r>
      <w:r w:rsidR="00F90E4F">
        <w:t xml:space="preserve"> </w:t>
      </w:r>
      <w:r w:rsidR="00F90E4F">
        <w:fldChar w:fldCharType="begin" w:fldLock="1"/>
      </w:r>
      <w:r w:rsidR="00727ABF">
        <w:instrText>ADDIN CSL_CITATION { "citationItems" : [ { "id" : "ITEM-1", "itemData" : { "URL" : "http://developer.android.com/tools/help/adb.html", "id" : "ITEM-1", "issued" : { "date-parts" : [ [ "0" ] ] }, "title" : "Android Debug Bridge", "type" : "webpage" }, "uris" : [ "http://www.mendeley.com/documents/?uuid=4b9ce480-f4ec-4245-bb67-f4d6c14d323f" ] } ], "mendeley" : { "formattedCitation" : "[17]", "plainTextFormattedCitation" : "[17]", "previouslyFormattedCitation" : "[17]" }, "properties" : { "noteIndex" : 0 }, "schema" : "https://github.com/citation-style-language/schema/raw/master/csl-citation.json" }</w:instrText>
      </w:r>
      <w:r w:rsidR="00F90E4F">
        <w:fldChar w:fldCharType="separate"/>
      </w:r>
      <w:r w:rsidR="00332474" w:rsidRPr="00332474">
        <w:rPr>
          <w:noProof/>
        </w:rPr>
        <w:t>[17]</w:t>
      </w:r>
      <w:r w:rsidR="00F90E4F">
        <w:fldChar w:fldCharType="end"/>
      </w:r>
      <w:r w:rsidR="000B7A04">
        <w:t xml:space="preserve"> </w:t>
      </w:r>
      <w:r w:rsidR="00F90E4F">
        <w:t xml:space="preserve">and UIAutomator </w:t>
      </w:r>
      <w:r w:rsidR="00F90E4F">
        <w:fldChar w:fldCharType="begin" w:fldLock="1"/>
      </w:r>
      <w:r w:rsidR="00727ABF">
        <w:instrText>ADDIN CSL_CITATION { "citationItems" : [ { "id" : "ITEM-1", "itemData" : { "URL" : "https://developer.android.com/tools/testing-support-library/index.html#UIAutomator", "id" : "ITEM-1", "issued" : { "date-parts" : [ [ "0" ] ] }, "title" : "UIAutomator", "type" : "webpage" }, "uris" : [ "http://www.mendeley.com/documents/?uuid=b511b494-dcab-4d1a-bc8d-5d0d3a562976" ] } ], "mendeley" : { "formattedCitation" : "[18]", "plainTextFormattedCitation" : "[18]", "previouslyFormattedCitation" : "[18]" }, "properties" : { "noteIndex" : 0 }, "schema" : "https://github.com/citation-style-language/schema/raw/master/csl-citation.json" }</w:instrText>
      </w:r>
      <w:r w:rsidR="00F90E4F">
        <w:fldChar w:fldCharType="separate"/>
      </w:r>
      <w:r w:rsidR="00332474" w:rsidRPr="00332474">
        <w:rPr>
          <w:noProof/>
        </w:rPr>
        <w:t>[18]</w:t>
      </w:r>
      <w:r w:rsidR="00F90E4F">
        <w:fldChar w:fldCharType="end"/>
      </w:r>
      <w:r w:rsidR="00F90E4F">
        <w:t>.</w:t>
      </w:r>
      <w:r>
        <w:t xml:space="preserve"> </w:t>
      </w:r>
      <w:r w:rsidR="00455D1D">
        <w:t>Those tools are developed by Android and have been widely used in testing Android applications and devices.</w:t>
      </w:r>
    </w:p>
    <w:p w14:paraId="6434B572" w14:textId="169380C9" w:rsidR="00455D1D" w:rsidRDefault="00455D1D" w:rsidP="00940215">
      <w:pPr>
        <w:ind w:firstLine="480"/>
      </w:pPr>
      <w:r>
        <w:t>The framework supports various functions like “Failure Detection” and “Abstraction”. “Failure Detection” can exam the application under test is crashed or not.</w:t>
      </w:r>
      <w:r w:rsidR="00F70B68">
        <w:t xml:space="preserve"> “Abstraction” is used for filter</w:t>
      </w:r>
      <w:r w:rsidR="00503C98">
        <w:t>ing</w:t>
      </w:r>
      <w:r w:rsidR="00F70B68">
        <w:t xml:space="preserve"> </w:t>
      </w:r>
      <w:r w:rsidR="00503C98">
        <w:t xml:space="preserve">out redundant information of a screen. The reason why a developer needs “Abstraction” is when </w:t>
      </w:r>
      <w:r w:rsidR="00347F78">
        <w:t xml:space="preserve">there exist two screens with very similar layouts </w:t>
      </w:r>
      <w:r w:rsidR="00347F78">
        <w:lastRenderedPageBreak/>
        <w:t xml:space="preserve">and the developer wants to treat them as a same screen. If the two screens are “unabstracted”, they would be distinguished by string matching. However, after remove unnecessary </w:t>
      </w:r>
      <w:r w:rsidR="002F047A">
        <w:t>attributes of screens</w:t>
      </w:r>
      <w:r w:rsidR="00347F78">
        <w:t>, th</w:t>
      </w:r>
      <w:r w:rsidR="002F047A">
        <w:t>ose</w:t>
      </w:r>
      <w:r w:rsidR="00347F78">
        <w:t xml:space="preserve"> two screens</w:t>
      </w:r>
      <w:r w:rsidR="002F047A">
        <w:t xml:space="preserve"> would be seen as a</w:t>
      </w:r>
      <w:r w:rsidR="00347F78">
        <w:t xml:space="preserve"> same screen if the abstraction is set-up properly.</w:t>
      </w:r>
    </w:p>
    <w:p w14:paraId="52B57698" w14:textId="0750AC4A" w:rsidR="002F047A" w:rsidRDefault="002F047A" w:rsidP="00940215">
      <w:pPr>
        <w:ind w:firstLine="480"/>
      </w:pPr>
      <w:r>
        <w:t xml:space="preserve">Most of our tools and techniques are developed based on </w:t>
      </w:r>
      <w:r w:rsidR="000845E8">
        <w:t xml:space="preserve">this </w:t>
      </w:r>
      <w:r>
        <w:t>framework.</w:t>
      </w:r>
      <w:r w:rsidR="00296FA4">
        <w:t xml:space="preserve"> We use the framework to create a GUI program for construct common sense models. Also, we use the framework to design our test case generator and experiment</w:t>
      </w:r>
      <w:r w:rsidR="000845E8">
        <w:t xml:space="preserve"> on</w:t>
      </w:r>
      <w:r w:rsidR="00296FA4">
        <w:t xml:space="preserve"> our works.</w:t>
      </w:r>
    </w:p>
    <w:p w14:paraId="63F94CEA" w14:textId="66DAB254" w:rsidR="0080058D" w:rsidRDefault="0058724F" w:rsidP="0058724F">
      <w:pPr>
        <w:pStyle w:val="1"/>
      </w:pPr>
      <w:bookmarkStart w:id="60" w:name="_Toc424202905"/>
      <w:bookmarkStart w:id="61" w:name="_Toc425353754"/>
      <w:r>
        <w:lastRenderedPageBreak/>
        <w:t>Common Sense Model</w:t>
      </w:r>
      <w:r w:rsidR="00A466EA">
        <w:t xml:space="preserve"> and SpecElicitor</w:t>
      </w:r>
      <w:bookmarkEnd w:id="47"/>
      <w:bookmarkEnd w:id="60"/>
      <w:bookmarkEnd w:id="61"/>
    </w:p>
    <w:p w14:paraId="2C5572ED" w14:textId="755EDBD6" w:rsidR="00EE45F6" w:rsidRDefault="007C7347" w:rsidP="0014354F">
      <w:pPr>
        <w:ind w:firstLine="480"/>
      </w:pPr>
      <w:r>
        <w:t>In this chapter, we introduce our</w:t>
      </w:r>
      <w:r w:rsidR="00A466EA">
        <w:t xml:space="preserve"> </w:t>
      </w:r>
      <w:r w:rsidR="00DE2464">
        <w:t>common sense</w:t>
      </w:r>
      <w:r w:rsidR="00A466EA">
        <w:t xml:space="preserve"> model and</w:t>
      </w:r>
      <w:r>
        <w:t xml:space="preserve"> SpecElicitor in detail. </w:t>
      </w:r>
      <w:r w:rsidR="000D0A22">
        <w:t>P</w:t>
      </w:r>
      <w:r w:rsidR="009965A9">
        <w:t>eople</w:t>
      </w:r>
      <w:r w:rsidR="00DC0C64">
        <w:t xml:space="preserve"> expect same kind of application</w:t>
      </w:r>
      <w:r w:rsidR="00E11BC8">
        <w:t>s</w:t>
      </w:r>
      <w:r w:rsidR="00DC0C64">
        <w:t xml:space="preserve"> will perform similar</w:t>
      </w:r>
      <w:r w:rsidR="000D0A22">
        <w:t xml:space="preserve"> behavior</w:t>
      </w:r>
      <w:r w:rsidR="00E11BC8">
        <w:t>s</w:t>
      </w:r>
      <w:r w:rsidR="000D0A22">
        <w:t xml:space="preserve"> and get results alike.</w:t>
      </w:r>
      <w:r w:rsidR="00DC0C64">
        <w:t xml:space="preserve"> </w:t>
      </w:r>
      <w:r w:rsidR="000D0A22">
        <w:t xml:space="preserve">We propose a systematic methodology to generalize </w:t>
      </w:r>
      <w:r w:rsidR="008877E6">
        <w:t xml:space="preserve">those </w:t>
      </w:r>
      <w:r w:rsidR="004D29D2">
        <w:t>similar behavior</w:t>
      </w:r>
      <w:r w:rsidR="00E11BC8">
        <w:t>s</w:t>
      </w:r>
      <w:r w:rsidR="00DE2464">
        <w:t>, which is called “C</w:t>
      </w:r>
      <w:r w:rsidR="00A643D1">
        <w:t xml:space="preserve">ommon </w:t>
      </w:r>
      <w:r w:rsidR="00DE2464">
        <w:t>S</w:t>
      </w:r>
      <w:r w:rsidR="00A643D1">
        <w:t>ense</w:t>
      </w:r>
      <w:r w:rsidR="00DE2464">
        <w:t>”</w:t>
      </w:r>
      <w:r w:rsidR="00A643D1">
        <w:t>,</w:t>
      </w:r>
      <w:r w:rsidR="008877E6">
        <w:t xml:space="preserve"> by using normalized terms and develop a tool named SpecElicitor helping </w:t>
      </w:r>
      <w:r w:rsidR="005C1353">
        <w:t>tester</w:t>
      </w:r>
      <w:r w:rsidR="00E11BC8">
        <w:t>s</w:t>
      </w:r>
      <w:r w:rsidR="008877E6">
        <w:t xml:space="preserve"> construct </w:t>
      </w:r>
      <w:r w:rsidR="00EA443E">
        <w:t>a</w:t>
      </w:r>
      <w:r w:rsidR="008877E6">
        <w:t xml:space="preserve"> model</w:t>
      </w:r>
      <w:r w:rsidR="00EA443E">
        <w:t xml:space="preserve"> represent </w:t>
      </w:r>
      <w:r w:rsidR="00E11BC8">
        <w:t>the c</w:t>
      </w:r>
      <w:r w:rsidR="00EA443E">
        <w:t xml:space="preserve">ommon </w:t>
      </w:r>
      <w:r w:rsidR="00E11BC8">
        <w:t>s</w:t>
      </w:r>
      <w:r w:rsidR="00EA443E">
        <w:t>ense</w:t>
      </w:r>
      <w:r w:rsidR="008877E6">
        <w:t xml:space="preserve"> of the application under test without its specification</w:t>
      </w:r>
      <w:r w:rsidR="00A643D1">
        <w:t>.</w:t>
      </w:r>
    </w:p>
    <w:p w14:paraId="1811EB2F" w14:textId="688372EE" w:rsidR="0014354F" w:rsidRDefault="00061567" w:rsidP="0014354F">
      <w:pPr>
        <w:ind w:firstLine="480"/>
      </w:pPr>
      <w:r>
        <w:t xml:space="preserve">A normalized term represent a concept of a screen or an </w:t>
      </w:r>
      <w:r w:rsidR="00C7582C">
        <w:t xml:space="preserve">action for an </w:t>
      </w:r>
      <w:r>
        <w:t xml:space="preserve">actionable object in the screen of the application. </w:t>
      </w:r>
      <w:r w:rsidR="00E11BC8">
        <w:t>A c</w:t>
      </w:r>
      <w:r w:rsidR="004D29D2">
        <w:t xml:space="preserve">ommon </w:t>
      </w:r>
      <w:r w:rsidR="00E11BC8">
        <w:t>s</w:t>
      </w:r>
      <w:r w:rsidR="004D29D2">
        <w:t xml:space="preserve">ense model is a </w:t>
      </w:r>
      <w:r w:rsidR="0044231B">
        <w:t>graphical model</w:t>
      </w:r>
      <w:r w:rsidR="004D29D2">
        <w:t xml:space="preserve"> which is integrated by normalized terms and relations between each other. SpecElicitor is a tool extracting knowledge of the application by interacting with </w:t>
      </w:r>
      <w:r w:rsidR="005C1353">
        <w:t>tester</w:t>
      </w:r>
      <w:r w:rsidR="004D29D2">
        <w:t xml:space="preserve"> and using normalized terms to endow the application human meanings.</w:t>
      </w:r>
    </w:p>
    <w:p w14:paraId="7C61EDEF" w14:textId="39D50A07" w:rsidR="007C7347" w:rsidRDefault="00FB67BF" w:rsidP="0014354F">
      <w:pPr>
        <w:ind w:firstLine="480"/>
      </w:pPr>
      <w:r>
        <w:t xml:space="preserve">In the beginning, </w:t>
      </w:r>
      <w:r w:rsidR="0044231B">
        <w:t>a</w:t>
      </w:r>
      <w:r w:rsidR="00022AA8">
        <w:t xml:space="preserve"> </w:t>
      </w:r>
      <w:r w:rsidR="005C1353">
        <w:t>tester</w:t>
      </w:r>
      <w:r w:rsidR="00022AA8">
        <w:t xml:space="preserve"> would learn miscellaneous in</w:t>
      </w:r>
      <w:r w:rsidR="00AD4160">
        <w:t>formation about the application (e.g. what is this screen, what is this icon means</w:t>
      </w:r>
      <w:r w:rsidR="00245000">
        <w:t>)</w:t>
      </w:r>
      <w:r w:rsidR="00AD4160">
        <w:t>.</w:t>
      </w:r>
      <w:r w:rsidR="00431E2E">
        <w:t xml:space="preserve"> </w:t>
      </w:r>
      <w:r w:rsidR="00061567">
        <w:t xml:space="preserve">Later, </w:t>
      </w:r>
      <w:r w:rsidR="00431E2E">
        <w:t xml:space="preserve">the </w:t>
      </w:r>
      <w:r w:rsidR="005C1353">
        <w:t>tester</w:t>
      </w:r>
      <w:r w:rsidR="00AD4160">
        <w:t xml:space="preserve"> </w:t>
      </w:r>
      <w:r w:rsidR="00245000">
        <w:t>has gotten</w:t>
      </w:r>
      <w:r w:rsidR="00AD4160">
        <w:t xml:space="preserve"> the knowledge about the application, he/she has to list multiple normalized terms. </w:t>
      </w:r>
      <w:r w:rsidR="00061567">
        <w:t xml:space="preserve">Then the </w:t>
      </w:r>
      <w:r w:rsidR="005C1353">
        <w:t>tester</w:t>
      </w:r>
      <w:r w:rsidR="00061567">
        <w:t xml:space="preserve"> tags </w:t>
      </w:r>
      <w:r w:rsidR="00705501">
        <w:t>the application through SpecElicitor</w:t>
      </w:r>
      <w:r w:rsidR="00061567">
        <w:t>.</w:t>
      </w:r>
      <w:r w:rsidR="00E952BC">
        <w:t xml:space="preserve"> </w:t>
      </w:r>
      <w:r w:rsidR="000A1ADB">
        <w:t xml:space="preserve">After the tagging process, </w:t>
      </w:r>
      <w:r w:rsidR="005C1353">
        <w:t>tester</w:t>
      </w:r>
      <w:r w:rsidR="00E952BC">
        <w:t xml:space="preserve"> build</w:t>
      </w:r>
      <w:r w:rsidR="00830BE6">
        <w:t>s</w:t>
      </w:r>
      <w:r w:rsidR="00DE2464">
        <w:t xml:space="preserve"> a c</w:t>
      </w:r>
      <w:r w:rsidR="00E952BC">
        <w:t xml:space="preserve">ommon </w:t>
      </w:r>
      <w:r w:rsidR="00DE2464">
        <w:t>s</w:t>
      </w:r>
      <w:r w:rsidR="00E952BC">
        <w:t xml:space="preserve">ense model </w:t>
      </w:r>
      <w:r w:rsidR="00E66C32">
        <w:t>integrated by normalize</w:t>
      </w:r>
      <w:r w:rsidR="00012072">
        <w:t>d terms</w:t>
      </w:r>
      <w:r w:rsidR="00E952BC">
        <w:t>.</w:t>
      </w:r>
    </w:p>
    <w:p w14:paraId="690B045B" w14:textId="77777777" w:rsidR="00931098" w:rsidRPr="00224458" w:rsidRDefault="00931098" w:rsidP="007C7347">
      <w:pPr>
        <w:ind w:firstLine="480"/>
      </w:pPr>
    </w:p>
    <w:p w14:paraId="2A665755" w14:textId="77777777" w:rsidR="00F529FC" w:rsidRDefault="00F529FC" w:rsidP="00F529FC">
      <w:pPr>
        <w:pStyle w:val="21"/>
      </w:pPr>
      <w:bookmarkStart w:id="62" w:name="_Toc424202906"/>
      <w:bookmarkStart w:id="63" w:name="_Toc425353755"/>
      <w:bookmarkStart w:id="64" w:name="_Toc421045781"/>
      <w:bookmarkStart w:id="65" w:name="_Toc421045782"/>
      <w:r>
        <w:t>Common Sense Model</w:t>
      </w:r>
      <w:bookmarkEnd w:id="62"/>
      <w:bookmarkEnd w:id="63"/>
    </w:p>
    <w:p w14:paraId="33312176" w14:textId="543DCFAB" w:rsidR="00F529FC" w:rsidRDefault="00F529FC" w:rsidP="00F529FC">
      <w:pPr>
        <w:ind w:firstLine="480"/>
      </w:pPr>
      <w:r>
        <w:t xml:space="preserve">To bring human concepts to an application, we want to use a graphical structure to present the meanings of screens and user </w:t>
      </w:r>
      <w:r w:rsidR="00DB5C9E">
        <w:t>actions</w:t>
      </w:r>
      <w:r>
        <w:t xml:space="preserve">. There are some structures serve for representing concepts and relations between them. A semantic network is often used in artificial intelligence. Traditional semantic networks emphasize the “is-a” relation between concepts, in other words, to present a concept by other concepts. However, we </w:t>
      </w:r>
      <w:r>
        <w:lastRenderedPageBreak/>
        <w:t>do not need the “is-a” relation. We only focus on the meanings of the transition from one screen to another screen by triggering an event.</w:t>
      </w:r>
      <w:r w:rsidR="00A524F9">
        <w:t xml:space="preserve"> An example is shown in </w:t>
      </w:r>
      <w:r w:rsidR="00A524F9">
        <w:fldChar w:fldCharType="begin"/>
      </w:r>
      <w:r w:rsidR="00A524F9">
        <w:instrText xml:space="preserve"> REF _Ref422838434 \h </w:instrText>
      </w:r>
      <w:r w:rsidR="00A524F9">
        <w:fldChar w:fldCharType="separate"/>
      </w:r>
      <w:r w:rsidR="00CA3B44">
        <w:t xml:space="preserve">Figure </w:t>
      </w:r>
      <w:r w:rsidR="00CA3B44">
        <w:rPr>
          <w:noProof/>
        </w:rPr>
        <w:t>3</w:t>
      </w:r>
      <w:r w:rsidR="00CA3B44">
        <w:t>.</w:t>
      </w:r>
      <w:r w:rsidR="00CA3B44">
        <w:rPr>
          <w:noProof/>
        </w:rPr>
        <w:t>1</w:t>
      </w:r>
      <w:r w:rsidR="00A524F9">
        <w:fldChar w:fldCharType="end"/>
      </w:r>
      <w:r w:rsidR="00A524F9">
        <w:t>.</w:t>
      </w:r>
    </w:p>
    <w:p w14:paraId="7EDD6D93" w14:textId="06A2DF4D" w:rsidR="00F529FC" w:rsidRDefault="00AE55EE" w:rsidP="00F529FC">
      <w:pPr>
        <w:ind w:firstLine="480"/>
      </w:pPr>
      <w:r>
        <w:t>Constructing a</w:t>
      </w:r>
      <w:r w:rsidR="007E55D1">
        <w:t xml:space="preserve">n event-flow model is </w:t>
      </w:r>
      <w:r>
        <w:t>an option, too.</w:t>
      </w:r>
      <w:r w:rsidR="00F529FC">
        <w:t xml:space="preserve"> Nevertheless, to present a transition, we have to not only build an event-flow model to picture the execu</w:t>
      </w:r>
      <w:r w:rsidR="0001156B">
        <w:t>tion</w:t>
      </w:r>
      <w:r w:rsidR="00F529FC">
        <w:t xml:space="preserve"> flow of events, but also construct an integration tree to </w:t>
      </w:r>
      <w:r w:rsidR="0001156B">
        <w:t>form</w:t>
      </w:r>
      <w:r w:rsidR="00F529FC">
        <w:t xml:space="preserve"> components of a GUI application.</w:t>
      </w:r>
      <w:r w:rsidR="007E55D1">
        <w:t xml:space="preserve"> </w:t>
      </w:r>
      <w:r w:rsidR="007E55D1">
        <w:fldChar w:fldCharType="begin"/>
      </w:r>
      <w:r w:rsidR="007E55D1">
        <w:instrText xml:space="preserve"> REF _Ref422821638 \h </w:instrText>
      </w:r>
      <w:r w:rsidR="007E55D1">
        <w:fldChar w:fldCharType="separate"/>
      </w:r>
      <w:r w:rsidR="00CA3B44">
        <w:t xml:space="preserve">Figure </w:t>
      </w:r>
      <w:r w:rsidR="00CA3B44">
        <w:rPr>
          <w:noProof/>
        </w:rPr>
        <w:t>3</w:t>
      </w:r>
      <w:r w:rsidR="00CA3B44">
        <w:t>.</w:t>
      </w:r>
      <w:r w:rsidR="00CA3B44">
        <w:rPr>
          <w:noProof/>
        </w:rPr>
        <w:t>2</w:t>
      </w:r>
      <w:r w:rsidR="007E55D1">
        <w:fldChar w:fldCharType="end"/>
      </w:r>
      <w:r w:rsidR="007E55D1">
        <w:t xml:space="preserve"> and </w:t>
      </w:r>
      <w:r w:rsidR="007E55D1">
        <w:fldChar w:fldCharType="begin"/>
      </w:r>
      <w:r w:rsidR="007E55D1">
        <w:instrText xml:space="preserve"> REF _Ref422821640 \h </w:instrText>
      </w:r>
      <w:r w:rsidR="007E55D1">
        <w:fldChar w:fldCharType="separate"/>
      </w:r>
      <w:r w:rsidR="00CA3B44">
        <w:t xml:space="preserve">Figure </w:t>
      </w:r>
      <w:r w:rsidR="00CA3B44">
        <w:rPr>
          <w:noProof/>
        </w:rPr>
        <w:t>3</w:t>
      </w:r>
      <w:r w:rsidR="00CA3B44">
        <w:t>.</w:t>
      </w:r>
      <w:r w:rsidR="00CA3B44">
        <w:rPr>
          <w:noProof/>
        </w:rPr>
        <w:t>3</w:t>
      </w:r>
      <w:r w:rsidR="007E55D1">
        <w:fldChar w:fldCharType="end"/>
      </w:r>
      <w:r w:rsidR="007E55D1">
        <w:t xml:space="preserve"> show an event-flo</w:t>
      </w:r>
      <w:r>
        <w:t>w graph and an integration tree.</w:t>
      </w:r>
      <w:r w:rsidR="007E55D1">
        <w:t xml:space="preserve"> </w:t>
      </w:r>
      <w:r>
        <w:t>T</w:t>
      </w:r>
      <w:r w:rsidR="007E55D1">
        <w:t>here should be a table to record which event</w:t>
      </w:r>
      <w:r>
        <w:t xml:space="preserve"> in the event-flow graph</w:t>
      </w:r>
      <w:r w:rsidR="007E55D1">
        <w:t xml:space="preserve"> can be triggered in which component</w:t>
      </w:r>
      <w:r>
        <w:t xml:space="preserve"> in the integration tree</w:t>
      </w:r>
      <w:r w:rsidR="007E55D1">
        <w:t xml:space="preserve">. The structure </w:t>
      </w:r>
      <w:r>
        <w:t>is a little bit complicated.</w:t>
      </w:r>
    </w:p>
    <w:p w14:paraId="0FC1AC12" w14:textId="772E6BB1" w:rsidR="00F529FC" w:rsidRDefault="00F529FC" w:rsidP="00F529FC">
      <w:pPr>
        <w:ind w:firstLine="480"/>
      </w:pPr>
      <w:r>
        <w:t xml:space="preserve">We define a graphical model to present meanings of GUI components and user events of GUI applications. On a common sense model, each node stands for a concept of screens and each edge stands for a concept of actions. </w:t>
      </w:r>
      <w:r w:rsidR="00B32CAB">
        <w:t xml:space="preserve">The </w:t>
      </w:r>
      <w:r w:rsidR="006B3B51">
        <w:t>word</w:t>
      </w:r>
      <w:r w:rsidR="00B32CAB">
        <w:t xml:space="preserve"> “action” means </w:t>
      </w:r>
      <w:r w:rsidR="00267DDA">
        <w:t>a</w:t>
      </w:r>
      <w:r w:rsidR="00B32CAB">
        <w:t xml:space="preserve"> user event. </w:t>
      </w:r>
      <w:r>
        <w:t xml:space="preserve">A </w:t>
      </w:r>
      <w:r w:rsidR="007512A1">
        <w:t>concept</w:t>
      </w:r>
      <w:r>
        <w:t xml:space="preserve"> for screens </w:t>
      </w:r>
      <w:r w:rsidR="0077375A">
        <w:t xml:space="preserve">or actions </w:t>
      </w:r>
      <w:r>
        <w:t xml:space="preserve">can use for </w:t>
      </w:r>
      <w:r w:rsidR="007512A1">
        <w:t>labeling</w:t>
      </w:r>
      <w:r>
        <w:t xml:space="preserve"> with more than one screens and actions. Likewise, a screen or an action can be tagged with multiple </w:t>
      </w:r>
      <w:r w:rsidR="0077375A">
        <w:t>concept</w:t>
      </w:r>
      <w:r>
        <w:t xml:space="preserve">s. </w:t>
      </w:r>
    </w:p>
    <w:p w14:paraId="13F2F832" w14:textId="74EADE2C" w:rsidR="00F529FC" w:rsidRDefault="00F529FC" w:rsidP="00F529FC">
      <w:pPr>
        <w:ind w:firstLine="482"/>
      </w:pPr>
      <w:r>
        <w:t xml:space="preserve">An example is shown on </w:t>
      </w:r>
      <w:r>
        <w:fldChar w:fldCharType="begin"/>
      </w:r>
      <w:r>
        <w:instrText xml:space="preserve"> REF _Ref420920481 \h </w:instrText>
      </w:r>
      <w:r>
        <w:fldChar w:fldCharType="separate"/>
      </w:r>
      <w:r w:rsidR="00CA3B44" w:rsidRPr="00B1338C">
        <w:t xml:space="preserve">Figure </w:t>
      </w:r>
      <w:r w:rsidR="00CA3B44">
        <w:rPr>
          <w:noProof/>
        </w:rPr>
        <w:t>4</w:t>
      </w:r>
      <w:r w:rsidR="00CA3B44">
        <w:t>.</w:t>
      </w:r>
      <w:r w:rsidR="00CA3B44">
        <w:rPr>
          <w:noProof/>
        </w:rPr>
        <w:t>1</w:t>
      </w:r>
      <w:r>
        <w:fldChar w:fldCharType="end"/>
      </w:r>
      <w:r>
        <w:t xml:space="preserve">. This is YouTube on Android system. We can see there is a video playing on the top of the screen and a playlist </w:t>
      </w:r>
      <w:r w:rsidR="00C82DCF">
        <w:t xml:space="preserve">is </w:t>
      </w:r>
      <w:r>
        <w:t xml:space="preserve">below the video. In this case, the tester may </w:t>
      </w:r>
      <w:r w:rsidR="00B32CAB">
        <w:t>want</w:t>
      </w:r>
      <w:r>
        <w:t xml:space="preserve"> </w:t>
      </w:r>
      <w:r w:rsidR="00B32CAB">
        <w:t xml:space="preserve">to </w:t>
      </w:r>
      <w:r>
        <w:t xml:space="preserve">define a class named “Media Player” and </w:t>
      </w:r>
      <w:r w:rsidR="00B32CAB">
        <w:t>labels</w:t>
      </w:r>
      <w:r>
        <w:t xml:space="preserve"> this screen with “Display Screen” and “Playlist”. </w:t>
      </w:r>
    </w:p>
    <w:p w14:paraId="24F848D8" w14:textId="77777777" w:rsidR="00333361" w:rsidRDefault="00333361" w:rsidP="00333361">
      <w:pPr>
        <w:ind w:firstLine="480"/>
      </w:pPr>
      <w:r>
        <w:t>The information of an action includes action types (e.g. click, long-click, text, etc.), action arguments (e.g. a coordinate for clicking and long-clicking, a string for texting, etc.), and the actionable object which takes the action. Human comments are recording whether this transition is pass or fail according to the opinion of the tester and reasons why the transition is fail.</w:t>
      </w:r>
    </w:p>
    <w:p w14:paraId="150A5F5B" w14:textId="77777777" w:rsidR="00333361" w:rsidRDefault="00333361" w:rsidP="00333361">
      <w:pPr>
        <w:ind w:firstLine="480"/>
      </w:pPr>
      <w:r>
        <w:t xml:space="preserve">For every application under test, a tester tags it with concepts and builds a common sense model. For multiple applications with same class, we can easily combine their models into one big common sense model for the class. Because nodes and edges in </w:t>
      </w:r>
      <w:r>
        <w:lastRenderedPageBreak/>
        <w:t>common sense model is represented by concepts, combining models are simply adding nodes and edges in each model to the new model.</w:t>
      </w:r>
    </w:p>
    <w:p w14:paraId="6B285ED8" w14:textId="77777777" w:rsidR="00F529FC" w:rsidRPr="00333361" w:rsidRDefault="00F529FC" w:rsidP="00F529FC">
      <w:pPr>
        <w:ind w:firstLine="482"/>
      </w:pPr>
    </w:p>
    <w:p w14:paraId="06CB65A8" w14:textId="77777777" w:rsidR="00F529FC" w:rsidRDefault="00F529FC" w:rsidP="00A20FBE">
      <w:pPr>
        <w:keepNext/>
        <w:ind w:firstLine="482"/>
        <w:jc w:val="center"/>
      </w:pPr>
      <w:r>
        <w:rPr>
          <w:noProof/>
        </w:rPr>
        <w:drawing>
          <wp:inline distT="0" distB="0" distL="0" distR="0" wp14:anchorId="210651EC" wp14:editId="0A819EBC">
            <wp:extent cx="2400300" cy="4267029"/>
            <wp:effectExtent l="0" t="0" r="0" b="63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youtub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10455" cy="4285081"/>
                    </a:xfrm>
                    <a:prstGeom prst="rect">
                      <a:avLst/>
                    </a:prstGeom>
                  </pic:spPr>
                </pic:pic>
              </a:graphicData>
            </a:graphic>
          </wp:inline>
        </w:drawing>
      </w:r>
    </w:p>
    <w:p w14:paraId="440781C6" w14:textId="2C452F7F" w:rsidR="00F529FC" w:rsidRDefault="00F529FC" w:rsidP="00F529FC">
      <w:pPr>
        <w:pStyle w:val="ab"/>
      </w:pPr>
      <w:bookmarkStart w:id="66" w:name="_Ref420920481"/>
      <w:bookmarkStart w:id="67" w:name="_Ref420920473"/>
      <w:bookmarkStart w:id="68" w:name="_Toc421046241"/>
      <w:bookmarkStart w:id="69" w:name="_Toc421046372"/>
      <w:bookmarkStart w:id="70" w:name="_Toc421046754"/>
      <w:bookmarkStart w:id="71" w:name="_Toc424203397"/>
      <w:r w:rsidRPr="00B1338C">
        <w:t xml:space="preserve">Figure </w:t>
      </w:r>
      <w:r w:rsidR="003A560F">
        <w:fldChar w:fldCharType="begin"/>
      </w:r>
      <w:r w:rsidR="003A560F">
        <w:instrText xml:space="preserve"> STYLEREF 1 \s </w:instrText>
      </w:r>
      <w:r w:rsidR="003A560F">
        <w:fldChar w:fldCharType="separate"/>
      </w:r>
      <w:r w:rsidR="00CA3B44">
        <w:rPr>
          <w:noProof/>
        </w:rPr>
        <w:t>4</w:t>
      </w:r>
      <w:r w:rsidR="003A560F">
        <w:rPr>
          <w:noProof/>
        </w:rPr>
        <w:fldChar w:fldCharType="end"/>
      </w:r>
      <w:r w:rsidR="00C42F73">
        <w:t>.</w:t>
      </w:r>
      <w:r w:rsidR="003A560F">
        <w:fldChar w:fldCharType="begin"/>
      </w:r>
      <w:r w:rsidR="003A560F">
        <w:instrText xml:space="preserve"> SEQ Figure \* ARABIC \s 1 </w:instrText>
      </w:r>
      <w:r w:rsidR="003A560F">
        <w:fldChar w:fldCharType="separate"/>
      </w:r>
      <w:r w:rsidR="00CA3B44">
        <w:rPr>
          <w:noProof/>
        </w:rPr>
        <w:t>1</w:t>
      </w:r>
      <w:r w:rsidR="003A560F">
        <w:rPr>
          <w:noProof/>
        </w:rPr>
        <w:fldChar w:fldCharType="end"/>
      </w:r>
      <w:bookmarkEnd w:id="66"/>
      <w:r w:rsidRPr="00B1338C">
        <w:tab/>
        <w:t>YouTube on Android</w:t>
      </w:r>
      <w:bookmarkEnd w:id="67"/>
      <w:bookmarkEnd w:id="68"/>
      <w:bookmarkEnd w:id="69"/>
      <w:bookmarkEnd w:id="70"/>
      <w:bookmarkEnd w:id="71"/>
    </w:p>
    <w:p w14:paraId="26D62B96" w14:textId="77777777" w:rsidR="00D650E2" w:rsidRPr="00D650E2" w:rsidRDefault="00D650E2" w:rsidP="00D650E2"/>
    <w:p w14:paraId="5B78A6B7" w14:textId="694E4ED9" w:rsidR="00577562" w:rsidRDefault="003B652D" w:rsidP="001742DD">
      <w:pPr>
        <w:ind w:firstLine="480"/>
      </w:pPr>
      <w:r>
        <w:t xml:space="preserve">Furthermore, we want </w:t>
      </w:r>
      <w:r w:rsidR="001742DD">
        <w:t xml:space="preserve">to </w:t>
      </w:r>
      <w:r>
        <w:t xml:space="preserve">not only present the meanings in a common sense model, but also show which screen or action is important than others. We use a variable called the reference count </w:t>
      </w:r>
      <w:r w:rsidR="001742DD">
        <w:t xml:space="preserve">of a screen or an action. </w:t>
      </w:r>
      <w:r w:rsidR="00F529FC">
        <w:t xml:space="preserve">The reference </w:t>
      </w:r>
      <w:r w:rsidR="001742DD">
        <w:t>count</w:t>
      </w:r>
      <w:r w:rsidR="00F529FC">
        <w:t xml:space="preserve"> of</w:t>
      </w:r>
      <w:r w:rsidR="00577562">
        <w:t xml:space="preserve"> a</w:t>
      </w:r>
      <w:r w:rsidR="00F529FC">
        <w:t xml:space="preserve"> node means for every s</w:t>
      </w:r>
      <w:r w:rsidR="00144C46">
        <w:t>creen which been tagged with thi</w:t>
      </w:r>
      <w:r w:rsidR="00F529FC">
        <w:t xml:space="preserve">s </w:t>
      </w:r>
      <w:r w:rsidR="00144C46">
        <w:t>concept</w:t>
      </w:r>
      <w:r w:rsidR="00F529FC">
        <w:t xml:space="preserve"> has</w:t>
      </w:r>
      <w:r w:rsidR="00577562">
        <w:t xml:space="preserve"> appeared</w:t>
      </w:r>
      <w:r w:rsidR="00F529FC">
        <w:t>. The referenc</w:t>
      </w:r>
      <w:r w:rsidR="001742DD">
        <w:t>e</w:t>
      </w:r>
      <w:r w:rsidR="00F529FC">
        <w:t xml:space="preserve"> </w:t>
      </w:r>
      <w:r w:rsidR="001742DD">
        <w:t>count</w:t>
      </w:r>
      <w:r w:rsidR="00F529FC">
        <w:t xml:space="preserve"> of edges means there is a transition from one node to another node by doing the same action on </w:t>
      </w:r>
      <w:r w:rsidR="00144C46">
        <w:t xml:space="preserve">the </w:t>
      </w:r>
      <w:r w:rsidR="00F529FC">
        <w:t>same</w:t>
      </w:r>
      <w:r w:rsidR="00CB1AB5">
        <w:t xml:space="preserve"> actionable</w:t>
      </w:r>
      <w:r w:rsidR="00F529FC">
        <w:t xml:space="preserve"> object.</w:t>
      </w:r>
      <w:r w:rsidR="001742DD">
        <w:t xml:space="preserve"> If a node has a higher reference count, the concept of the node </w:t>
      </w:r>
      <w:r w:rsidR="006B3B51">
        <w:t>would have</w:t>
      </w:r>
      <w:r w:rsidR="001742DD">
        <w:t xml:space="preserve"> been referred </w:t>
      </w:r>
      <w:r w:rsidR="00450AAF">
        <w:t>more times than other concepts.</w:t>
      </w:r>
      <w:r w:rsidR="00D650E2">
        <w:t xml:space="preserve"> </w:t>
      </w:r>
    </w:p>
    <w:p w14:paraId="59FB89C4" w14:textId="7A8867E6" w:rsidR="00F529FC" w:rsidRDefault="00D650E2" w:rsidP="001742DD">
      <w:pPr>
        <w:ind w:firstLine="480"/>
      </w:pPr>
      <w:r>
        <w:lastRenderedPageBreak/>
        <w:t xml:space="preserve">There are two factors affecting a reference count. </w:t>
      </w:r>
      <w:r w:rsidR="00577562">
        <w:t>To cover an application, we have to explore the application as possible as we can. If a screen has many functional buttons, the screen would appears many time.</w:t>
      </w:r>
    </w:p>
    <w:p w14:paraId="7DC659F8" w14:textId="3F115F5B" w:rsidR="006F0432" w:rsidRDefault="00F529FC" w:rsidP="006F0432">
      <w:pPr>
        <w:ind w:firstLine="480"/>
      </w:pPr>
      <w:r>
        <w:t xml:space="preserve">It is possible that there will be more than one edge constructed for a single action. For instance, </w:t>
      </w:r>
      <w:r>
        <w:fldChar w:fldCharType="begin"/>
      </w:r>
      <w:r>
        <w:instrText xml:space="preserve"> REF _Ref420920481 \h </w:instrText>
      </w:r>
      <w:r>
        <w:fldChar w:fldCharType="separate"/>
      </w:r>
      <w:r w:rsidR="00CA3B44" w:rsidRPr="00B1338C">
        <w:t xml:space="preserve">Figure </w:t>
      </w:r>
      <w:r w:rsidR="00CA3B44">
        <w:rPr>
          <w:noProof/>
        </w:rPr>
        <w:t>4</w:t>
      </w:r>
      <w:r w:rsidR="00CA3B44">
        <w:t>.</w:t>
      </w:r>
      <w:r w:rsidR="00CA3B44">
        <w:rPr>
          <w:noProof/>
        </w:rPr>
        <w:t>1</w:t>
      </w:r>
      <w:r>
        <w:fldChar w:fldCharType="end"/>
      </w:r>
      <w:r>
        <w:t xml:space="preserve"> shows that the application is playing </w:t>
      </w:r>
      <w:r w:rsidR="006B3B51">
        <w:t xml:space="preserve">a </w:t>
      </w:r>
      <w:r>
        <w:t>video and listing other video</w:t>
      </w:r>
      <w:r w:rsidR="006A73BB">
        <w:t>s</w:t>
      </w:r>
      <w:r>
        <w:t xml:space="preserve">. This screen will be tagged with multiple </w:t>
      </w:r>
      <w:r w:rsidR="006A73BB">
        <w:t>concepts</w:t>
      </w:r>
      <w:r>
        <w:t>. If tester chooses the “Back” button, this action will affect whole screen, both “Display Screen” and “Playlist”. Then there will be two edge</w:t>
      </w:r>
      <w:r w:rsidR="006A73BB">
        <w:t>s</w:t>
      </w:r>
      <w:r>
        <w:t xml:space="preserve"> </w:t>
      </w:r>
      <w:r w:rsidR="006A73BB">
        <w:t>been constructed.</w:t>
      </w:r>
      <w:r>
        <w:t xml:space="preserve"> </w:t>
      </w:r>
      <w:r w:rsidR="006A73BB">
        <w:t>O</w:t>
      </w:r>
      <w:r>
        <w:t xml:space="preserve">ne is from node represent “Display Screen” and the other is from node represent “Playlist”. If tester chooses the stop button, there will only construct one edge which is from node “Display Screen”. An action can be tagged with multiple </w:t>
      </w:r>
      <w:r w:rsidR="006A73BB">
        <w:t>concepts</w:t>
      </w:r>
      <w:r>
        <w:t xml:space="preserve">, too. Because each edge only represent one concept, there will be multiple edges been created. </w:t>
      </w:r>
    </w:p>
    <w:p w14:paraId="21E0F79A" w14:textId="7A664265" w:rsidR="00F529FC" w:rsidRDefault="00F7672A" w:rsidP="006F0432">
      <w:pPr>
        <w:ind w:firstLine="480"/>
      </w:pPr>
      <w:r>
        <w:fldChar w:fldCharType="begin"/>
      </w:r>
      <w:r>
        <w:instrText xml:space="preserve"> REF _Ref422668940 \h </w:instrText>
      </w:r>
      <w:r>
        <w:fldChar w:fldCharType="separate"/>
      </w:r>
      <w:r w:rsidR="00CA3B44" w:rsidRPr="00B1338C">
        <w:t xml:space="preserve">Figure </w:t>
      </w:r>
      <w:r w:rsidR="00CA3B44">
        <w:rPr>
          <w:noProof/>
        </w:rPr>
        <w:t>4</w:t>
      </w:r>
      <w:r w:rsidR="00CA3B44">
        <w:t>.</w:t>
      </w:r>
      <w:r w:rsidR="00CA3B44">
        <w:rPr>
          <w:noProof/>
        </w:rPr>
        <w:t>2</w:t>
      </w:r>
      <w:r>
        <w:fldChar w:fldCharType="end"/>
      </w:r>
      <w:r>
        <w:t xml:space="preserve"> </w:t>
      </w:r>
      <w:r w:rsidR="00F529FC">
        <w:t xml:space="preserve">shows an example of </w:t>
      </w:r>
      <w:r w:rsidR="006A73BB">
        <w:t>a common s</w:t>
      </w:r>
      <w:r w:rsidR="00F529FC">
        <w:t>ense model.</w:t>
      </w:r>
      <w:r w:rsidR="006A73BB">
        <w:t xml:space="preserve"> The equal sign shows the reference count of </w:t>
      </w:r>
      <w:r w:rsidR="00176E6E">
        <w:t>a node</w:t>
      </w:r>
      <w:r w:rsidR="006A73BB">
        <w:t xml:space="preserve"> </w:t>
      </w:r>
      <w:r w:rsidR="00176E6E">
        <w:t>or an</w:t>
      </w:r>
      <w:r w:rsidR="006A73BB">
        <w:t xml:space="preserve"> edge.</w:t>
      </w:r>
      <w:r>
        <w:t xml:space="preserve"> The </w:t>
      </w:r>
      <w:r w:rsidR="006E1D57">
        <w:t>darker</w:t>
      </w:r>
      <w:r>
        <w:t xml:space="preserve"> a node</w:t>
      </w:r>
      <w:r w:rsidR="006E1D57">
        <w:t xml:space="preserve"> is</w:t>
      </w:r>
      <w:r>
        <w:t xml:space="preserve">, the more referenced </w:t>
      </w:r>
      <w:r w:rsidR="006E1D57">
        <w:t>times it has. The topmost node is represent the initial node of the graphical structure and labeled with “&lt;dummy&gt;”. Because there might have multiple initial screens for one for more applications,</w:t>
      </w:r>
      <w:r w:rsidR="000E4C9E">
        <w:t xml:space="preserve"> a dummy node </w:t>
      </w:r>
      <w:r w:rsidR="006F0432">
        <w:t>helps us traverse the model slightly easily.</w:t>
      </w:r>
      <w:r w:rsidR="00AB1BB9">
        <w:t xml:space="preserve"> The example is combined with nine applications. Four of them are classified to “Notepad”, four of others are classified to “File Manager”, and the last one is classified to both classes.</w:t>
      </w:r>
    </w:p>
    <w:p w14:paraId="171457E5" w14:textId="77777777" w:rsidR="003564FD" w:rsidRDefault="003564FD" w:rsidP="006F0432">
      <w:pPr>
        <w:ind w:firstLine="480"/>
      </w:pPr>
    </w:p>
    <w:p w14:paraId="4E8788CA" w14:textId="4B097A92" w:rsidR="00F529FC" w:rsidRDefault="00F529FC" w:rsidP="00F529FC">
      <w:pPr>
        <w:sectPr w:rsidR="00F529FC" w:rsidSect="00FF3C2B">
          <w:pgSz w:w="11906" w:h="16838" w:code="9"/>
          <w:pgMar w:top="1701" w:right="1701" w:bottom="1134" w:left="1701" w:header="851" w:footer="992" w:gutter="0"/>
          <w:pgNumType w:start="1"/>
          <w:cols w:space="425"/>
          <w:docGrid w:linePitch="360"/>
        </w:sectPr>
      </w:pPr>
    </w:p>
    <w:p w14:paraId="3C68941F" w14:textId="77777777" w:rsidR="008B2C58" w:rsidRDefault="00DC0E62" w:rsidP="008B2C58">
      <w:pPr>
        <w:keepNext/>
      </w:pPr>
      <w:r>
        <w:rPr>
          <w:noProof/>
        </w:rPr>
        <w:lastRenderedPageBreak/>
        <w:drawing>
          <wp:inline distT="0" distB="0" distL="0" distR="0" wp14:anchorId="6BFE3839" wp14:editId="700F01C5">
            <wp:extent cx="9713595" cy="4605311"/>
            <wp:effectExtent l="0" t="0" r="1905"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T3A.png"/>
                    <pic:cNvPicPr/>
                  </pic:nvPicPr>
                  <pic:blipFill>
                    <a:blip r:embed="rId14">
                      <a:extLst>
                        <a:ext uri="{28A0092B-C50C-407E-A947-70E740481C1C}">
                          <a14:useLocalDpi xmlns:a14="http://schemas.microsoft.com/office/drawing/2010/main" val="0"/>
                        </a:ext>
                      </a:extLst>
                    </a:blip>
                    <a:stretch>
                      <a:fillRect/>
                    </a:stretch>
                  </pic:blipFill>
                  <pic:spPr>
                    <a:xfrm>
                      <a:off x="0" y="0"/>
                      <a:ext cx="9750580" cy="4622846"/>
                    </a:xfrm>
                    <a:prstGeom prst="rect">
                      <a:avLst/>
                    </a:prstGeom>
                  </pic:spPr>
                </pic:pic>
              </a:graphicData>
            </a:graphic>
          </wp:inline>
        </w:drawing>
      </w:r>
    </w:p>
    <w:p w14:paraId="1178D861" w14:textId="036FF357" w:rsidR="00F529FC" w:rsidRPr="00B1338C" w:rsidRDefault="008B2C58" w:rsidP="008B2C58">
      <w:pPr>
        <w:pStyle w:val="ab"/>
      </w:pPr>
      <w:bookmarkStart w:id="72" w:name="_Ref422668940"/>
      <w:bookmarkStart w:id="73" w:name="_Ref422668934"/>
      <w:bookmarkStart w:id="74" w:name="_Toc424203398"/>
      <w:r w:rsidRPr="00B1338C">
        <w:t xml:space="preserve">Figure </w:t>
      </w:r>
      <w:r w:rsidR="003A560F">
        <w:fldChar w:fldCharType="begin"/>
      </w:r>
      <w:r w:rsidR="003A560F">
        <w:instrText xml:space="preserve"> STYLEREF 1 \s </w:instrText>
      </w:r>
      <w:r w:rsidR="003A560F">
        <w:fldChar w:fldCharType="separate"/>
      </w:r>
      <w:r w:rsidR="00CA3B44">
        <w:rPr>
          <w:noProof/>
        </w:rPr>
        <w:t>4</w:t>
      </w:r>
      <w:r w:rsidR="003A560F">
        <w:rPr>
          <w:noProof/>
        </w:rPr>
        <w:fldChar w:fldCharType="end"/>
      </w:r>
      <w:r w:rsidR="00C42F73">
        <w:t>.</w:t>
      </w:r>
      <w:r w:rsidR="003A560F">
        <w:fldChar w:fldCharType="begin"/>
      </w:r>
      <w:r w:rsidR="003A560F">
        <w:instrText xml:space="preserve"> SEQ Figure \* ARABIC \s 1 </w:instrText>
      </w:r>
      <w:r w:rsidR="003A560F">
        <w:fldChar w:fldCharType="separate"/>
      </w:r>
      <w:r w:rsidR="00CA3B44">
        <w:rPr>
          <w:noProof/>
        </w:rPr>
        <w:t>2</w:t>
      </w:r>
      <w:r w:rsidR="003A560F">
        <w:rPr>
          <w:noProof/>
        </w:rPr>
        <w:fldChar w:fldCharType="end"/>
      </w:r>
      <w:bookmarkEnd w:id="72"/>
      <w:r w:rsidRPr="00B1338C">
        <w:tab/>
        <w:t xml:space="preserve">An example </w:t>
      </w:r>
      <w:r w:rsidR="00F7672A" w:rsidRPr="00B1338C">
        <w:t>of a common sense model for nine applications</w:t>
      </w:r>
      <w:bookmarkEnd w:id="73"/>
      <w:bookmarkEnd w:id="74"/>
    </w:p>
    <w:p w14:paraId="2FF33A0A" w14:textId="389B2A41" w:rsidR="00F529FC" w:rsidRDefault="00F529FC" w:rsidP="00F529FC">
      <w:pPr>
        <w:sectPr w:rsidR="00F529FC" w:rsidSect="00F7672A">
          <w:pgSz w:w="16838" w:h="11906" w:orient="landscape" w:code="9"/>
          <w:pgMar w:top="1701" w:right="820" w:bottom="1701" w:left="709" w:header="851" w:footer="992" w:gutter="0"/>
          <w:cols w:space="425"/>
          <w:docGrid w:linePitch="360"/>
        </w:sectPr>
      </w:pPr>
    </w:p>
    <w:p w14:paraId="267D123F" w14:textId="77777777" w:rsidR="00F529FC" w:rsidRDefault="00F529FC" w:rsidP="00F529FC">
      <w:pPr>
        <w:pStyle w:val="21"/>
      </w:pPr>
      <w:bookmarkStart w:id="75" w:name="_Toc424202907"/>
      <w:bookmarkStart w:id="76" w:name="_Toc425353756"/>
      <w:r>
        <w:lastRenderedPageBreak/>
        <w:t>Normalized Term</w:t>
      </w:r>
      <w:bookmarkEnd w:id="75"/>
      <w:bookmarkEnd w:id="76"/>
    </w:p>
    <w:p w14:paraId="239581D8" w14:textId="3BFFAD76" w:rsidR="00CB18C2" w:rsidRDefault="00CB18C2" w:rsidP="00F529FC">
      <w:pPr>
        <w:ind w:firstLine="480"/>
      </w:pPr>
      <w:r>
        <w:t xml:space="preserve">We use a word </w:t>
      </w:r>
      <w:r w:rsidR="001A240B">
        <w:t xml:space="preserve">or a term </w:t>
      </w:r>
      <w:r>
        <w:t xml:space="preserve">to express a concept for a screen or an action concretely. The simplest way is using the </w:t>
      </w:r>
      <w:r w:rsidR="001A240B">
        <w:t>string</w:t>
      </w:r>
      <w:r>
        <w:t xml:space="preserve"> shown on the screen or the button.</w:t>
      </w:r>
      <w:r w:rsidR="00131F6A">
        <w:t xml:space="preserve"> Ho</w:t>
      </w:r>
      <w:r w:rsidR="001339CB">
        <w:t xml:space="preserve">wever, a screen may not have a title or buttons in different applications have same functionalities but using different words. For instance, </w:t>
      </w:r>
      <w:r w:rsidR="00367AC0">
        <w:t xml:space="preserve">buttons with “Compress”, “Create Zip”, and “Archive” are used for create a compressed file. To reduce superfluous </w:t>
      </w:r>
      <w:r w:rsidR="00B11D68">
        <w:t>words or terms and avoid ambiguous concepts, we must define a normalized term for each concept.</w:t>
      </w:r>
    </w:p>
    <w:p w14:paraId="3B9B6DAF" w14:textId="77777777" w:rsidR="00F529FC" w:rsidRDefault="00F529FC" w:rsidP="00F529FC">
      <w:pPr>
        <w:ind w:firstLine="480"/>
      </w:pPr>
      <w:r>
        <w:t xml:space="preserve">We define sets of classes and classify applications according its design purposes, functionalities, or features into the classes. For each class we define normalized terms for screens and actions in the screen. </w:t>
      </w:r>
    </w:p>
    <w:p w14:paraId="54CBB794" w14:textId="77777777" w:rsidR="00F529FC" w:rsidRDefault="00F529FC" w:rsidP="00F529FC">
      <w:pPr>
        <w:ind w:firstLine="480"/>
      </w:pPr>
      <w:r>
        <w:t>For instance, we define a class called “Notepad”. In this class, there are normalized terms for screens, e.g. “Note List” for the screen listing notes, “Note” for the screen displaying the note, and “Delete Query” for the screen which is popping up a dialog to verify user’s operation. And for actions, we defined “Create Note” for a button use to create a note and let user editing the note, “Search” for searching notes, “Configure” for entering the configuration page, etc.</w:t>
      </w:r>
    </w:p>
    <w:p w14:paraId="264E7CE9" w14:textId="77777777" w:rsidR="00F529FC" w:rsidRDefault="00F529FC" w:rsidP="00F529FC">
      <w:pPr>
        <w:ind w:firstLine="480"/>
      </w:pPr>
      <w:r>
        <w:t xml:space="preserve">There will be some normalized terms are generally for all kinds of application. For example, “Configure” for actions and “Configuration” for screens would appear in many application. Actually, Android even provide an API named PreferenceActivity that developers can quickly setup a configuration page by using it. </w:t>
      </w:r>
      <w:r>
        <w:rPr>
          <w:rFonts w:hint="eastAsia"/>
        </w:rPr>
        <w:t>In this case, we defined</w:t>
      </w:r>
      <w:r>
        <w:t xml:space="preserve"> a general class of normalized terms. Terms in this class are describing concepts which is for all Android applications.</w:t>
      </w:r>
    </w:p>
    <w:p w14:paraId="2C1ACFD0" w14:textId="77777777" w:rsidR="00F529FC" w:rsidRDefault="00F529FC" w:rsidP="00F529FC">
      <w:pPr>
        <w:ind w:firstLine="480"/>
      </w:pPr>
      <w:r>
        <w:t xml:space="preserve">Therefore, when the tester need to classify an application, he/she not only chooses a class by application’s functionality but also chooses the general class. Furthermore, if an </w:t>
      </w:r>
      <w:r>
        <w:lastRenderedPageBreak/>
        <w:t>application is designed for many purpose which has lots of functionalities, the tester can choose multiple classes in this situation.</w:t>
      </w:r>
    </w:p>
    <w:p w14:paraId="1BA317E3" w14:textId="77777777" w:rsidR="00F529FC" w:rsidRDefault="00F529FC" w:rsidP="00F529FC">
      <w:pPr>
        <w:ind w:firstLine="482"/>
      </w:pPr>
      <w:r>
        <w:rPr>
          <w:rFonts w:hint="eastAsia"/>
        </w:rPr>
        <w:t>T</w:t>
      </w:r>
      <w:r>
        <w:t xml:space="preserve">here are some special terms for particular reasons. “&lt;intermedia_screen&gt;” is for the screen which is for dedicated some menu screens, showing in </w:t>
      </w:r>
      <w:r>
        <w:fldChar w:fldCharType="begin"/>
      </w:r>
      <w:r>
        <w:instrText xml:space="preserve"> REF _Ref420847543 \h </w:instrText>
      </w:r>
      <w:r>
        <w:fldChar w:fldCharType="separate"/>
      </w:r>
      <w:r w:rsidR="00CA3B44" w:rsidRPr="00B1338C">
        <w:t xml:space="preserve">Figure </w:t>
      </w:r>
      <w:r w:rsidR="00CA3B44">
        <w:rPr>
          <w:noProof/>
        </w:rPr>
        <w:t>4</w:t>
      </w:r>
      <w:r w:rsidR="00CA3B44">
        <w:t>.</w:t>
      </w:r>
      <w:r w:rsidR="00CA3B44">
        <w:rPr>
          <w:noProof/>
        </w:rPr>
        <w:t>3</w:t>
      </w:r>
      <w:r>
        <w:fldChar w:fldCharType="end"/>
      </w:r>
      <w:r>
        <w:t xml:space="preserve">. Android provide a delicate user interface layout API called Action Bar. When the screen of the device is wider, buttons on the Action Bar will be displayed directly on the bar, showing in left side of </w:t>
      </w:r>
      <w:r>
        <w:fldChar w:fldCharType="begin"/>
      </w:r>
      <w:r>
        <w:instrText xml:space="preserve"> REF _Ref420847543 \h </w:instrText>
      </w:r>
      <w:r>
        <w:fldChar w:fldCharType="separate"/>
      </w:r>
      <w:r w:rsidR="00CA3B44" w:rsidRPr="00B1338C">
        <w:t xml:space="preserve">Figure </w:t>
      </w:r>
      <w:r w:rsidR="00CA3B44">
        <w:rPr>
          <w:noProof/>
        </w:rPr>
        <w:t>4</w:t>
      </w:r>
      <w:r w:rsidR="00CA3B44">
        <w:t>.</w:t>
      </w:r>
      <w:r w:rsidR="00CA3B44">
        <w:rPr>
          <w:noProof/>
        </w:rPr>
        <w:t>3</w:t>
      </w:r>
      <w:r>
        <w:fldChar w:fldCharType="end"/>
      </w:r>
      <w:r>
        <w:t xml:space="preserve">. However, buttons might be putted in the menu which is on leftmost of the Action Bar in a narrow screen, showing in right side of </w:t>
      </w:r>
      <w:r>
        <w:fldChar w:fldCharType="begin"/>
      </w:r>
      <w:r>
        <w:instrText xml:space="preserve"> REF _Ref420847543 \h </w:instrText>
      </w:r>
      <w:r>
        <w:fldChar w:fldCharType="separate"/>
      </w:r>
      <w:r w:rsidR="00CA3B44" w:rsidRPr="00B1338C">
        <w:t xml:space="preserve">Figure </w:t>
      </w:r>
      <w:r w:rsidR="00CA3B44">
        <w:rPr>
          <w:noProof/>
        </w:rPr>
        <w:t>4</w:t>
      </w:r>
      <w:r w:rsidR="00CA3B44">
        <w:t>.</w:t>
      </w:r>
      <w:r w:rsidR="00CA3B44">
        <w:rPr>
          <w:noProof/>
        </w:rPr>
        <w:t>3</w:t>
      </w:r>
      <w:r>
        <w:fldChar w:fldCharType="end"/>
      </w:r>
      <w:r>
        <w:rPr>
          <w:rFonts w:hint="eastAsia"/>
        </w:rPr>
        <w:t xml:space="preserve">. It depends on </w:t>
      </w:r>
      <w:r>
        <w:t>number of</w:t>
      </w:r>
      <w:r>
        <w:rPr>
          <w:rFonts w:hint="eastAsia"/>
        </w:rPr>
        <w:t xml:space="preserve"> buttons</w:t>
      </w:r>
      <w:r>
        <w:t xml:space="preserve"> on the Action Bar, width of the resolution of the device, and the developer’s design. For portability, we use “&lt;intermedia_screen&gt;” to describe the menu in the Action Bar. Buttons in the menu will be treated as in the screen which contains the</w:t>
      </w:r>
      <w:r>
        <w:rPr>
          <w:rFonts w:hint="eastAsia"/>
        </w:rPr>
        <w:t xml:space="preserve"> </w:t>
      </w:r>
      <w:r>
        <w:t>Action Bar.</w:t>
      </w:r>
    </w:p>
    <w:p w14:paraId="5AD81137" w14:textId="77777777" w:rsidR="00F529FC" w:rsidRDefault="00F529FC" w:rsidP="00A20FBE">
      <w:pPr>
        <w:keepNext/>
        <w:jc w:val="center"/>
      </w:pPr>
      <w:r>
        <w:rPr>
          <w:rFonts w:hint="eastAsia"/>
          <w:noProof/>
        </w:rPr>
        <mc:AlternateContent>
          <mc:Choice Requires="wpg">
            <w:drawing>
              <wp:inline distT="0" distB="0" distL="0" distR="0" wp14:anchorId="6EA86E3A" wp14:editId="4E9990F2">
                <wp:extent cx="5276850" cy="4050030"/>
                <wp:effectExtent l="0" t="0" r="0" b="7620"/>
                <wp:docPr id="9" name="群組 9"/>
                <wp:cNvGraphicFramePr/>
                <a:graphic xmlns:a="http://schemas.openxmlformats.org/drawingml/2006/main">
                  <a:graphicData uri="http://schemas.microsoft.com/office/word/2010/wordprocessingGroup">
                    <wpg:wgp>
                      <wpg:cNvGrpSpPr/>
                      <wpg:grpSpPr>
                        <a:xfrm>
                          <a:off x="0" y="0"/>
                          <a:ext cx="5276850" cy="4050030"/>
                          <a:chOff x="0" y="0"/>
                          <a:chExt cx="5276850" cy="4050030"/>
                        </a:xfrm>
                      </wpg:grpSpPr>
                      <pic:pic xmlns:pic="http://schemas.openxmlformats.org/drawingml/2006/picture">
                        <pic:nvPicPr>
                          <pic:cNvPr id="5" name="圖片 5"/>
                          <pic:cNvPicPr>
                            <a:picLocks noChangeAspect="1"/>
                          </pic:cNvPicPr>
                        </pic:nvPicPr>
                        <pic:blipFill rotWithShape="1">
                          <a:blip r:embed="rId15">
                            <a:extLst>
                              <a:ext uri="{28A0092B-C50C-407E-A947-70E740481C1C}">
                                <a14:useLocalDpi xmlns:a14="http://schemas.microsoft.com/office/drawing/2010/main" val="0"/>
                              </a:ext>
                            </a:extLst>
                          </a:blip>
                          <a:srcRect l="26282" r="24859"/>
                          <a:stretch/>
                        </pic:blipFill>
                        <pic:spPr bwMode="auto">
                          <a:xfrm>
                            <a:off x="2638425" y="0"/>
                            <a:ext cx="2638425" cy="405003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 name="圖片 4"/>
                          <pic:cNvPicPr>
                            <a:picLocks noChangeAspect="1"/>
                          </pic:cNvPicPr>
                        </pic:nvPicPr>
                        <pic:blipFill rotWithShape="1">
                          <a:blip r:embed="rId16">
                            <a:extLst>
                              <a:ext uri="{28A0092B-C50C-407E-A947-70E740481C1C}">
                                <a14:useLocalDpi xmlns:a14="http://schemas.microsoft.com/office/drawing/2010/main" val="0"/>
                              </a:ext>
                            </a:extLst>
                          </a:blip>
                          <a:srcRect l="25752" r="25388"/>
                          <a:stretch/>
                        </pic:blipFill>
                        <pic:spPr bwMode="auto">
                          <a:xfrm>
                            <a:off x="0" y="0"/>
                            <a:ext cx="2638425" cy="4050030"/>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4D8E687D" id="群組 9" o:spid="_x0000_s1026" style="width:415.5pt;height:318.9pt;mso-position-horizontal-relative:char;mso-position-vertical-relative:line" coordsize="52768,405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5" o:spid="_x0000_s1027" type="#_x0000_t75" style="position:absolute;left:26384;width:26384;height:405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0TljXDAAAA2gAAAA8AAABkcnMvZG93bnJldi54bWxEj99qwjAUxu+FvUM4g92IJh0oWzWKCGND&#10;vZnuAQ7Nsa1rTroma6tPbwTBy4/vz49vvuxtJVpqfOlYQzJWIIgzZ0rONfwcPkZvIHxANlg5Jg1n&#10;8rBcPA3mmBrX8Te1+5CLOMI+RQ1FCHUqpc8KsujHriaO3tE1FkOUTS5Ng10ct5V8VWoqLZYcCQXW&#10;tC4o+93/2wjZqs/2sD5t/rDbDZNk935RK6P1y3O/moEI1IdH+N7+MhomcLsSb4BcXA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ROWNcMAAADaAAAADwAAAAAAAAAAAAAAAACf&#10;AgAAZHJzL2Rvd25yZXYueG1sUEsFBgAAAAAEAAQA9wAAAI8DAAAAAA==&#10;">
                  <v:imagedata r:id="rId17" o:title="" cropleft="17224f" cropright="16292f"/>
                  <v:path arrowok="t"/>
                </v:shape>
                <v:shape id="圖片 4" o:spid="_x0000_s1028" type="#_x0000_t75" style="position:absolute;width:26384;height:405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s2GijEAAAA2gAAAA8AAABkcnMvZG93bnJldi54bWxEj1FPwkAQhN9J/A+XNfFNrhiDUDgIIdb4&#10;QDQWfsDSW9pCb7f2Tqj+es/EhMfJzHyTmS9716gzdb4WNjAaJqCIC7E1lwZ22+x+AsoHZIuNMBn4&#10;Jg/Lxc1gjqmVC3/QOQ+lihD2KRqoQmhTrX1RkUM/lJY4egfpHIYou1LbDi8R7hr9kCRj7bDmuFBh&#10;S+uKilP+5QxMn2WzP9rsjWX89KPlc/P+knlj7m771QxUoD5cw//tV2vgEf6uxBugF7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s2GijEAAAA2gAAAA8AAAAAAAAAAAAAAAAA&#10;nwIAAGRycy9kb3ducmV2LnhtbFBLBQYAAAAABAAEAPcAAACQAwAAAAA=&#10;">
                  <v:imagedata r:id="rId18" o:title="" cropleft="16877f" cropright="16638f"/>
                  <v:path arrowok="t"/>
                </v:shape>
                <w10:anchorlock/>
              </v:group>
            </w:pict>
          </mc:Fallback>
        </mc:AlternateContent>
      </w:r>
    </w:p>
    <w:p w14:paraId="2E195C33" w14:textId="50A555CA" w:rsidR="00F529FC" w:rsidRPr="00B1338C" w:rsidRDefault="00F529FC" w:rsidP="00F529FC">
      <w:pPr>
        <w:pStyle w:val="ab"/>
      </w:pPr>
      <w:bookmarkStart w:id="77" w:name="_Ref420847543"/>
      <w:bookmarkStart w:id="78" w:name="_Toc421046240"/>
      <w:bookmarkStart w:id="79" w:name="_Toc421046371"/>
      <w:bookmarkStart w:id="80" w:name="_Toc421046753"/>
      <w:bookmarkStart w:id="81" w:name="_Toc424203399"/>
      <w:r w:rsidRPr="00B1338C">
        <w:t xml:space="preserve">Figure </w:t>
      </w:r>
      <w:r w:rsidR="003A560F">
        <w:fldChar w:fldCharType="begin"/>
      </w:r>
      <w:r w:rsidR="003A560F">
        <w:instrText xml:space="preserve"> STYLEREF 1 \s </w:instrText>
      </w:r>
      <w:r w:rsidR="003A560F">
        <w:fldChar w:fldCharType="separate"/>
      </w:r>
      <w:r w:rsidR="00CA3B44">
        <w:rPr>
          <w:noProof/>
        </w:rPr>
        <w:t>4</w:t>
      </w:r>
      <w:r w:rsidR="003A560F">
        <w:rPr>
          <w:noProof/>
        </w:rPr>
        <w:fldChar w:fldCharType="end"/>
      </w:r>
      <w:r w:rsidR="00C42F73">
        <w:t>.</w:t>
      </w:r>
      <w:r w:rsidR="003A560F">
        <w:fldChar w:fldCharType="begin"/>
      </w:r>
      <w:r w:rsidR="003A560F">
        <w:instrText xml:space="preserve"> SEQ Figure \* ARABIC \s 1 </w:instrText>
      </w:r>
      <w:r w:rsidR="003A560F">
        <w:fldChar w:fldCharType="separate"/>
      </w:r>
      <w:r w:rsidR="00CA3B44">
        <w:rPr>
          <w:noProof/>
        </w:rPr>
        <w:t>3</w:t>
      </w:r>
      <w:r w:rsidR="003A560F">
        <w:rPr>
          <w:noProof/>
        </w:rPr>
        <w:fldChar w:fldCharType="end"/>
      </w:r>
      <w:bookmarkEnd w:id="77"/>
      <w:r w:rsidRPr="00B1338C">
        <w:tab/>
        <w:t>An application with Action Bar</w:t>
      </w:r>
      <w:bookmarkEnd w:id="78"/>
      <w:bookmarkEnd w:id="79"/>
      <w:bookmarkEnd w:id="80"/>
      <w:bookmarkEnd w:id="81"/>
    </w:p>
    <w:p w14:paraId="07F9ADA6" w14:textId="77777777" w:rsidR="00F529FC" w:rsidRDefault="00F529FC" w:rsidP="00F529FC">
      <w:pPr>
        <w:ind w:firstLine="480"/>
      </w:pPr>
      <w:r>
        <w:lastRenderedPageBreak/>
        <w:t>“Other” and “Other Screen” are using for describing some actions and screens that cannot be described by other terms. If an application has some nontrivial feature</w:t>
      </w:r>
      <w:r>
        <w:rPr>
          <w:rFonts w:hint="eastAsia"/>
        </w:rPr>
        <w:t xml:space="preserve">, </w:t>
      </w:r>
      <w:r>
        <w:t>“Other” and “Other Screen” may come in handy.</w:t>
      </w:r>
    </w:p>
    <w:p w14:paraId="108762F8" w14:textId="262621F8" w:rsidR="00F529FC" w:rsidRDefault="00F529FC" w:rsidP="00F529FC">
      <w:pPr>
        <w:ind w:firstLine="480"/>
      </w:pPr>
      <w:r>
        <w:t xml:space="preserve">To present every concept in each type of class, we need to choose a sufficient number of normalized terms. However, it will be inefficient and against our goal, finding same pattern that across multiple applications, if we define too many normalized terms. </w:t>
      </w:r>
      <w:r w:rsidR="009915DD">
        <w:t>D</w:t>
      </w:r>
      <w:r>
        <w:t xml:space="preserve">eciding the </w:t>
      </w:r>
      <w:r w:rsidR="000E4E07">
        <w:t>accuracy</w:t>
      </w:r>
      <w:r>
        <w:t xml:space="preserve"> of terms is a problem that </w:t>
      </w:r>
      <w:r w:rsidR="000E4E07">
        <w:t>can be</w:t>
      </w:r>
      <w:r>
        <w:t xml:space="preserve"> </w:t>
      </w:r>
      <w:r w:rsidR="00207E18">
        <w:t>trade-off</w:t>
      </w:r>
      <w:r>
        <w:t>.</w:t>
      </w:r>
    </w:p>
    <w:p w14:paraId="34EC7745" w14:textId="77777777" w:rsidR="00F529FC" w:rsidRPr="00164371" w:rsidRDefault="00F529FC" w:rsidP="00F529FC">
      <w:pPr>
        <w:ind w:firstLine="480"/>
      </w:pPr>
    </w:p>
    <w:p w14:paraId="26EFA62B" w14:textId="607AA3CB" w:rsidR="00FC1CA3" w:rsidRDefault="0034637E" w:rsidP="00E63545">
      <w:pPr>
        <w:pStyle w:val="21"/>
      </w:pPr>
      <w:bookmarkStart w:id="82" w:name="_Toc421045783"/>
      <w:bookmarkStart w:id="83" w:name="_Toc424202908"/>
      <w:bookmarkStart w:id="84" w:name="_Toc425353757"/>
      <w:bookmarkEnd w:id="64"/>
      <w:bookmarkEnd w:id="65"/>
      <w:r>
        <w:t>SpecElicitor</w:t>
      </w:r>
      <w:bookmarkEnd w:id="82"/>
      <w:bookmarkEnd w:id="83"/>
      <w:bookmarkEnd w:id="84"/>
    </w:p>
    <w:p w14:paraId="4E98B3BE" w14:textId="2E0F3A35" w:rsidR="00DD2C25" w:rsidRDefault="006B3CC0" w:rsidP="001C2075">
      <w:pPr>
        <w:ind w:firstLine="480"/>
      </w:pPr>
      <w:r>
        <w:t xml:space="preserve">We develop a tool called SpecElicitor to help </w:t>
      </w:r>
      <w:r w:rsidR="005C1353">
        <w:t>tester</w:t>
      </w:r>
      <w:r>
        <w:t xml:space="preserve">s to rapidly tagging test traces and use tagged traces building </w:t>
      </w:r>
      <w:r w:rsidR="00DE2464">
        <w:t>a common s</w:t>
      </w:r>
      <w:r>
        <w:t>ense model</w:t>
      </w:r>
      <w:r w:rsidR="004363CA">
        <w:t>. The basic layout</w:t>
      </w:r>
      <w:r w:rsidR="001D31D6">
        <w:t xml:space="preserve"> </w:t>
      </w:r>
      <w:r w:rsidR="00170695">
        <w:t xml:space="preserve">is </w:t>
      </w:r>
      <w:r w:rsidR="001D31D6">
        <w:t>show</w:t>
      </w:r>
      <w:r w:rsidR="00170695">
        <w:t>n</w:t>
      </w:r>
      <w:r w:rsidR="001D31D6">
        <w:t xml:space="preserve"> in </w:t>
      </w:r>
      <w:r w:rsidR="001D31D6">
        <w:fldChar w:fldCharType="begin"/>
      </w:r>
      <w:r w:rsidR="001D31D6">
        <w:instrText xml:space="preserve"> REF _Ref420849406 \h </w:instrText>
      </w:r>
      <w:r w:rsidR="001C2075">
        <w:instrText xml:space="preserve"> \* MERGEFORMAT </w:instrText>
      </w:r>
      <w:r w:rsidR="001D31D6">
        <w:fldChar w:fldCharType="separate"/>
      </w:r>
      <w:r w:rsidR="00CA3B44" w:rsidRPr="00CA3B44">
        <w:rPr>
          <w:b/>
        </w:rPr>
        <w:t xml:space="preserve">Figure </w:t>
      </w:r>
      <w:r w:rsidR="00CA3B44" w:rsidRPr="00CA3B44">
        <w:rPr>
          <w:b/>
          <w:noProof/>
        </w:rPr>
        <w:t>4.4</w:t>
      </w:r>
      <w:r w:rsidR="001D31D6">
        <w:fldChar w:fldCharType="end"/>
      </w:r>
      <w:r>
        <w:t>.</w:t>
      </w:r>
      <w:r w:rsidR="007372C8">
        <w:t xml:space="preserve"> </w:t>
      </w:r>
      <w:r w:rsidR="005617F9">
        <w:t xml:space="preserve">SpecElicitor is a “middleman” between </w:t>
      </w:r>
      <w:r w:rsidR="008165AC">
        <w:t>an</w:t>
      </w:r>
      <w:r w:rsidR="005617F9">
        <w:t xml:space="preserve"> Android device</w:t>
      </w:r>
      <w:r w:rsidR="00B57362">
        <w:t xml:space="preserve"> and </w:t>
      </w:r>
      <w:r w:rsidR="009C5D9D">
        <w:t xml:space="preserve">a </w:t>
      </w:r>
      <w:r w:rsidR="005C1353">
        <w:t>tester</w:t>
      </w:r>
      <w:r w:rsidR="009C5D9D">
        <w:t>.</w:t>
      </w:r>
    </w:p>
    <w:p w14:paraId="6BB69481" w14:textId="755FDD51" w:rsidR="003E63BE" w:rsidRDefault="00DD2C25" w:rsidP="00A12A41">
      <w:pPr>
        <w:ind w:firstLine="480"/>
      </w:pPr>
      <w:r>
        <w:t xml:space="preserve">At first, a </w:t>
      </w:r>
      <w:r w:rsidR="005C1353">
        <w:t>tester</w:t>
      </w:r>
      <w:r>
        <w:t xml:space="preserve"> chooses application to test and starts SpecElicitor </w:t>
      </w:r>
      <w:r w:rsidR="0002567D">
        <w:t>through</w:t>
      </w:r>
      <w:r w:rsidR="00BD790D">
        <w:t xml:space="preserve"> our testing framework developed by my co</w:t>
      </w:r>
      <w:r w:rsidR="00835AAE">
        <w:t>lleague</w:t>
      </w:r>
      <w:r>
        <w:t>.</w:t>
      </w:r>
      <w:r w:rsidR="00835AAE">
        <w:t xml:space="preserve"> SpecElicitor </w:t>
      </w:r>
      <w:r w:rsidR="00BD790D">
        <w:t xml:space="preserve">get a XML file for the layout and an image file for the screenshot of </w:t>
      </w:r>
      <w:r w:rsidR="00CF1E0A">
        <w:t xml:space="preserve">the </w:t>
      </w:r>
      <w:r w:rsidR="007E01E4">
        <w:t>application</w:t>
      </w:r>
      <w:r w:rsidR="00835AAE">
        <w:t xml:space="preserve"> then display on the GUI</w:t>
      </w:r>
      <w:r w:rsidR="001C2075">
        <w:t xml:space="preserve">. </w:t>
      </w:r>
      <w:r w:rsidR="005C1353">
        <w:t>Tester</w:t>
      </w:r>
      <w:r w:rsidR="001C2075">
        <w:t xml:space="preserve"> chooses </w:t>
      </w:r>
      <w:r w:rsidR="00496753">
        <w:t>an action (e.g. click, long-click, swipe</w:t>
      </w:r>
      <w:r w:rsidR="002A3E2C">
        <w:t>, etc.</w:t>
      </w:r>
      <w:r w:rsidR="00496753">
        <w:t xml:space="preserve">) </w:t>
      </w:r>
      <w:r w:rsidR="00A12E72">
        <w:t>for</w:t>
      </w:r>
      <w:r w:rsidR="00496753">
        <w:t xml:space="preserve"> </w:t>
      </w:r>
      <w:r w:rsidR="00835AAE">
        <w:t>an</w:t>
      </w:r>
      <w:r w:rsidR="001C2075">
        <w:t xml:space="preserve"> actionable object </w:t>
      </w:r>
      <w:r w:rsidR="008364DE">
        <w:t>and tags it with a normalized term</w:t>
      </w:r>
      <w:r w:rsidR="00D66F44">
        <w:t>.</w:t>
      </w:r>
      <w:r w:rsidR="008364DE">
        <w:t xml:space="preserve"> Spec</w:t>
      </w:r>
      <w:r w:rsidR="002D19DF">
        <w:t xml:space="preserve">Elicitor return the action to </w:t>
      </w:r>
      <w:r w:rsidR="006F3407">
        <w:t>Our Android Testing framework</w:t>
      </w:r>
      <w:r w:rsidR="00D66F44">
        <w:t xml:space="preserve"> and</w:t>
      </w:r>
      <w:r w:rsidR="002D19DF">
        <w:t xml:space="preserve"> </w:t>
      </w:r>
      <w:r w:rsidR="00D66F44">
        <w:t xml:space="preserve">wait for </w:t>
      </w:r>
      <w:r w:rsidR="006F3407">
        <w:t>Our Android Testing framework</w:t>
      </w:r>
      <w:r w:rsidR="002D19DF">
        <w:t xml:space="preserve"> perform</w:t>
      </w:r>
      <w:r w:rsidR="00D66F44">
        <w:t>ing</w:t>
      </w:r>
      <w:r w:rsidR="002D19DF">
        <w:t xml:space="preserve"> the returned action on the Android</w:t>
      </w:r>
      <w:r w:rsidR="00AC552F">
        <w:t xml:space="preserve"> device</w:t>
      </w:r>
      <w:r w:rsidR="00D66F44">
        <w:t>.</w:t>
      </w:r>
      <w:r w:rsidR="003E63BE">
        <w:t xml:space="preserve"> After the device finishing the action, </w:t>
      </w:r>
      <w:r w:rsidR="006F3407">
        <w:t>Our Android Testing framework</w:t>
      </w:r>
      <w:r w:rsidR="003E63BE">
        <w:rPr>
          <w:rFonts w:hint="eastAsia"/>
        </w:rPr>
        <w:t xml:space="preserve"> </w:t>
      </w:r>
      <w:r w:rsidR="00211323">
        <w:t>t</w:t>
      </w:r>
      <w:r w:rsidR="003E63BE">
        <w:t xml:space="preserve">ake a snapshot of the screen, and pass </w:t>
      </w:r>
      <w:r w:rsidR="003A1D95">
        <w:t>a</w:t>
      </w:r>
      <w:r w:rsidR="003E63BE">
        <w:t xml:space="preserve"> XML file and </w:t>
      </w:r>
      <w:r w:rsidR="003A1D95">
        <w:t>a</w:t>
      </w:r>
      <w:r w:rsidR="00B262A3">
        <w:t>n</w:t>
      </w:r>
      <w:r w:rsidR="003E63BE">
        <w:t xml:space="preserve"> image file to SpecElicitor.</w:t>
      </w:r>
      <w:r w:rsidR="002D694E">
        <w:t xml:space="preserve"> When the </w:t>
      </w:r>
      <w:r w:rsidR="005C1353">
        <w:t>tester</w:t>
      </w:r>
      <w:r w:rsidR="002D694E">
        <w:t xml:space="preserve"> want to stop tagging traces and </w:t>
      </w:r>
      <w:r w:rsidR="006E009C">
        <w:t>end</w:t>
      </w:r>
      <w:r w:rsidR="002D694E">
        <w:t xml:space="preserve"> SpecElicitor, he/she presses the “Stop labeling” button on SpecElicitor </w:t>
      </w:r>
      <w:r w:rsidR="006E009C">
        <w:t>then</w:t>
      </w:r>
      <w:r w:rsidR="002D694E">
        <w:t xml:space="preserve"> SpecElicitor will tell </w:t>
      </w:r>
      <w:r w:rsidR="006E009C">
        <w:t>o</w:t>
      </w:r>
      <w:r w:rsidR="006F3407">
        <w:t>ur Android Testing framework</w:t>
      </w:r>
      <w:r w:rsidR="002D694E">
        <w:t xml:space="preserve"> to </w:t>
      </w:r>
      <w:r w:rsidR="005F4C72">
        <w:t>terminate and release the Android device.</w:t>
      </w:r>
      <w:r w:rsidR="00E26A1F">
        <w:rPr>
          <w:rFonts w:hint="eastAsia"/>
        </w:rPr>
        <w:t xml:space="preserve"> </w:t>
      </w:r>
      <w:r w:rsidR="00E26A1F">
        <w:t xml:space="preserve">SpecElicitor will loop many turns until </w:t>
      </w:r>
      <w:r w:rsidR="00EC3C0E">
        <w:t>all screen</w:t>
      </w:r>
      <w:r w:rsidR="009069E4">
        <w:t>s</w:t>
      </w:r>
      <w:r w:rsidR="00EC3C0E">
        <w:t xml:space="preserve"> has been tagged and the </w:t>
      </w:r>
      <w:r w:rsidR="005C1353">
        <w:t>tester</w:t>
      </w:r>
      <w:r w:rsidR="00EC3C0E">
        <w:t xml:space="preserve"> thinks </w:t>
      </w:r>
      <w:r w:rsidR="006A4155">
        <w:t xml:space="preserve">it </w:t>
      </w:r>
      <w:r w:rsidR="00EC3C0E">
        <w:t>is enough.</w:t>
      </w:r>
    </w:p>
    <w:p w14:paraId="567E5F1E" w14:textId="09978F4C" w:rsidR="00FC1BC4" w:rsidRDefault="001122B7" w:rsidP="00A20FBE">
      <w:pPr>
        <w:keepNext/>
        <w:ind w:firstLine="482"/>
        <w:jc w:val="center"/>
      </w:pPr>
      <w:r>
        <w:rPr>
          <w:rFonts w:hint="eastAsia"/>
          <w:noProof/>
        </w:rPr>
        <w:lastRenderedPageBreak/>
        <w:drawing>
          <wp:inline distT="0" distB="0" distL="0" distR="0" wp14:anchorId="1F1C006F" wp14:editId="60309249">
            <wp:extent cx="3867150" cy="4435849"/>
            <wp:effectExtent l="0" t="0" r="0" b="317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ngle gui main frame.png"/>
                    <pic:cNvPicPr/>
                  </pic:nvPicPr>
                  <pic:blipFill rotWithShape="1">
                    <a:blip r:embed="rId19">
                      <a:extLst>
                        <a:ext uri="{28A0092B-C50C-407E-A947-70E740481C1C}">
                          <a14:useLocalDpi xmlns:a14="http://schemas.microsoft.com/office/drawing/2010/main" val="0"/>
                        </a:ext>
                      </a:extLst>
                    </a:blip>
                    <a:srcRect l="18344" t="4937" r="21684" b="3340"/>
                    <a:stretch/>
                  </pic:blipFill>
                  <pic:spPr bwMode="auto">
                    <a:xfrm>
                      <a:off x="0" y="0"/>
                      <a:ext cx="3873870" cy="4443558"/>
                    </a:xfrm>
                    <a:prstGeom prst="rect">
                      <a:avLst/>
                    </a:prstGeom>
                    <a:ln>
                      <a:noFill/>
                    </a:ln>
                    <a:extLst>
                      <a:ext uri="{53640926-AAD7-44D8-BBD7-CCE9431645EC}">
                        <a14:shadowObscured xmlns:a14="http://schemas.microsoft.com/office/drawing/2010/main"/>
                      </a:ext>
                    </a:extLst>
                  </pic:spPr>
                </pic:pic>
              </a:graphicData>
            </a:graphic>
          </wp:inline>
        </w:drawing>
      </w:r>
    </w:p>
    <w:p w14:paraId="1ECE3D36" w14:textId="68A2C5A2" w:rsidR="006B3CC0" w:rsidRPr="00B1338C" w:rsidRDefault="00FC1BC4" w:rsidP="005634A8">
      <w:pPr>
        <w:pStyle w:val="ab"/>
      </w:pPr>
      <w:bookmarkStart w:id="85" w:name="_Ref420849406"/>
      <w:bookmarkStart w:id="86" w:name="_Toc421046243"/>
      <w:bookmarkStart w:id="87" w:name="_Toc421046374"/>
      <w:bookmarkStart w:id="88" w:name="_Toc421046756"/>
      <w:bookmarkStart w:id="89" w:name="_Toc424203400"/>
      <w:r w:rsidRPr="00B1338C">
        <w:t xml:space="preserve">Figure </w:t>
      </w:r>
      <w:r w:rsidR="003A560F">
        <w:fldChar w:fldCharType="begin"/>
      </w:r>
      <w:r w:rsidR="003A560F">
        <w:instrText xml:space="preserve"> STYLEREF 1 \s </w:instrText>
      </w:r>
      <w:r w:rsidR="003A560F">
        <w:fldChar w:fldCharType="separate"/>
      </w:r>
      <w:r w:rsidR="00CA3B44">
        <w:rPr>
          <w:noProof/>
        </w:rPr>
        <w:t>4</w:t>
      </w:r>
      <w:r w:rsidR="003A560F">
        <w:rPr>
          <w:noProof/>
        </w:rPr>
        <w:fldChar w:fldCharType="end"/>
      </w:r>
      <w:r w:rsidR="00C42F73">
        <w:t>.</w:t>
      </w:r>
      <w:r w:rsidR="003A560F">
        <w:fldChar w:fldCharType="begin"/>
      </w:r>
      <w:r w:rsidR="003A560F">
        <w:instrText xml:space="preserve"> SEQ Figure \* ARABIC \s 1 </w:instrText>
      </w:r>
      <w:r w:rsidR="003A560F">
        <w:fldChar w:fldCharType="separate"/>
      </w:r>
      <w:r w:rsidR="00CA3B44">
        <w:rPr>
          <w:noProof/>
        </w:rPr>
        <w:t>4</w:t>
      </w:r>
      <w:r w:rsidR="003A560F">
        <w:rPr>
          <w:noProof/>
        </w:rPr>
        <w:fldChar w:fldCharType="end"/>
      </w:r>
      <w:bookmarkEnd w:id="85"/>
      <w:r w:rsidR="00451770" w:rsidRPr="00B1338C">
        <w:tab/>
      </w:r>
      <w:r w:rsidR="001574CD" w:rsidRPr="00B1338C">
        <w:t>SpecElicitor</w:t>
      </w:r>
      <w:bookmarkEnd w:id="86"/>
      <w:bookmarkEnd w:id="87"/>
      <w:bookmarkEnd w:id="88"/>
      <w:bookmarkEnd w:id="89"/>
    </w:p>
    <w:p w14:paraId="1C659A52" w14:textId="77777777" w:rsidR="00DB46BA" w:rsidRPr="00DB46BA" w:rsidRDefault="00DB46BA" w:rsidP="00DB46BA"/>
    <w:p w14:paraId="1092D10A" w14:textId="05512ED3" w:rsidR="003C080D" w:rsidRDefault="00D238AF" w:rsidP="007A26BD">
      <w:pPr>
        <w:pStyle w:val="31"/>
      </w:pPr>
      <w:bookmarkStart w:id="90" w:name="_Toc421045784"/>
      <w:bookmarkStart w:id="91" w:name="_Toc424202909"/>
      <w:bookmarkStart w:id="92" w:name="_Toc425353758"/>
      <w:r>
        <w:t xml:space="preserve">Screen and Action </w:t>
      </w:r>
      <w:r w:rsidR="00B95535">
        <w:t>Abstraction</w:t>
      </w:r>
      <w:bookmarkEnd w:id="90"/>
      <w:bookmarkEnd w:id="91"/>
      <w:bookmarkEnd w:id="92"/>
    </w:p>
    <w:p w14:paraId="6BC591A0" w14:textId="572CEF53" w:rsidR="007504FB" w:rsidRDefault="005F0023" w:rsidP="00D5126D">
      <w:pPr>
        <w:ind w:firstLine="480"/>
      </w:pPr>
      <w:r>
        <w:t>When apply</w:t>
      </w:r>
      <w:r w:rsidR="00D5126D">
        <w:t>ing</w:t>
      </w:r>
      <w:r>
        <w:t xml:space="preserve"> </w:t>
      </w:r>
      <w:r w:rsidR="00DE2464">
        <w:t>a common sense</w:t>
      </w:r>
      <w:r w:rsidR="00D5126D">
        <w:t xml:space="preserve"> model to </w:t>
      </w:r>
      <w:r w:rsidR="003142F3">
        <w:t>generate or evaluate test cases,</w:t>
      </w:r>
      <w:r w:rsidR="00D5126D">
        <w:t xml:space="preserve"> </w:t>
      </w:r>
      <w:r w:rsidR="00781118">
        <w:t xml:space="preserve">we expect </w:t>
      </w:r>
      <w:r w:rsidR="009B05FD">
        <w:t xml:space="preserve">when we </w:t>
      </w:r>
      <w:r w:rsidR="00781118">
        <w:t>encountering</w:t>
      </w:r>
      <w:r w:rsidR="009B05FD">
        <w:t xml:space="preserve"> a screen and do</w:t>
      </w:r>
      <w:r w:rsidR="00781118">
        <w:t>ing</w:t>
      </w:r>
      <w:r w:rsidR="009B05FD">
        <w:t xml:space="preserve"> an action</w:t>
      </w:r>
      <w:r w:rsidR="00781118">
        <w:t>, we</w:t>
      </w:r>
      <w:r w:rsidR="0051757C">
        <w:t xml:space="preserve"> would</w:t>
      </w:r>
      <w:r w:rsidR="00781118">
        <w:t xml:space="preserve"> know the meaning</w:t>
      </w:r>
      <w:r w:rsidR="0051757C">
        <w:t xml:space="preserve"> of the screen and the action</w:t>
      </w:r>
      <w:r w:rsidR="00781118">
        <w:t>.</w:t>
      </w:r>
      <w:r w:rsidR="009B05FD">
        <w:t xml:space="preserve"> </w:t>
      </w:r>
      <w:r w:rsidR="00781118">
        <w:t xml:space="preserve">That means, </w:t>
      </w:r>
      <w:r w:rsidR="009B05FD">
        <w:t xml:space="preserve">we have to map the </w:t>
      </w:r>
      <w:r w:rsidR="00DE2464">
        <w:t>common sense</w:t>
      </w:r>
      <w:r w:rsidR="009B05FD">
        <w:t xml:space="preserve"> model </w:t>
      </w:r>
      <w:r w:rsidR="00781118">
        <w:t xml:space="preserve">back </w:t>
      </w:r>
      <w:r w:rsidR="009B05FD">
        <w:t xml:space="preserve">to </w:t>
      </w:r>
      <w:r w:rsidR="00781118">
        <w:t xml:space="preserve">the </w:t>
      </w:r>
      <w:r w:rsidR="009B05FD">
        <w:t>screens and actions</w:t>
      </w:r>
      <w:r w:rsidR="00D5126D">
        <w:t>. T</w:t>
      </w:r>
      <w:r w:rsidR="00AD0E4B">
        <w:t xml:space="preserve">here will be some screens have similar </w:t>
      </w:r>
      <w:r w:rsidR="00DC0094">
        <w:t>layout</w:t>
      </w:r>
      <w:r w:rsidR="00AD0E4B">
        <w:t xml:space="preserve"> and functionalities</w:t>
      </w:r>
      <w:r w:rsidR="006F3407">
        <w:t xml:space="preserve"> that can be treated as same screen</w:t>
      </w:r>
      <w:r w:rsidR="00AD0E4B">
        <w:t>.</w:t>
      </w:r>
      <w:r w:rsidR="00F16447">
        <w:t xml:space="preserve"> </w:t>
      </w:r>
      <w:r w:rsidR="006F3407">
        <w:t xml:space="preserve">So does actions. </w:t>
      </w:r>
      <w:r w:rsidR="00A56630">
        <w:t>Even though we tagged a screen before</w:t>
      </w:r>
      <w:r w:rsidR="00F16447">
        <w:t xml:space="preserve">, as long as the layout XML file of </w:t>
      </w:r>
      <w:r w:rsidR="00F05607">
        <w:t>a new</w:t>
      </w:r>
      <w:r w:rsidR="00F16447">
        <w:t xml:space="preserve"> screen is not exactly same as </w:t>
      </w:r>
      <w:r w:rsidR="00F05607">
        <w:t>the tagged</w:t>
      </w:r>
      <w:r w:rsidR="00A56630">
        <w:t xml:space="preserve"> </w:t>
      </w:r>
      <w:r w:rsidR="006F3407">
        <w:t>one</w:t>
      </w:r>
      <w:r w:rsidR="00F16447">
        <w:t xml:space="preserve">, </w:t>
      </w:r>
      <w:r w:rsidR="00A56630">
        <w:t>the new screen will be</w:t>
      </w:r>
      <w:r w:rsidR="00F16447">
        <w:t xml:space="preserve"> </w:t>
      </w:r>
      <w:r w:rsidR="00A56630">
        <w:t>treated as a different screen without tag</w:t>
      </w:r>
      <w:r w:rsidR="00235F5D">
        <w:t>s</w:t>
      </w:r>
      <w:r w:rsidR="00F16447">
        <w:t>.</w:t>
      </w:r>
      <w:r w:rsidR="000A56BB">
        <w:t xml:space="preserve"> We </w:t>
      </w:r>
      <w:r w:rsidR="00814856">
        <w:t>using screen</w:t>
      </w:r>
      <w:r w:rsidR="000A56BB">
        <w:t xml:space="preserve"> abstraction which is a function supported by </w:t>
      </w:r>
      <w:r w:rsidR="00C46723">
        <w:t>o</w:t>
      </w:r>
      <w:r w:rsidR="006F3407">
        <w:t>ur Android Testing framework</w:t>
      </w:r>
      <w:r w:rsidR="000A56BB">
        <w:t xml:space="preserve"> to solve this </w:t>
      </w:r>
      <w:r w:rsidR="00911731">
        <w:lastRenderedPageBreak/>
        <w:t>problem.</w:t>
      </w:r>
    </w:p>
    <w:p w14:paraId="7AF39DFA" w14:textId="08D77A9D" w:rsidR="00FC394F" w:rsidRDefault="00814856" w:rsidP="00814856">
      <w:pPr>
        <w:ind w:firstLine="480"/>
        <w:rPr>
          <w:noProof/>
        </w:rPr>
      </w:pPr>
      <w:r>
        <w:t>Screen abstraction</w:t>
      </w:r>
      <w:r w:rsidR="00911731">
        <w:t xml:space="preserve"> has to be as precise as possible</w:t>
      </w:r>
      <w:r>
        <w:t>. If the abstraction is too abstract, there will be</w:t>
      </w:r>
      <w:r w:rsidR="000D64CA">
        <w:t xml:space="preserve"> </w:t>
      </w:r>
      <w:r w:rsidR="00A85230">
        <w:t>some screens with different functions and design purposes been treated as a same screen.</w:t>
      </w:r>
      <w:r w:rsidR="007566D1" w:rsidRPr="007566D1">
        <w:rPr>
          <w:noProof/>
        </w:rPr>
        <w:t xml:space="preserve"> </w:t>
      </w:r>
      <w:r w:rsidR="00D22F45">
        <w:rPr>
          <w:noProof/>
        </w:rPr>
        <w:t xml:space="preserve">An example is shown in </w:t>
      </w:r>
      <w:r w:rsidR="00D22F45">
        <w:rPr>
          <w:noProof/>
        </w:rPr>
        <w:fldChar w:fldCharType="begin"/>
      </w:r>
      <w:r w:rsidR="00D22F45">
        <w:rPr>
          <w:noProof/>
        </w:rPr>
        <w:instrText xml:space="preserve"> REF _Ref421016235 \h </w:instrText>
      </w:r>
      <w:r w:rsidR="00D22F45">
        <w:rPr>
          <w:noProof/>
        </w:rPr>
      </w:r>
      <w:r w:rsidR="00D22F45">
        <w:rPr>
          <w:noProof/>
        </w:rPr>
        <w:fldChar w:fldCharType="separate"/>
      </w:r>
      <w:r w:rsidR="00CA3B44" w:rsidRPr="00B1338C">
        <w:t xml:space="preserve">Figure </w:t>
      </w:r>
      <w:r w:rsidR="00CA3B44">
        <w:rPr>
          <w:noProof/>
        </w:rPr>
        <w:t>4</w:t>
      </w:r>
      <w:r w:rsidR="00CA3B44">
        <w:t>.</w:t>
      </w:r>
      <w:r w:rsidR="00CA3B44">
        <w:rPr>
          <w:noProof/>
        </w:rPr>
        <w:t>5</w:t>
      </w:r>
      <w:r w:rsidR="00D22F45">
        <w:rPr>
          <w:noProof/>
        </w:rPr>
        <w:fldChar w:fldCharType="end"/>
      </w:r>
      <w:r w:rsidR="009F59B1">
        <w:rPr>
          <w:noProof/>
        </w:rPr>
        <w:t>. The screen on the left is creating a file and query for a file name. The screen on the right is renaming a file and query for a new file name. People can clearly</w:t>
      </w:r>
      <w:r w:rsidR="00E0444D">
        <w:rPr>
          <w:noProof/>
        </w:rPr>
        <w:t xml:space="preserve"> kno</w:t>
      </w:r>
      <w:r w:rsidR="009F59B1">
        <w:rPr>
          <w:noProof/>
        </w:rPr>
        <w:t>w that they are two different screen</w:t>
      </w:r>
      <w:r w:rsidR="00E0444D">
        <w:rPr>
          <w:noProof/>
        </w:rPr>
        <w:t>s</w:t>
      </w:r>
      <w:r w:rsidR="00FB1457">
        <w:rPr>
          <w:noProof/>
        </w:rPr>
        <w:t xml:space="preserve"> </w:t>
      </w:r>
      <w:r w:rsidR="009B2A88">
        <w:rPr>
          <w:noProof/>
        </w:rPr>
        <w:t>cause their fu</w:t>
      </w:r>
      <w:r w:rsidR="00A169F7">
        <w:rPr>
          <w:noProof/>
        </w:rPr>
        <w:t>nctionalities</w:t>
      </w:r>
      <w:r w:rsidR="00E0444D">
        <w:rPr>
          <w:noProof/>
        </w:rPr>
        <w:t xml:space="preserve">. </w:t>
      </w:r>
      <w:r w:rsidR="002D65AE">
        <w:rPr>
          <w:noProof/>
        </w:rPr>
        <w:t>Nevertheless,</w:t>
      </w:r>
      <w:r w:rsidR="009F59B1">
        <w:rPr>
          <w:noProof/>
        </w:rPr>
        <w:t xml:space="preserve"> if the abstraction is configured </w:t>
      </w:r>
      <w:r w:rsidR="002D65AE">
        <w:rPr>
          <w:noProof/>
        </w:rPr>
        <w:t>too fuzzy</w:t>
      </w:r>
      <w:r w:rsidR="009F59B1">
        <w:rPr>
          <w:noProof/>
        </w:rPr>
        <w:t xml:space="preserve">, these two screen will be treated as a same screen. </w:t>
      </w:r>
      <w:r w:rsidR="00E0444D">
        <w:rPr>
          <w:noProof/>
        </w:rPr>
        <w:t>The</w:t>
      </w:r>
      <w:r w:rsidR="009F59B1">
        <w:rPr>
          <w:noProof/>
        </w:rPr>
        <w:t xml:space="preserve"> </w:t>
      </w:r>
      <w:r w:rsidR="005C1353">
        <w:rPr>
          <w:noProof/>
        </w:rPr>
        <w:t>tester</w:t>
      </w:r>
      <w:r w:rsidR="009F59B1">
        <w:rPr>
          <w:noProof/>
        </w:rPr>
        <w:t xml:space="preserve"> </w:t>
      </w:r>
      <w:r w:rsidR="00E0444D">
        <w:rPr>
          <w:noProof/>
        </w:rPr>
        <w:t>is unable to</w:t>
      </w:r>
      <w:r w:rsidR="009F59B1">
        <w:rPr>
          <w:noProof/>
        </w:rPr>
        <w:t xml:space="preserve"> choose </w:t>
      </w:r>
      <w:r w:rsidR="00E0444D">
        <w:rPr>
          <w:noProof/>
        </w:rPr>
        <w:t xml:space="preserve">from normalized terms from </w:t>
      </w:r>
      <w:r w:rsidR="009F59B1">
        <w:rPr>
          <w:noProof/>
        </w:rPr>
        <w:t xml:space="preserve">“Rename Query” </w:t>
      </w:r>
      <w:r w:rsidR="00E0444D">
        <w:rPr>
          <w:noProof/>
        </w:rPr>
        <w:t>and</w:t>
      </w:r>
      <w:r w:rsidR="009F59B1">
        <w:rPr>
          <w:noProof/>
        </w:rPr>
        <w:t xml:space="preserve"> “Create Query”</w:t>
      </w:r>
      <w:r w:rsidR="001B7F8D">
        <w:rPr>
          <w:noProof/>
        </w:rPr>
        <w:t xml:space="preserve"> for these screens, because the screen on the left side is “Create Query”, not “Rename Query”, vise versa.</w:t>
      </w:r>
    </w:p>
    <w:p w14:paraId="066D4925" w14:textId="77777777" w:rsidR="000D7FA8" w:rsidRDefault="000D7FA8" w:rsidP="00814856">
      <w:pPr>
        <w:ind w:firstLine="480"/>
      </w:pPr>
    </w:p>
    <w:p w14:paraId="036A9CDF" w14:textId="77777777" w:rsidR="007566D1" w:rsidRDefault="007566D1" w:rsidP="00A20FBE">
      <w:pPr>
        <w:keepNext/>
        <w:jc w:val="center"/>
      </w:pPr>
      <w:r>
        <w:rPr>
          <w:noProof/>
        </w:rPr>
        <mc:AlternateContent>
          <mc:Choice Requires="wpg">
            <w:drawing>
              <wp:inline distT="0" distB="0" distL="0" distR="0" wp14:anchorId="6EAA1B27" wp14:editId="0EE0A56D">
                <wp:extent cx="5291455" cy="4479290"/>
                <wp:effectExtent l="0" t="0" r="4445" b="0"/>
                <wp:docPr id="11" name="群組 11"/>
                <wp:cNvGraphicFramePr/>
                <a:graphic xmlns:a="http://schemas.openxmlformats.org/drawingml/2006/main">
                  <a:graphicData uri="http://schemas.microsoft.com/office/word/2010/wordprocessingGroup">
                    <wpg:wgp>
                      <wpg:cNvGrpSpPr/>
                      <wpg:grpSpPr>
                        <a:xfrm>
                          <a:off x="0" y="0"/>
                          <a:ext cx="5291455" cy="4479290"/>
                          <a:chOff x="0" y="0"/>
                          <a:chExt cx="5291455" cy="4479290"/>
                        </a:xfrm>
                      </wpg:grpSpPr>
                      <pic:pic xmlns:pic="http://schemas.openxmlformats.org/drawingml/2006/picture">
                        <pic:nvPicPr>
                          <pic:cNvPr id="7" name="圖片 7"/>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19680" cy="4479290"/>
                          </a:xfrm>
                          <a:prstGeom prst="rect">
                            <a:avLst/>
                          </a:prstGeom>
                        </pic:spPr>
                      </pic:pic>
                      <pic:pic xmlns:pic="http://schemas.openxmlformats.org/drawingml/2006/picture">
                        <pic:nvPicPr>
                          <pic:cNvPr id="8" name="圖片 8"/>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2771775" y="0"/>
                            <a:ext cx="2519680" cy="4479290"/>
                          </a:xfrm>
                          <a:prstGeom prst="rect">
                            <a:avLst/>
                          </a:prstGeom>
                        </pic:spPr>
                      </pic:pic>
                    </wpg:wgp>
                  </a:graphicData>
                </a:graphic>
              </wp:inline>
            </w:drawing>
          </mc:Choice>
          <mc:Fallback>
            <w:pict>
              <v:group w14:anchorId="35A55A1B" id="群組 11" o:spid="_x0000_s1026" style="width:416.65pt;height:352.7pt;mso-position-horizontal-relative:char;mso-position-vertical-relative:line" coordsize="52914,447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7" o:spid="_x0000_s1027" type="#_x0000_t75" style="position:absolute;width:25196;height:44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unTAvEAAAA2gAAAA8AAABkcnMvZG93bnJldi54bWxEj0FrAjEUhO+F/ofwCt40Wy22rkYpgmC9&#10;VFcPHh+b52bbzcu6ibr6601B6HGYmW+Yyay1lThT40vHCl57CQji3OmSCwW77aL7AcIHZI2VY1Jw&#10;JQ+z6fPTBFPtLryhcxYKESHsU1RgQqhTKX1uyKLvuZo4egfXWAxRNoXUDV4i3FaynyRDabHkuGCw&#10;prmh/Dc7WQXzgdsv3nbHVbsdjm4/5nudVV+FUp2X9nMMIlAb/sOP9lIreIe/K/EGyOk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unTAvEAAAA2gAAAA8AAAAAAAAAAAAAAAAA&#10;nwIAAGRycy9kb3ducmV2LnhtbFBLBQYAAAAABAAEAPcAAACQAwAAAAA=&#10;">
                  <v:imagedata r:id="rId22" o:title=""/>
                  <v:path arrowok="t"/>
                </v:shape>
                <v:shape id="圖片 8" o:spid="_x0000_s1028" type="#_x0000_t75" style="position:absolute;left:27717;width:25197;height:4479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4MbPjDAAAA2gAAAA8AAABkcnMvZG93bnJldi54bWxEj8FqwzAQRO+F/IPYQG+NlASKcayEEAhp&#10;6KHUzaHHtbWxTKyVsdTY/fuqUOhxmHkzTLGbXCfuNITWs4blQoEgrr1pudFw+Tg+ZSBCRDbYeSYN&#10;3xRgt509FJgbP/I73cvYiFTCIUcNNsY+lzLUlhyGhe+Jk3f1g8OY5NBIM+CYyl0nV0o9S4ctpwWL&#10;PR0s1bfyy2nIqmrVnrrjVdny1b2d1adfX7zWj/NpvwERaYr/4T/6xSQOfq+kGyC3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fgxs+MMAAADaAAAADwAAAAAAAAAAAAAAAACf&#10;AgAAZHJzL2Rvd25yZXYueG1sUEsFBgAAAAAEAAQA9wAAAI8DAAAAAA==&#10;">
                  <v:imagedata r:id="rId23" o:title=""/>
                  <v:path arrowok="t"/>
                </v:shape>
                <w10:anchorlock/>
              </v:group>
            </w:pict>
          </mc:Fallback>
        </mc:AlternateContent>
      </w:r>
    </w:p>
    <w:p w14:paraId="2667AAB2" w14:textId="101ECC3D" w:rsidR="004653CE" w:rsidRPr="00B1338C" w:rsidRDefault="007566D1" w:rsidP="000B4148">
      <w:pPr>
        <w:pStyle w:val="ab"/>
      </w:pPr>
      <w:bookmarkStart w:id="93" w:name="_Ref421016235"/>
      <w:bookmarkStart w:id="94" w:name="_Toc421046244"/>
      <w:bookmarkStart w:id="95" w:name="_Toc421046375"/>
      <w:bookmarkStart w:id="96" w:name="_Toc421046757"/>
      <w:bookmarkStart w:id="97" w:name="_Ref421559292"/>
      <w:bookmarkStart w:id="98" w:name="_Toc424203401"/>
      <w:r w:rsidRPr="00B1338C">
        <w:t xml:space="preserve">Figure </w:t>
      </w:r>
      <w:r w:rsidR="003A560F">
        <w:fldChar w:fldCharType="begin"/>
      </w:r>
      <w:r w:rsidR="003A560F">
        <w:instrText xml:space="preserve"> STYLEREF 1 \s </w:instrText>
      </w:r>
      <w:r w:rsidR="003A560F">
        <w:fldChar w:fldCharType="separate"/>
      </w:r>
      <w:r w:rsidR="00CA3B44">
        <w:rPr>
          <w:noProof/>
        </w:rPr>
        <w:t>4</w:t>
      </w:r>
      <w:r w:rsidR="003A560F">
        <w:rPr>
          <w:noProof/>
        </w:rPr>
        <w:fldChar w:fldCharType="end"/>
      </w:r>
      <w:r w:rsidR="00C42F73">
        <w:t>.</w:t>
      </w:r>
      <w:r w:rsidR="003A560F">
        <w:fldChar w:fldCharType="begin"/>
      </w:r>
      <w:r w:rsidR="003A560F">
        <w:instrText xml:space="preserve"> SEQ Figure \* ARABIC \s 1 </w:instrText>
      </w:r>
      <w:r w:rsidR="003A560F">
        <w:fldChar w:fldCharType="separate"/>
      </w:r>
      <w:r w:rsidR="00CA3B44">
        <w:rPr>
          <w:noProof/>
        </w:rPr>
        <w:t>5</w:t>
      </w:r>
      <w:r w:rsidR="003A560F">
        <w:rPr>
          <w:noProof/>
        </w:rPr>
        <w:fldChar w:fldCharType="end"/>
      </w:r>
      <w:bookmarkEnd w:id="93"/>
      <w:r w:rsidRPr="00B1338C">
        <w:tab/>
        <w:t>Two different screens with a similar layout.</w:t>
      </w:r>
      <w:bookmarkEnd w:id="94"/>
      <w:bookmarkEnd w:id="95"/>
      <w:bookmarkEnd w:id="96"/>
      <w:bookmarkEnd w:id="97"/>
      <w:bookmarkEnd w:id="98"/>
    </w:p>
    <w:p w14:paraId="2CB8DFEB" w14:textId="0C8EDC86" w:rsidR="00362232" w:rsidRPr="004653CE" w:rsidRDefault="00D82683" w:rsidP="00D82683">
      <w:pPr>
        <w:ind w:firstLine="480"/>
      </w:pPr>
      <w:r>
        <w:rPr>
          <w:rFonts w:hint="eastAsia"/>
        </w:rPr>
        <w:lastRenderedPageBreak/>
        <w:t>S</w:t>
      </w:r>
      <w:r>
        <w:t xml:space="preserve">creen abstraction is hard to be generally configured. Not only since different applications would have to use different configuration, but also there are some cases is </w:t>
      </w:r>
      <w:r w:rsidR="00A465F0">
        <w:t>hard to distinguish whether screens are equal or not.</w:t>
      </w:r>
      <w:r w:rsidR="0047760F">
        <w:t xml:space="preserve"> For instance, </w:t>
      </w:r>
      <w:r w:rsidR="0047760F">
        <w:fldChar w:fldCharType="begin"/>
      </w:r>
      <w:r w:rsidR="0047760F">
        <w:instrText xml:space="preserve"> REF _Ref421016235 \h </w:instrText>
      </w:r>
      <w:r w:rsidR="0047760F">
        <w:fldChar w:fldCharType="separate"/>
      </w:r>
      <w:r w:rsidR="00CA3B44" w:rsidRPr="00B1338C">
        <w:t xml:space="preserve">Figure </w:t>
      </w:r>
      <w:r w:rsidR="00CA3B44">
        <w:rPr>
          <w:noProof/>
        </w:rPr>
        <w:t>4</w:t>
      </w:r>
      <w:r w:rsidR="00CA3B44">
        <w:t>.</w:t>
      </w:r>
      <w:r w:rsidR="00CA3B44">
        <w:rPr>
          <w:noProof/>
        </w:rPr>
        <w:t>5</w:t>
      </w:r>
      <w:r w:rsidR="0047760F">
        <w:fldChar w:fldCharType="end"/>
      </w:r>
      <w:r w:rsidR="0047760F">
        <w:t xml:space="preserve"> shows two different screen as mentioned before. However, </w:t>
      </w:r>
      <w:r w:rsidR="00FD48C7">
        <w:t xml:space="preserve">if </w:t>
      </w:r>
      <w:r w:rsidR="0047760F">
        <w:t>we do not take functionality for granted</w:t>
      </w:r>
      <w:r w:rsidR="00FD48C7">
        <w:t>, these screen can be treated as same screen</w:t>
      </w:r>
      <w:r w:rsidR="0047760F">
        <w:t>.</w:t>
      </w:r>
    </w:p>
    <w:p w14:paraId="5052BD59" w14:textId="3E94EC1B" w:rsidR="00C0023D" w:rsidRDefault="009A16C0" w:rsidP="0018689F">
      <w:pPr>
        <w:ind w:firstLine="480"/>
      </w:pPr>
      <w:r>
        <w:t>A</w:t>
      </w:r>
      <w:r w:rsidR="005E0D78">
        <w:t xml:space="preserve">ctionable objects would have </w:t>
      </w:r>
      <w:r w:rsidR="007D2872">
        <w:t>same</w:t>
      </w:r>
      <w:r w:rsidR="005E0D78">
        <w:t xml:space="preserve"> problems. Because objects in layout XML file does not have a unique identifier</w:t>
      </w:r>
      <w:r w:rsidR="00B472C2">
        <w:t xml:space="preserve"> for whole application</w:t>
      </w:r>
      <w:r w:rsidR="005E0D78">
        <w:t xml:space="preserve">, we can only exam </w:t>
      </w:r>
      <w:r w:rsidR="004653CE">
        <w:t>a</w:t>
      </w:r>
      <w:r w:rsidR="005E0D78">
        <w:t>ttribute</w:t>
      </w:r>
      <w:r w:rsidR="004653CE">
        <w:t>s of actionable objects</w:t>
      </w:r>
      <w:r w:rsidR="007D67F7">
        <w:t xml:space="preserve"> and action type</w:t>
      </w:r>
      <w:r w:rsidR="00B1028E">
        <w:t xml:space="preserve"> to guess the meaning of the action</w:t>
      </w:r>
      <w:r w:rsidR="004653CE">
        <w:t>.</w:t>
      </w:r>
      <w:r w:rsidR="00B472C2">
        <w:t xml:space="preserve"> For now we use </w:t>
      </w:r>
      <w:r w:rsidR="00C0023D">
        <w:t>“</w:t>
      </w:r>
      <w:r w:rsidR="00B472C2">
        <w:t>resource-id</w:t>
      </w:r>
      <w:r w:rsidR="00C0023D">
        <w:t>”</w:t>
      </w:r>
      <w:r w:rsidR="00B472C2">
        <w:t xml:space="preserve">, </w:t>
      </w:r>
      <w:r w:rsidR="00C0023D">
        <w:t>“</w:t>
      </w:r>
      <w:r w:rsidR="00B472C2">
        <w:t>class</w:t>
      </w:r>
      <w:r w:rsidR="00C0023D">
        <w:t>”</w:t>
      </w:r>
      <w:r w:rsidR="00B472C2">
        <w:t xml:space="preserve">, </w:t>
      </w:r>
      <w:r w:rsidR="00C0023D">
        <w:t>“</w:t>
      </w:r>
      <w:r w:rsidR="00B472C2">
        <w:t>package</w:t>
      </w:r>
      <w:r w:rsidR="00C0023D">
        <w:t>”</w:t>
      </w:r>
      <w:r w:rsidR="00B472C2">
        <w:t xml:space="preserve">, </w:t>
      </w:r>
      <w:r w:rsidR="00C0023D">
        <w:t>“</w:t>
      </w:r>
      <w:r w:rsidR="00B472C2">
        <w:t>content-desc</w:t>
      </w:r>
      <w:r w:rsidR="00C0023D">
        <w:t>”</w:t>
      </w:r>
      <w:r w:rsidR="00B472C2">
        <w:t xml:space="preserve">, and </w:t>
      </w:r>
      <w:r w:rsidR="00C0023D">
        <w:t>“</w:t>
      </w:r>
      <w:r w:rsidR="00B472C2">
        <w:t>text</w:t>
      </w:r>
      <w:r w:rsidR="00C0023D">
        <w:t>”</w:t>
      </w:r>
      <w:r w:rsidR="00B472C2">
        <w:t xml:space="preserve"> when class is </w:t>
      </w:r>
      <w:r w:rsidR="00C0023D">
        <w:t>“</w:t>
      </w:r>
      <w:r w:rsidR="00B472C2">
        <w:t>android.widget.EditText</w:t>
      </w:r>
      <w:r w:rsidR="00C0023D">
        <w:t>”</w:t>
      </w:r>
      <w:r w:rsidR="00B472C2">
        <w:t xml:space="preserve"> to identify actionable objects</w:t>
      </w:r>
      <w:r w:rsidR="0026113C">
        <w:t xml:space="preserve"> because they are more reliable than the others</w:t>
      </w:r>
      <w:r w:rsidR="00B472C2">
        <w:t>.</w:t>
      </w:r>
      <w:r w:rsidR="009D5606">
        <w:t xml:space="preserve"> </w:t>
      </w:r>
      <w:r w:rsidR="0002587D">
        <w:t>All</w:t>
      </w:r>
      <w:r w:rsidR="009D5606">
        <w:t xml:space="preserve"> attributes</w:t>
      </w:r>
      <w:r w:rsidR="0026113C">
        <w:t xml:space="preserve"> and </w:t>
      </w:r>
      <w:r w:rsidR="00E00BBA">
        <w:t xml:space="preserve">their </w:t>
      </w:r>
      <w:r w:rsidR="000B4148">
        <w:t>information</w:t>
      </w:r>
      <w:r w:rsidR="009D5606">
        <w:t xml:space="preserve"> are list</w:t>
      </w:r>
      <w:r w:rsidR="003168A2">
        <w:t>ed</w:t>
      </w:r>
      <w:r w:rsidR="009D5606">
        <w:t xml:space="preserve"> in</w:t>
      </w:r>
      <w:r w:rsidR="003168A2">
        <w:t xml:space="preserve"> </w:t>
      </w:r>
      <w:r w:rsidR="003168A2">
        <w:fldChar w:fldCharType="begin"/>
      </w:r>
      <w:r w:rsidR="003168A2">
        <w:instrText xml:space="preserve"> REF _Ref421554152 \h </w:instrText>
      </w:r>
      <w:r w:rsidR="003168A2">
        <w:fldChar w:fldCharType="separate"/>
      </w:r>
      <w:r w:rsidR="00CA3B44" w:rsidRPr="00B1338C">
        <w:t xml:space="preserve">Table </w:t>
      </w:r>
      <w:r w:rsidR="00CA3B44">
        <w:rPr>
          <w:noProof/>
        </w:rPr>
        <w:t>4</w:t>
      </w:r>
      <w:r w:rsidR="00CA3B44">
        <w:t>.</w:t>
      </w:r>
      <w:r w:rsidR="00CA3B44">
        <w:rPr>
          <w:noProof/>
        </w:rPr>
        <w:t>1</w:t>
      </w:r>
      <w:r w:rsidR="003168A2">
        <w:fldChar w:fldCharType="end"/>
      </w:r>
      <w:r w:rsidR="005410E4">
        <w:t>.</w:t>
      </w:r>
    </w:p>
    <w:p w14:paraId="1CE0329D" w14:textId="1755690B" w:rsidR="00A23842" w:rsidRDefault="00A23842">
      <w:pPr>
        <w:widowControl/>
        <w:spacing w:line="240" w:lineRule="auto"/>
        <w:jc w:val="left"/>
      </w:pPr>
      <w:r>
        <w:br w:type="page"/>
      </w:r>
    </w:p>
    <w:p w14:paraId="0717B030" w14:textId="7EACAC17" w:rsidR="00365095" w:rsidRDefault="00365095" w:rsidP="00A20FBE">
      <w:pPr>
        <w:pStyle w:val="ab"/>
        <w:keepNext/>
      </w:pPr>
      <w:bookmarkStart w:id="99" w:name="_Ref421554152"/>
      <w:bookmarkStart w:id="100" w:name="_Toc424203411"/>
      <w:r w:rsidRPr="00B1338C">
        <w:lastRenderedPageBreak/>
        <w:t xml:space="preserve">Table </w:t>
      </w:r>
      <w:r w:rsidR="003A560F">
        <w:fldChar w:fldCharType="begin"/>
      </w:r>
      <w:r w:rsidR="003A560F">
        <w:instrText xml:space="preserve"> STYLEREF 1 \s </w:instrText>
      </w:r>
      <w:r w:rsidR="003A560F">
        <w:fldChar w:fldCharType="separate"/>
      </w:r>
      <w:r w:rsidR="00CA3B44">
        <w:rPr>
          <w:noProof/>
        </w:rPr>
        <w:t>4</w:t>
      </w:r>
      <w:r w:rsidR="003A560F">
        <w:rPr>
          <w:noProof/>
        </w:rPr>
        <w:fldChar w:fldCharType="end"/>
      </w:r>
      <w:r w:rsidR="0020196B">
        <w:t>.</w:t>
      </w:r>
      <w:r w:rsidR="003A560F">
        <w:fldChar w:fldCharType="begin"/>
      </w:r>
      <w:r w:rsidR="003A560F">
        <w:instrText xml:space="preserve"> SEQ Table \* ARABIC \s 1 </w:instrText>
      </w:r>
      <w:r w:rsidR="003A560F">
        <w:fldChar w:fldCharType="separate"/>
      </w:r>
      <w:r w:rsidR="00CA3B44">
        <w:rPr>
          <w:noProof/>
        </w:rPr>
        <w:t>1</w:t>
      </w:r>
      <w:r w:rsidR="003A560F">
        <w:rPr>
          <w:noProof/>
        </w:rPr>
        <w:fldChar w:fldCharType="end"/>
      </w:r>
      <w:bookmarkEnd w:id="99"/>
      <w:r w:rsidR="00780409">
        <w:tab/>
      </w:r>
      <w:r w:rsidRPr="00B1338C">
        <w:t>Attributes of actionable objects</w:t>
      </w:r>
      <w:bookmarkEnd w:id="100"/>
    </w:p>
    <w:tbl>
      <w:tblPr>
        <w:tblStyle w:val="56"/>
        <w:tblW w:w="0" w:type="auto"/>
        <w:tblLook w:val="04A0" w:firstRow="1" w:lastRow="0" w:firstColumn="1" w:lastColumn="0" w:noHBand="0" w:noVBand="1"/>
      </w:tblPr>
      <w:tblGrid>
        <w:gridCol w:w="1696"/>
        <w:gridCol w:w="1843"/>
        <w:gridCol w:w="4955"/>
      </w:tblGrid>
      <w:tr w:rsidR="00742F02" w14:paraId="7FD1F736" w14:textId="77777777" w:rsidTr="005C7D0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96" w:type="dxa"/>
          </w:tcPr>
          <w:p w14:paraId="68790617" w14:textId="5FAE5E29" w:rsidR="00742F02" w:rsidRDefault="00742F02" w:rsidP="00742F02">
            <w:r>
              <w:t>Attribute</w:t>
            </w:r>
          </w:p>
        </w:tc>
        <w:tc>
          <w:tcPr>
            <w:tcW w:w="1843" w:type="dxa"/>
          </w:tcPr>
          <w:p w14:paraId="05EB8729" w14:textId="3B2A86FC" w:rsidR="00742F02" w:rsidRDefault="00742F02" w:rsidP="00742F02">
            <w:pPr>
              <w:cnfStyle w:val="100000000000" w:firstRow="1" w:lastRow="0" w:firstColumn="0" w:lastColumn="0" w:oddVBand="0" w:evenVBand="0" w:oddHBand="0" w:evenHBand="0" w:firstRowFirstColumn="0" w:firstRowLastColumn="0" w:lastRowFirstColumn="0" w:lastRowLastColumn="0"/>
            </w:pPr>
            <w:r>
              <w:t>T</w:t>
            </w:r>
            <w:r>
              <w:rPr>
                <w:rFonts w:hint="eastAsia"/>
              </w:rPr>
              <w:t>ype</w:t>
            </w:r>
          </w:p>
        </w:tc>
        <w:tc>
          <w:tcPr>
            <w:tcW w:w="4955" w:type="dxa"/>
          </w:tcPr>
          <w:p w14:paraId="37ACEB77" w14:textId="69895845" w:rsidR="00742F02" w:rsidRDefault="00742F02" w:rsidP="00742F02">
            <w:pPr>
              <w:cnfStyle w:val="100000000000" w:firstRow="1" w:lastRow="0" w:firstColumn="0" w:lastColumn="0" w:oddVBand="0" w:evenVBand="0" w:oddHBand="0" w:evenHBand="0" w:firstRowFirstColumn="0" w:firstRowLastColumn="0" w:lastRowFirstColumn="0" w:lastRowLastColumn="0"/>
            </w:pPr>
            <w:r>
              <w:rPr>
                <w:rFonts w:hint="eastAsia"/>
              </w:rPr>
              <w:t>Description</w:t>
            </w:r>
          </w:p>
        </w:tc>
      </w:tr>
      <w:tr w:rsidR="00742F02" w14:paraId="0260DBBF" w14:textId="77777777" w:rsidTr="005C7D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3505E1A8" w14:textId="550C5064" w:rsidR="00742F02" w:rsidRDefault="00742F02" w:rsidP="00742F02">
            <w:r>
              <w:rPr>
                <w:rFonts w:hint="eastAsia"/>
              </w:rPr>
              <w:t>index</w:t>
            </w:r>
          </w:p>
        </w:tc>
        <w:tc>
          <w:tcPr>
            <w:tcW w:w="1843" w:type="dxa"/>
          </w:tcPr>
          <w:p w14:paraId="3DAEBA6E" w14:textId="591F79CD" w:rsidR="00742F02" w:rsidRDefault="00742F02" w:rsidP="00742F02">
            <w:pPr>
              <w:cnfStyle w:val="000000100000" w:firstRow="0" w:lastRow="0" w:firstColumn="0" w:lastColumn="0" w:oddVBand="0" w:evenVBand="0" w:oddHBand="1" w:evenHBand="0" w:firstRowFirstColumn="0" w:firstRowLastColumn="0" w:lastRowFirstColumn="0" w:lastRowLastColumn="0"/>
            </w:pPr>
            <w:r>
              <w:t>I</w:t>
            </w:r>
            <w:r>
              <w:rPr>
                <w:rFonts w:hint="eastAsia"/>
              </w:rPr>
              <w:t>nteger</w:t>
            </w:r>
          </w:p>
        </w:tc>
        <w:tc>
          <w:tcPr>
            <w:tcW w:w="4955" w:type="dxa"/>
          </w:tcPr>
          <w:p w14:paraId="7332E3FA" w14:textId="72D6E95D" w:rsidR="00742F02" w:rsidRDefault="00742F02" w:rsidP="00742F02">
            <w:pPr>
              <w:cnfStyle w:val="000000100000" w:firstRow="0" w:lastRow="0" w:firstColumn="0" w:lastColumn="0" w:oddVBand="0" w:evenVBand="0" w:oddHBand="1" w:evenHBand="0" w:firstRowFirstColumn="0" w:firstRowLastColumn="0" w:lastRowFirstColumn="0" w:lastRowLastColumn="0"/>
            </w:pPr>
            <w:r>
              <w:rPr>
                <w:rFonts w:hint="eastAsia"/>
              </w:rPr>
              <w:t>Index for XML entry</w:t>
            </w:r>
          </w:p>
        </w:tc>
      </w:tr>
      <w:tr w:rsidR="00742F02" w14:paraId="1A6C8E10" w14:textId="77777777" w:rsidTr="005C7D03">
        <w:tc>
          <w:tcPr>
            <w:cnfStyle w:val="001000000000" w:firstRow="0" w:lastRow="0" w:firstColumn="1" w:lastColumn="0" w:oddVBand="0" w:evenVBand="0" w:oddHBand="0" w:evenHBand="0" w:firstRowFirstColumn="0" w:firstRowLastColumn="0" w:lastRowFirstColumn="0" w:lastRowLastColumn="0"/>
            <w:tcW w:w="1696" w:type="dxa"/>
          </w:tcPr>
          <w:p w14:paraId="58DACD7B" w14:textId="555E4C37" w:rsidR="00742F02" w:rsidRDefault="00742F02" w:rsidP="00742F02">
            <w:r>
              <w:rPr>
                <w:rFonts w:hint="eastAsia"/>
              </w:rPr>
              <w:t>text</w:t>
            </w:r>
          </w:p>
        </w:tc>
        <w:tc>
          <w:tcPr>
            <w:tcW w:w="1843" w:type="dxa"/>
          </w:tcPr>
          <w:p w14:paraId="5D09D022" w14:textId="2790A356" w:rsidR="00742F02" w:rsidRDefault="00742F02" w:rsidP="00742F02">
            <w:pPr>
              <w:cnfStyle w:val="000000000000" w:firstRow="0" w:lastRow="0" w:firstColumn="0" w:lastColumn="0" w:oddVBand="0" w:evenVBand="0" w:oddHBand="0" w:evenHBand="0" w:firstRowFirstColumn="0" w:firstRowLastColumn="0" w:lastRowFirstColumn="0" w:lastRowLastColumn="0"/>
            </w:pPr>
            <w:r>
              <w:rPr>
                <w:rFonts w:hint="eastAsia"/>
              </w:rPr>
              <w:t>String</w:t>
            </w:r>
          </w:p>
        </w:tc>
        <w:tc>
          <w:tcPr>
            <w:tcW w:w="4955" w:type="dxa"/>
          </w:tcPr>
          <w:p w14:paraId="5C82A122" w14:textId="39C38DCC" w:rsidR="00742F02" w:rsidRDefault="00742F02" w:rsidP="00742F02">
            <w:pPr>
              <w:cnfStyle w:val="000000000000" w:firstRow="0" w:lastRow="0" w:firstColumn="0" w:lastColumn="0" w:oddVBand="0" w:evenVBand="0" w:oddHBand="0" w:evenHBand="0" w:firstRowFirstColumn="0" w:firstRowLastColumn="0" w:lastRowFirstColumn="0" w:lastRowLastColumn="0"/>
            </w:pPr>
            <w:r>
              <w:rPr>
                <w:rFonts w:hint="eastAsia"/>
              </w:rPr>
              <w:t>Text showing on the object</w:t>
            </w:r>
          </w:p>
        </w:tc>
      </w:tr>
      <w:tr w:rsidR="00742F02" w14:paraId="2F6F991F" w14:textId="77777777" w:rsidTr="005C7D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0762402E" w14:textId="5D095908" w:rsidR="00742F02" w:rsidRDefault="00742F02" w:rsidP="00742F02">
            <w:r>
              <w:t>r</w:t>
            </w:r>
            <w:r>
              <w:rPr>
                <w:rFonts w:hint="eastAsia"/>
              </w:rPr>
              <w:t>esource-</w:t>
            </w:r>
            <w:r>
              <w:t>id</w:t>
            </w:r>
          </w:p>
        </w:tc>
        <w:tc>
          <w:tcPr>
            <w:tcW w:w="1843" w:type="dxa"/>
          </w:tcPr>
          <w:p w14:paraId="5F44E872" w14:textId="4AA960B2" w:rsidR="00742F02" w:rsidRDefault="00742F02" w:rsidP="00742F02">
            <w:pPr>
              <w:cnfStyle w:val="000000100000" w:firstRow="0" w:lastRow="0" w:firstColumn="0" w:lastColumn="0" w:oddVBand="0" w:evenVBand="0" w:oddHBand="1" w:evenHBand="0" w:firstRowFirstColumn="0" w:firstRowLastColumn="0" w:lastRowFirstColumn="0" w:lastRowLastColumn="0"/>
            </w:pPr>
            <w:r>
              <w:rPr>
                <w:rFonts w:hint="eastAsia"/>
              </w:rPr>
              <w:t>Integer</w:t>
            </w:r>
          </w:p>
        </w:tc>
        <w:tc>
          <w:tcPr>
            <w:tcW w:w="4955" w:type="dxa"/>
          </w:tcPr>
          <w:p w14:paraId="71965609" w14:textId="5EEF6FDE" w:rsidR="00742F02" w:rsidRPr="00742F02" w:rsidRDefault="00742F02" w:rsidP="00742F02">
            <w:pPr>
              <w:cnfStyle w:val="000000100000" w:firstRow="0" w:lastRow="0" w:firstColumn="0" w:lastColumn="0" w:oddVBand="0" w:evenVBand="0" w:oddHBand="1" w:evenHBand="0" w:firstRowFirstColumn="0" w:firstRowLastColumn="0" w:lastRowFirstColumn="0" w:lastRowLastColumn="0"/>
            </w:pPr>
            <w:r>
              <w:rPr>
                <w:rFonts w:hint="eastAsia"/>
              </w:rPr>
              <w:t>Java class type of the object</w:t>
            </w:r>
          </w:p>
        </w:tc>
      </w:tr>
      <w:tr w:rsidR="00742F02" w14:paraId="0297C1BE" w14:textId="77777777" w:rsidTr="005C7D03">
        <w:tc>
          <w:tcPr>
            <w:cnfStyle w:val="001000000000" w:firstRow="0" w:lastRow="0" w:firstColumn="1" w:lastColumn="0" w:oddVBand="0" w:evenVBand="0" w:oddHBand="0" w:evenHBand="0" w:firstRowFirstColumn="0" w:firstRowLastColumn="0" w:lastRowFirstColumn="0" w:lastRowLastColumn="0"/>
            <w:tcW w:w="1696" w:type="dxa"/>
          </w:tcPr>
          <w:p w14:paraId="413F082F" w14:textId="651A539D" w:rsidR="00742F02" w:rsidRDefault="00742F02" w:rsidP="00742F02">
            <w:r>
              <w:t>p</w:t>
            </w:r>
            <w:r>
              <w:rPr>
                <w:rFonts w:hint="eastAsia"/>
              </w:rPr>
              <w:t>ackage</w:t>
            </w:r>
          </w:p>
        </w:tc>
        <w:tc>
          <w:tcPr>
            <w:tcW w:w="1843" w:type="dxa"/>
          </w:tcPr>
          <w:p w14:paraId="2A29C965" w14:textId="6CC66F4C" w:rsidR="00742F02" w:rsidRDefault="00742F02" w:rsidP="00742F02">
            <w:pPr>
              <w:cnfStyle w:val="000000000000" w:firstRow="0" w:lastRow="0" w:firstColumn="0" w:lastColumn="0" w:oddVBand="0" w:evenVBand="0" w:oddHBand="0" w:evenHBand="0" w:firstRowFirstColumn="0" w:firstRowLastColumn="0" w:lastRowFirstColumn="0" w:lastRowLastColumn="0"/>
            </w:pPr>
            <w:r>
              <w:rPr>
                <w:rFonts w:hint="eastAsia"/>
              </w:rPr>
              <w:t>String</w:t>
            </w:r>
          </w:p>
        </w:tc>
        <w:tc>
          <w:tcPr>
            <w:tcW w:w="4955" w:type="dxa"/>
          </w:tcPr>
          <w:p w14:paraId="201FE4C3" w14:textId="001286D6" w:rsidR="00742F02" w:rsidRDefault="00742F02" w:rsidP="00742F02">
            <w:pPr>
              <w:cnfStyle w:val="000000000000" w:firstRow="0" w:lastRow="0" w:firstColumn="0" w:lastColumn="0" w:oddVBand="0" w:evenVBand="0" w:oddHBand="0" w:evenHBand="0" w:firstRowFirstColumn="0" w:firstRowLastColumn="0" w:lastRowFirstColumn="0" w:lastRowLastColumn="0"/>
            </w:pPr>
            <w:r>
              <w:rPr>
                <w:rFonts w:hint="eastAsia"/>
              </w:rPr>
              <w:t>Java package name of the object</w:t>
            </w:r>
          </w:p>
        </w:tc>
      </w:tr>
      <w:tr w:rsidR="00742F02" w14:paraId="3757A19E" w14:textId="77777777" w:rsidTr="005C7D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D2884D0" w14:textId="35B32781" w:rsidR="00742F02" w:rsidRDefault="00742F02" w:rsidP="00742F02">
            <w:r>
              <w:t>c</w:t>
            </w:r>
            <w:r>
              <w:rPr>
                <w:rFonts w:hint="eastAsia"/>
              </w:rPr>
              <w:t>ontent-</w:t>
            </w:r>
            <w:r>
              <w:t>desc</w:t>
            </w:r>
          </w:p>
        </w:tc>
        <w:tc>
          <w:tcPr>
            <w:tcW w:w="1843" w:type="dxa"/>
          </w:tcPr>
          <w:p w14:paraId="367BF402" w14:textId="13A8B7AD" w:rsidR="00742F02" w:rsidRDefault="00742F02" w:rsidP="00742F02">
            <w:pPr>
              <w:cnfStyle w:val="000000100000" w:firstRow="0" w:lastRow="0" w:firstColumn="0" w:lastColumn="0" w:oddVBand="0" w:evenVBand="0" w:oddHBand="1" w:evenHBand="0" w:firstRowFirstColumn="0" w:firstRowLastColumn="0" w:lastRowFirstColumn="0" w:lastRowLastColumn="0"/>
            </w:pPr>
            <w:r>
              <w:rPr>
                <w:rFonts w:hint="eastAsia"/>
              </w:rPr>
              <w:t>String</w:t>
            </w:r>
          </w:p>
        </w:tc>
        <w:tc>
          <w:tcPr>
            <w:tcW w:w="4955" w:type="dxa"/>
          </w:tcPr>
          <w:p w14:paraId="4C4CBF67" w14:textId="52B7380C" w:rsidR="00742F02" w:rsidRDefault="00742F02" w:rsidP="00742F02">
            <w:pPr>
              <w:cnfStyle w:val="000000100000" w:firstRow="0" w:lastRow="0" w:firstColumn="0" w:lastColumn="0" w:oddVBand="0" w:evenVBand="0" w:oddHBand="1" w:evenHBand="0" w:firstRowFirstColumn="0" w:firstRowLastColumn="0" w:lastRowFirstColumn="0" w:lastRowLastColumn="0"/>
            </w:pPr>
            <w:r>
              <w:rPr>
                <w:rFonts w:hint="eastAsia"/>
              </w:rPr>
              <w:t>Description of the o</w:t>
            </w:r>
            <w:r>
              <w:t>b</w:t>
            </w:r>
            <w:r>
              <w:rPr>
                <w:rFonts w:hint="eastAsia"/>
              </w:rPr>
              <w:t>ject</w:t>
            </w:r>
          </w:p>
        </w:tc>
      </w:tr>
      <w:tr w:rsidR="00742F02" w14:paraId="2DCDC3F8" w14:textId="77777777" w:rsidTr="005C7D03">
        <w:tc>
          <w:tcPr>
            <w:cnfStyle w:val="001000000000" w:firstRow="0" w:lastRow="0" w:firstColumn="1" w:lastColumn="0" w:oddVBand="0" w:evenVBand="0" w:oddHBand="0" w:evenHBand="0" w:firstRowFirstColumn="0" w:firstRowLastColumn="0" w:lastRowFirstColumn="0" w:lastRowLastColumn="0"/>
            <w:tcW w:w="1696" w:type="dxa"/>
          </w:tcPr>
          <w:p w14:paraId="0D23DEA4" w14:textId="5C554E54" w:rsidR="00742F02" w:rsidRDefault="00742F02" w:rsidP="00742F02">
            <w:r>
              <w:rPr>
                <w:rFonts w:hint="eastAsia"/>
              </w:rPr>
              <w:t>chec</w:t>
            </w:r>
            <w:r>
              <w:t>k</w:t>
            </w:r>
            <w:r>
              <w:rPr>
                <w:rFonts w:hint="eastAsia"/>
              </w:rPr>
              <w:t>able</w:t>
            </w:r>
          </w:p>
        </w:tc>
        <w:tc>
          <w:tcPr>
            <w:tcW w:w="1843" w:type="dxa"/>
          </w:tcPr>
          <w:p w14:paraId="3420FF7D" w14:textId="4A9B29DC" w:rsidR="00742F02" w:rsidRDefault="00742F02" w:rsidP="00742F02">
            <w:pPr>
              <w:cnfStyle w:val="000000000000" w:firstRow="0" w:lastRow="0" w:firstColumn="0" w:lastColumn="0" w:oddVBand="0" w:evenVBand="0" w:oddHBand="0" w:evenHBand="0" w:firstRowFirstColumn="0" w:firstRowLastColumn="0" w:lastRowFirstColumn="0" w:lastRowLastColumn="0"/>
            </w:pPr>
            <w:r>
              <w:rPr>
                <w:rFonts w:hint="eastAsia"/>
              </w:rPr>
              <w:t>Boolean</w:t>
            </w:r>
          </w:p>
        </w:tc>
        <w:tc>
          <w:tcPr>
            <w:tcW w:w="4955" w:type="dxa"/>
          </w:tcPr>
          <w:p w14:paraId="70F623F1" w14:textId="5DF5B41F" w:rsidR="00742F02" w:rsidRDefault="00742F02" w:rsidP="005C7D03">
            <w:pPr>
              <w:cnfStyle w:val="000000000000" w:firstRow="0" w:lastRow="0" w:firstColumn="0" w:lastColumn="0" w:oddVBand="0" w:evenVBand="0" w:oddHBand="0" w:evenHBand="0" w:firstRowFirstColumn="0" w:firstRowLastColumn="0" w:lastRowFirstColumn="0" w:lastRowLastColumn="0"/>
            </w:pPr>
            <w:r>
              <w:t xml:space="preserve">Flag showing whether the object is </w:t>
            </w:r>
            <w:r w:rsidR="005C7D03">
              <w:t>checkable</w:t>
            </w:r>
          </w:p>
        </w:tc>
      </w:tr>
      <w:tr w:rsidR="00742F02" w14:paraId="00C14D40" w14:textId="77777777" w:rsidTr="005C7D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3D672667" w14:textId="1896D06C" w:rsidR="00742F02" w:rsidRDefault="00742F02" w:rsidP="00742F02">
            <w:r>
              <w:t>c</w:t>
            </w:r>
            <w:r>
              <w:rPr>
                <w:rFonts w:hint="eastAsia"/>
              </w:rPr>
              <w:t>hecked</w:t>
            </w:r>
          </w:p>
        </w:tc>
        <w:tc>
          <w:tcPr>
            <w:tcW w:w="1843" w:type="dxa"/>
          </w:tcPr>
          <w:p w14:paraId="39390460" w14:textId="3DA1B7BC" w:rsidR="00742F02" w:rsidRDefault="00742F02" w:rsidP="00742F02">
            <w:pPr>
              <w:cnfStyle w:val="000000100000" w:firstRow="0" w:lastRow="0" w:firstColumn="0" w:lastColumn="0" w:oddVBand="0" w:evenVBand="0" w:oddHBand="1" w:evenHBand="0" w:firstRowFirstColumn="0" w:firstRowLastColumn="0" w:lastRowFirstColumn="0" w:lastRowLastColumn="0"/>
            </w:pPr>
            <w:r>
              <w:rPr>
                <w:rFonts w:hint="eastAsia"/>
              </w:rPr>
              <w:t>Boolean</w:t>
            </w:r>
          </w:p>
        </w:tc>
        <w:tc>
          <w:tcPr>
            <w:tcW w:w="4955" w:type="dxa"/>
          </w:tcPr>
          <w:p w14:paraId="5B69B13D" w14:textId="225E1CCF" w:rsidR="00742F02" w:rsidRDefault="00742F02" w:rsidP="00742F02">
            <w:pPr>
              <w:cnfStyle w:val="000000100000" w:firstRow="0" w:lastRow="0" w:firstColumn="0" w:lastColumn="0" w:oddVBand="0" w:evenVBand="0" w:oddHBand="1" w:evenHBand="0" w:firstRowFirstColumn="0" w:firstRowLastColumn="0" w:lastRowFirstColumn="0" w:lastRowLastColumn="0"/>
            </w:pPr>
            <w:r>
              <w:t xml:space="preserve">Flag showing whether the object </w:t>
            </w:r>
            <w:r w:rsidR="005C7D03">
              <w:t xml:space="preserve">is </w:t>
            </w:r>
            <w:r>
              <w:t>checked</w:t>
            </w:r>
          </w:p>
        </w:tc>
      </w:tr>
      <w:tr w:rsidR="00742F02" w14:paraId="386759F3" w14:textId="77777777" w:rsidTr="005C7D03">
        <w:tc>
          <w:tcPr>
            <w:cnfStyle w:val="001000000000" w:firstRow="0" w:lastRow="0" w:firstColumn="1" w:lastColumn="0" w:oddVBand="0" w:evenVBand="0" w:oddHBand="0" w:evenHBand="0" w:firstRowFirstColumn="0" w:firstRowLastColumn="0" w:lastRowFirstColumn="0" w:lastRowLastColumn="0"/>
            <w:tcW w:w="1696" w:type="dxa"/>
          </w:tcPr>
          <w:p w14:paraId="4E5A1EDC" w14:textId="3A16AEAD" w:rsidR="00742F02" w:rsidRDefault="00742F02" w:rsidP="00742F02">
            <w:r>
              <w:t>c</w:t>
            </w:r>
            <w:r>
              <w:rPr>
                <w:rFonts w:hint="eastAsia"/>
              </w:rPr>
              <w:t>lickable</w:t>
            </w:r>
          </w:p>
        </w:tc>
        <w:tc>
          <w:tcPr>
            <w:tcW w:w="1843" w:type="dxa"/>
          </w:tcPr>
          <w:p w14:paraId="725EB669" w14:textId="17C8C04E" w:rsidR="00742F02" w:rsidRDefault="005C7D03" w:rsidP="00742F02">
            <w:pPr>
              <w:cnfStyle w:val="000000000000" w:firstRow="0" w:lastRow="0" w:firstColumn="0" w:lastColumn="0" w:oddVBand="0" w:evenVBand="0" w:oddHBand="0" w:evenHBand="0" w:firstRowFirstColumn="0" w:firstRowLastColumn="0" w:lastRowFirstColumn="0" w:lastRowLastColumn="0"/>
            </w:pPr>
            <w:r>
              <w:rPr>
                <w:rFonts w:hint="eastAsia"/>
              </w:rPr>
              <w:t>Boolean</w:t>
            </w:r>
          </w:p>
        </w:tc>
        <w:tc>
          <w:tcPr>
            <w:tcW w:w="4955" w:type="dxa"/>
          </w:tcPr>
          <w:p w14:paraId="3688C7D7" w14:textId="0F83EDF8" w:rsidR="00742F02" w:rsidRDefault="005C7D03" w:rsidP="00742F02">
            <w:pPr>
              <w:cnfStyle w:val="000000000000" w:firstRow="0" w:lastRow="0" w:firstColumn="0" w:lastColumn="0" w:oddVBand="0" w:evenVBand="0" w:oddHBand="0" w:evenHBand="0" w:firstRowFirstColumn="0" w:firstRowLastColumn="0" w:lastRowFirstColumn="0" w:lastRowLastColumn="0"/>
            </w:pPr>
            <w:r>
              <w:t>Flag showing whether the object is clickable</w:t>
            </w:r>
          </w:p>
        </w:tc>
      </w:tr>
      <w:tr w:rsidR="00742F02" w14:paraId="779EF33C" w14:textId="77777777" w:rsidTr="005C7D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4ACFF5D4" w14:textId="52DD8875" w:rsidR="00742F02" w:rsidRDefault="005C7D03" w:rsidP="00742F02">
            <w:r>
              <w:t>e</w:t>
            </w:r>
            <w:r w:rsidR="00742F02">
              <w:rPr>
                <w:rFonts w:hint="eastAsia"/>
              </w:rPr>
              <w:t>nabled</w:t>
            </w:r>
          </w:p>
        </w:tc>
        <w:tc>
          <w:tcPr>
            <w:tcW w:w="1843" w:type="dxa"/>
          </w:tcPr>
          <w:p w14:paraId="2716907F" w14:textId="57C3F426" w:rsidR="00742F02" w:rsidRDefault="005C7D03" w:rsidP="00742F02">
            <w:pPr>
              <w:cnfStyle w:val="000000100000" w:firstRow="0" w:lastRow="0" w:firstColumn="0" w:lastColumn="0" w:oddVBand="0" w:evenVBand="0" w:oddHBand="1" w:evenHBand="0" w:firstRowFirstColumn="0" w:firstRowLastColumn="0" w:lastRowFirstColumn="0" w:lastRowLastColumn="0"/>
            </w:pPr>
            <w:r>
              <w:t>Boolean</w:t>
            </w:r>
          </w:p>
        </w:tc>
        <w:tc>
          <w:tcPr>
            <w:tcW w:w="4955" w:type="dxa"/>
          </w:tcPr>
          <w:p w14:paraId="27B220BE" w14:textId="02841D91" w:rsidR="00742F02" w:rsidRDefault="005C7D03" w:rsidP="00742F02">
            <w:pPr>
              <w:cnfStyle w:val="000000100000" w:firstRow="0" w:lastRow="0" w:firstColumn="0" w:lastColumn="0" w:oddVBand="0" w:evenVBand="0" w:oddHBand="1" w:evenHBand="0" w:firstRowFirstColumn="0" w:firstRowLastColumn="0" w:lastRowFirstColumn="0" w:lastRowLastColumn="0"/>
            </w:pPr>
            <w:r>
              <w:t>Flag showing whether the object is enabled</w:t>
            </w:r>
          </w:p>
        </w:tc>
      </w:tr>
      <w:tr w:rsidR="00742F02" w14:paraId="5BE62D6E" w14:textId="77777777" w:rsidTr="005C7D03">
        <w:tc>
          <w:tcPr>
            <w:cnfStyle w:val="001000000000" w:firstRow="0" w:lastRow="0" w:firstColumn="1" w:lastColumn="0" w:oddVBand="0" w:evenVBand="0" w:oddHBand="0" w:evenHBand="0" w:firstRowFirstColumn="0" w:firstRowLastColumn="0" w:lastRowFirstColumn="0" w:lastRowLastColumn="0"/>
            <w:tcW w:w="1696" w:type="dxa"/>
          </w:tcPr>
          <w:p w14:paraId="1ACC150D" w14:textId="767E7D3F" w:rsidR="00742F02" w:rsidRDefault="00742F02" w:rsidP="00742F02">
            <w:r>
              <w:rPr>
                <w:rFonts w:hint="eastAsia"/>
              </w:rPr>
              <w:t>focusable</w:t>
            </w:r>
          </w:p>
        </w:tc>
        <w:tc>
          <w:tcPr>
            <w:tcW w:w="1843" w:type="dxa"/>
          </w:tcPr>
          <w:p w14:paraId="2250665F" w14:textId="75B1B624" w:rsidR="00742F02" w:rsidRDefault="005C7D03" w:rsidP="00742F02">
            <w:pPr>
              <w:cnfStyle w:val="000000000000" w:firstRow="0" w:lastRow="0" w:firstColumn="0" w:lastColumn="0" w:oddVBand="0" w:evenVBand="0" w:oddHBand="0" w:evenHBand="0" w:firstRowFirstColumn="0" w:firstRowLastColumn="0" w:lastRowFirstColumn="0" w:lastRowLastColumn="0"/>
            </w:pPr>
            <w:r>
              <w:t>Boolean</w:t>
            </w:r>
          </w:p>
        </w:tc>
        <w:tc>
          <w:tcPr>
            <w:tcW w:w="4955" w:type="dxa"/>
          </w:tcPr>
          <w:p w14:paraId="01740B67" w14:textId="4D643865" w:rsidR="00742F02" w:rsidRDefault="005C7D03" w:rsidP="00742F02">
            <w:pPr>
              <w:cnfStyle w:val="000000000000" w:firstRow="0" w:lastRow="0" w:firstColumn="0" w:lastColumn="0" w:oddVBand="0" w:evenVBand="0" w:oddHBand="0" w:evenHBand="0" w:firstRowFirstColumn="0" w:firstRowLastColumn="0" w:lastRowFirstColumn="0" w:lastRowLastColumn="0"/>
            </w:pPr>
            <w:r>
              <w:t>Flag showing whether the object is focusable</w:t>
            </w:r>
          </w:p>
        </w:tc>
      </w:tr>
      <w:tr w:rsidR="00742F02" w14:paraId="3C6A84D7" w14:textId="77777777" w:rsidTr="005C7D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7654B6BC" w14:textId="4178E020" w:rsidR="00742F02" w:rsidRDefault="005C7D03" w:rsidP="00742F02">
            <w:r>
              <w:t>f</w:t>
            </w:r>
            <w:r>
              <w:rPr>
                <w:rFonts w:hint="eastAsia"/>
              </w:rPr>
              <w:t>ocused</w:t>
            </w:r>
          </w:p>
        </w:tc>
        <w:tc>
          <w:tcPr>
            <w:tcW w:w="1843" w:type="dxa"/>
          </w:tcPr>
          <w:p w14:paraId="2AF34C26" w14:textId="4A0E19AE" w:rsidR="00742F02" w:rsidRDefault="005C7D03" w:rsidP="00742F02">
            <w:pPr>
              <w:cnfStyle w:val="000000100000" w:firstRow="0" w:lastRow="0" w:firstColumn="0" w:lastColumn="0" w:oddVBand="0" w:evenVBand="0" w:oddHBand="1" w:evenHBand="0" w:firstRowFirstColumn="0" w:firstRowLastColumn="0" w:lastRowFirstColumn="0" w:lastRowLastColumn="0"/>
            </w:pPr>
            <w:r>
              <w:t>Boolean</w:t>
            </w:r>
          </w:p>
        </w:tc>
        <w:tc>
          <w:tcPr>
            <w:tcW w:w="4955" w:type="dxa"/>
          </w:tcPr>
          <w:p w14:paraId="52BD1F67" w14:textId="40EA2180" w:rsidR="00742F02" w:rsidRDefault="005C7D03" w:rsidP="00742F02">
            <w:pPr>
              <w:cnfStyle w:val="000000100000" w:firstRow="0" w:lastRow="0" w:firstColumn="0" w:lastColumn="0" w:oddVBand="0" w:evenVBand="0" w:oddHBand="1" w:evenHBand="0" w:firstRowFirstColumn="0" w:firstRowLastColumn="0" w:lastRowFirstColumn="0" w:lastRowLastColumn="0"/>
            </w:pPr>
            <w:r>
              <w:t>Flag showing whether the object is focused</w:t>
            </w:r>
          </w:p>
        </w:tc>
      </w:tr>
      <w:tr w:rsidR="005C7D03" w14:paraId="549B8858" w14:textId="77777777" w:rsidTr="005C7D03">
        <w:tc>
          <w:tcPr>
            <w:cnfStyle w:val="001000000000" w:firstRow="0" w:lastRow="0" w:firstColumn="1" w:lastColumn="0" w:oddVBand="0" w:evenVBand="0" w:oddHBand="0" w:evenHBand="0" w:firstRowFirstColumn="0" w:firstRowLastColumn="0" w:lastRowFirstColumn="0" w:lastRowLastColumn="0"/>
            <w:tcW w:w="1696" w:type="dxa"/>
          </w:tcPr>
          <w:p w14:paraId="7523A1C4" w14:textId="55253F55" w:rsidR="005C7D03" w:rsidRDefault="005C7D03" w:rsidP="00742F02">
            <w:r>
              <w:t>s</w:t>
            </w:r>
            <w:r>
              <w:rPr>
                <w:rFonts w:hint="eastAsia"/>
              </w:rPr>
              <w:t>crollable</w:t>
            </w:r>
          </w:p>
        </w:tc>
        <w:tc>
          <w:tcPr>
            <w:tcW w:w="1843" w:type="dxa"/>
          </w:tcPr>
          <w:p w14:paraId="7301CD6B" w14:textId="10DAF952" w:rsidR="005C7D03" w:rsidRDefault="005C7D03" w:rsidP="00742F02">
            <w:pPr>
              <w:cnfStyle w:val="000000000000" w:firstRow="0" w:lastRow="0" w:firstColumn="0" w:lastColumn="0" w:oddVBand="0" w:evenVBand="0" w:oddHBand="0" w:evenHBand="0" w:firstRowFirstColumn="0" w:firstRowLastColumn="0" w:lastRowFirstColumn="0" w:lastRowLastColumn="0"/>
            </w:pPr>
            <w:r>
              <w:rPr>
                <w:rFonts w:hint="eastAsia"/>
              </w:rPr>
              <w:t>Boolean</w:t>
            </w:r>
          </w:p>
        </w:tc>
        <w:tc>
          <w:tcPr>
            <w:tcW w:w="4955" w:type="dxa"/>
          </w:tcPr>
          <w:p w14:paraId="27326D65" w14:textId="39217BD3" w:rsidR="005C7D03" w:rsidRDefault="005C7D03" w:rsidP="00742F02">
            <w:pPr>
              <w:cnfStyle w:val="000000000000" w:firstRow="0" w:lastRow="0" w:firstColumn="0" w:lastColumn="0" w:oddVBand="0" w:evenVBand="0" w:oddHBand="0" w:evenHBand="0" w:firstRowFirstColumn="0" w:firstRowLastColumn="0" w:lastRowFirstColumn="0" w:lastRowLastColumn="0"/>
            </w:pPr>
            <w:r>
              <w:t>Flag showing whether the object is s</w:t>
            </w:r>
            <w:r>
              <w:rPr>
                <w:rFonts w:hint="eastAsia"/>
              </w:rPr>
              <w:t>crollable</w:t>
            </w:r>
          </w:p>
        </w:tc>
      </w:tr>
      <w:tr w:rsidR="005C7D03" w14:paraId="2BA4FC40" w14:textId="77777777" w:rsidTr="005C7D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17A2086E" w14:textId="4ED31D93" w:rsidR="005C7D03" w:rsidRDefault="005C7D03" w:rsidP="00742F02">
            <w:r>
              <w:t>l</w:t>
            </w:r>
            <w:r>
              <w:rPr>
                <w:rFonts w:hint="eastAsia"/>
              </w:rPr>
              <w:t>ong-</w:t>
            </w:r>
            <w:r>
              <w:t>clickable</w:t>
            </w:r>
          </w:p>
        </w:tc>
        <w:tc>
          <w:tcPr>
            <w:tcW w:w="1843" w:type="dxa"/>
          </w:tcPr>
          <w:p w14:paraId="3E2A1723" w14:textId="140F8F2A" w:rsidR="005C7D03" w:rsidRDefault="005C7D03" w:rsidP="00742F02">
            <w:pPr>
              <w:cnfStyle w:val="000000100000" w:firstRow="0" w:lastRow="0" w:firstColumn="0" w:lastColumn="0" w:oddVBand="0" w:evenVBand="0" w:oddHBand="1" w:evenHBand="0" w:firstRowFirstColumn="0" w:firstRowLastColumn="0" w:lastRowFirstColumn="0" w:lastRowLastColumn="0"/>
            </w:pPr>
            <w:r>
              <w:rPr>
                <w:rFonts w:hint="eastAsia"/>
              </w:rPr>
              <w:t>Boolean</w:t>
            </w:r>
          </w:p>
        </w:tc>
        <w:tc>
          <w:tcPr>
            <w:tcW w:w="4955" w:type="dxa"/>
          </w:tcPr>
          <w:p w14:paraId="6FC675E0" w14:textId="54981BBA" w:rsidR="005C7D03" w:rsidRDefault="005C7D03" w:rsidP="00742F02">
            <w:pPr>
              <w:cnfStyle w:val="000000100000" w:firstRow="0" w:lastRow="0" w:firstColumn="0" w:lastColumn="0" w:oddVBand="0" w:evenVBand="0" w:oddHBand="1" w:evenHBand="0" w:firstRowFirstColumn="0" w:firstRowLastColumn="0" w:lastRowFirstColumn="0" w:lastRowLastColumn="0"/>
            </w:pPr>
            <w:r>
              <w:t>Flag showing whether the object is long-clickable</w:t>
            </w:r>
          </w:p>
        </w:tc>
      </w:tr>
      <w:tr w:rsidR="005C7D03" w14:paraId="0BAE12CF" w14:textId="77777777" w:rsidTr="005C7D03">
        <w:tc>
          <w:tcPr>
            <w:cnfStyle w:val="001000000000" w:firstRow="0" w:lastRow="0" w:firstColumn="1" w:lastColumn="0" w:oddVBand="0" w:evenVBand="0" w:oddHBand="0" w:evenHBand="0" w:firstRowFirstColumn="0" w:firstRowLastColumn="0" w:lastRowFirstColumn="0" w:lastRowLastColumn="0"/>
            <w:tcW w:w="1696" w:type="dxa"/>
          </w:tcPr>
          <w:p w14:paraId="3B455E38" w14:textId="1CFA6286" w:rsidR="005C7D03" w:rsidRDefault="005C7D03" w:rsidP="00742F02">
            <w:r>
              <w:t>p</w:t>
            </w:r>
            <w:r>
              <w:rPr>
                <w:rFonts w:hint="eastAsia"/>
              </w:rPr>
              <w:t>assword</w:t>
            </w:r>
          </w:p>
        </w:tc>
        <w:tc>
          <w:tcPr>
            <w:tcW w:w="1843" w:type="dxa"/>
          </w:tcPr>
          <w:p w14:paraId="6F3C6860" w14:textId="33F3EDEA" w:rsidR="005C7D03" w:rsidRDefault="005C7D03" w:rsidP="00742F02">
            <w:pPr>
              <w:cnfStyle w:val="000000000000" w:firstRow="0" w:lastRow="0" w:firstColumn="0" w:lastColumn="0" w:oddVBand="0" w:evenVBand="0" w:oddHBand="0" w:evenHBand="0" w:firstRowFirstColumn="0" w:firstRowLastColumn="0" w:lastRowFirstColumn="0" w:lastRowLastColumn="0"/>
            </w:pPr>
            <w:r>
              <w:rPr>
                <w:rFonts w:hint="eastAsia"/>
              </w:rPr>
              <w:t>Boolean</w:t>
            </w:r>
          </w:p>
        </w:tc>
        <w:tc>
          <w:tcPr>
            <w:tcW w:w="4955" w:type="dxa"/>
          </w:tcPr>
          <w:p w14:paraId="7B7D2980" w14:textId="6A6C92BF" w:rsidR="005C7D03" w:rsidRDefault="005C7D03" w:rsidP="00742F02">
            <w:pPr>
              <w:cnfStyle w:val="000000000000" w:firstRow="0" w:lastRow="0" w:firstColumn="0" w:lastColumn="0" w:oddVBand="0" w:evenVBand="0" w:oddHBand="0" w:evenHBand="0" w:firstRowFirstColumn="0" w:firstRowLastColumn="0" w:lastRowFirstColumn="0" w:lastRowLastColumn="0"/>
            </w:pPr>
            <w:r>
              <w:t>Flag showing whether the object is a password</w:t>
            </w:r>
          </w:p>
        </w:tc>
      </w:tr>
      <w:tr w:rsidR="005C7D03" w14:paraId="46961D2C" w14:textId="77777777" w:rsidTr="005C7D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71E7BE6D" w14:textId="4CA27E7A" w:rsidR="005C7D03" w:rsidRDefault="005C7D03" w:rsidP="00742F02">
            <w:r>
              <w:rPr>
                <w:rFonts w:hint="eastAsia"/>
              </w:rPr>
              <w:t>selected</w:t>
            </w:r>
          </w:p>
        </w:tc>
        <w:tc>
          <w:tcPr>
            <w:tcW w:w="1843" w:type="dxa"/>
          </w:tcPr>
          <w:p w14:paraId="628161A5" w14:textId="2FFAF191" w:rsidR="005C7D03" w:rsidRDefault="005C7D03" w:rsidP="00742F02">
            <w:pPr>
              <w:cnfStyle w:val="000000100000" w:firstRow="0" w:lastRow="0" w:firstColumn="0" w:lastColumn="0" w:oddVBand="0" w:evenVBand="0" w:oddHBand="1" w:evenHBand="0" w:firstRowFirstColumn="0" w:firstRowLastColumn="0" w:lastRowFirstColumn="0" w:lastRowLastColumn="0"/>
            </w:pPr>
            <w:r>
              <w:rPr>
                <w:rFonts w:hint="eastAsia"/>
              </w:rPr>
              <w:t>Boolean</w:t>
            </w:r>
          </w:p>
        </w:tc>
        <w:tc>
          <w:tcPr>
            <w:tcW w:w="4955" w:type="dxa"/>
          </w:tcPr>
          <w:p w14:paraId="188BCF22" w14:textId="6246A3F8" w:rsidR="005C7D03" w:rsidRDefault="005C7D03" w:rsidP="00742F02">
            <w:pPr>
              <w:cnfStyle w:val="000000100000" w:firstRow="0" w:lastRow="0" w:firstColumn="0" w:lastColumn="0" w:oddVBand="0" w:evenVBand="0" w:oddHBand="1" w:evenHBand="0" w:firstRowFirstColumn="0" w:firstRowLastColumn="0" w:lastRowFirstColumn="0" w:lastRowLastColumn="0"/>
            </w:pPr>
            <w:r>
              <w:t>Flag showing whether the object is selected</w:t>
            </w:r>
          </w:p>
        </w:tc>
      </w:tr>
      <w:tr w:rsidR="005C7D03" w14:paraId="39987238" w14:textId="77777777" w:rsidTr="005C7D03">
        <w:tc>
          <w:tcPr>
            <w:cnfStyle w:val="001000000000" w:firstRow="0" w:lastRow="0" w:firstColumn="1" w:lastColumn="0" w:oddVBand="0" w:evenVBand="0" w:oddHBand="0" w:evenHBand="0" w:firstRowFirstColumn="0" w:firstRowLastColumn="0" w:lastRowFirstColumn="0" w:lastRowLastColumn="0"/>
            <w:tcW w:w="1696" w:type="dxa"/>
          </w:tcPr>
          <w:p w14:paraId="3C913B58" w14:textId="2862ADA8" w:rsidR="005C7D03" w:rsidRDefault="005C7D03" w:rsidP="00742F02">
            <w:r>
              <w:rPr>
                <w:rFonts w:hint="eastAsia"/>
              </w:rPr>
              <w:t>bounds</w:t>
            </w:r>
          </w:p>
        </w:tc>
        <w:tc>
          <w:tcPr>
            <w:tcW w:w="1843" w:type="dxa"/>
          </w:tcPr>
          <w:p w14:paraId="2A9E83E6" w14:textId="6CACBB4E" w:rsidR="005C7D03" w:rsidRDefault="005C7D03" w:rsidP="00742F02">
            <w:pPr>
              <w:cnfStyle w:val="000000000000" w:firstRow="0" w:lastRow="0" w:firstColumn="0" w:lastColumn="0" w:oddVBand="0" w:evenVBand="0" w:oddHBand="0" w:evenHBand="0" w:firstRowFirstColumn="0" w:firstRowLastColumn="0" w:lastRowFirstColumn="0" w:lastRowLastColumn="0"/>
            </w:pPr>
            <w:r>
              <w:rPr>
                <w:rFonts w:hint="eastAsia"/>
              </w:rPr>
              <w:t>String</w:t>
            </w:r>
          </w:p>
        </w:tc>
        <w:tc>
          <w:tcPr>
            <w:tcW w:w="4955" w:type="dxa"/>
          </w:tcPr>
          <w:p w14:paraId="1E36DBBC" w14:textId="399A7ECC" w:rsidR="005C7D03" w:rsidRDefault="005C7D03" w:rsidP="00742F02">
            <w:pPr>
              <w:cnfStyle w:val="000000000000" w:firstRow="0" w:lastRow="0" w:firstColumn="0" w:lastColumn="0" w:oddVBand="0" w:evenVBand="0" w:oddHBand="0" w:evenHBand="0" w:firstRowFirstColumn="0" w:firstRowLastColumn="0" w:lastRowFirstColumn="0" w:lastRowLastColumn="0"/>
            </w:pPr>
            <w:r>
              <w:rPr>
                <w:rFonts w:hint="eastAsia"/>
              </w:rPr>
              <w:t>Boundary of the object</w:t>
            </w:r>
          </w:p>
        </w:tc>
      </w:tr>
    </w:tbl>
    <w:p w14:paraId="5159DF3A" w14:textId="6DB08BCB" w:rsidR="00A23842" w:rsidRDefault="00A23842" w:rsidP="00A23842">
      <w:r>
        <w:br w:type="page"/>
      </w:r>
    </w:p>
    <w:p w14:paraId="5B75E922" w14:textId="77777777" w:rsidR="0068525B" w:rsidRDefault="0068525B" w:rsidP="004653CE"/>
    <w:p w14:paraId="1BD8E717" w14:textId="3C498829" w:rsidR="00327D42" w:rsidRDefault="00DE2464">
      <w:pPr>
        <w:pStyle w:val="31"/>
      </w:pPr>
      <w:bookmarkStart w:id="101" w:name="_Toc421045785"/>
      <w:bookmarkStart w:id="102" w:name="_Toc424202910"/>
      <w:bookmarkStart w:id="103" w:name="_Toc425353759"/>
      <w:r>
        <w:t>I</w:t>
      </w:r>
      <w:r w:rsidR="00167BC3">
        <w:t>teration</w:t>
      </w:r>
      <w:bookmarkEnd w:id="101"/>
      <w:bookmarkEnd w:id="102"/>
      <w:bookmarkEnd w:id="103"/>
    </w:p>
    <w:p w14:paraId="00108849" w14:textId="5CEE69C7" w:rsidR="0031602E" w:rsidRDefault="003812A1" w:rsidP="003812A1">
      <w:pPr>
        <w:ind w:firstLine="480"/>
      </w:pPr>
      <w:r>
        <w:rPr>
          <w:rFonts w:hint="eastAsia"/>
        </w:rPr>
        <w:t>A</w:t>
      </w:r>
      <w:r>
        <w:t xml:space="preserve">s mentioned </w:t>
      </w:r>
      <w:r w:rsidR="00584E92">
        <w:t>previously</w:t>
      </w:r>
      <w:r>
        <w:t xml:space="preserve">, a </w:t>
      </w:r>
      <w:r w:rsidR="005C1353">
        <w:t>tester</w:t>
      </w:r>
      <w:r>
        <w:t xml:space="preserve"> using SpecElicitor to generate traces and tag traces on the fly. An iteration </w:t>
      </w:r>
      <w:r w:rsidR="009848AD">
        <w:t>start with</w:t>
      </w:r>
      <w:r>
        <w:t xml:space="preserve"> </w:t>
      </w:r>
      <w:r w:rsidR="009848AD">
        <w:t>giving verdict of the last action</w:t>
      </w:r>
      <w:r>
        <w:t xml:space="preserve">, </w:t>
      </w:r>
      <w:r w:rsidR="009848AD">
        <w:t>then determine and tag current s</w:t>
      </w:r>
      <w:r>
        <w:t>creen</w:t>
      </w:r>
      <w:r w:rsidR="009848AD">
        <w:t xml:space="preserve"> with one or more normalized terms</w:t>
      </w:r>
      <w:r w:rsidR="006E6A2C">
        <w:t xml:space="preserve">. After tagging the screen, the </w:t>
      </w:r>
      <w:r w:rsidR="005C1353">
        <w:t>tester</w:t>
      </w:r>
      <w:r w:rsidR="006E6A2C">
        <w:t xml:space="preserve"> chooses a</w:t>
      </w:r>
      <w:r w:rsidR="00FA7533">
        <w:t>n</w:t>
      </w:r>
      <w:r w:rsidR="006E6A2C">
        <w:t xml:space="preserve"> actionable object and chooses an action on the object</w:t>
      </w:r>
      <w:r w:rsidR="002E2D67">
        <w:t xml:space="preserve"> to tag</w:t>
      </w:r>
      <w:r w:rsidR="006E6A2C">
        <w:t xml:space="preserve">. </w:t>
      </w:r>
      <w:r w:rsidR="00A01C63">
        <w:t>All these operations are performed through SpecElicitor.</w:t>
      </w:r>
    </w:p>
    <w:p w14:paraId="6C438600" w14:textId="59A8A89A" w:rsidR="003812A1" w:rsidRDefault="003812A1" w:rsidP="003812A1">
      <w:pPr>
        <w:ind w:firstLine="480"/>
      </w:pPr>
      <w:r>
        <w:t xml:space="preserve">At first, </w:t>
      </w:r>
      <w:r w:rsidR="006F3407">
        <w:t>Our Android Testing framework</w:t>
      </w:r>
      <w:r>
        <w:t xml:space="preserve"> will take a snapshot of the screen from Android device. The snapshot contain many information, including the layout XML file, the screenshot image file, memory dump, etc. </w:t>
      </w:r>
      <w:r w:rsidR="00E95384">
        <w:t>For now, S</w:t>
      </w:r>
      <w:r w:rsidR="0031602E">
        <w:t xml:space="preserve">pecElicitor only require the layout XML file and the screenshot image file </w:t>
      </w:r>
      <w:r w:rsidR="00E95384">
        <w:t>for</w:t>
      </w:r>
      <w:r w:rsidR="0031602E">
        <w:t xml:space="preserve"> let</w:t>
      </w:r>
      <w:r w:rsidR="00E95384">
        <w:t>ting</w:t>
      </w:r>
      <w:r w:rsidR="0031602E">
        <w:t xml:space="preserve"> the </w:t>
      </w:r>
      <w:r w:rsidR="005C1353">
        <w:t>tester</w:t>
      </w:r>
      <w:r w:rsidR="00CC3EE6">
        <w:t xml:space="preserve"> knowing the screen of the Android device</w:t>
      </w:r>
      <w:r w:rsidR="0031602E">
        <w:t xml:space="preserve"> </w:t>
      </w:r>
      <w:r w:rsidR="00E95384">
        <w:t>i</w:t>
      </w:r>
      <w:r w:rsidR="00CD7BD0">
        <w:t xml:space="preserve">nteracting with </w:t>
      </w:r>
      <w:r w:rsidR="00CC3EE6">
        <w:t>it</w:t>
      </w:r>
      <w:r w:rsidR="0031602E">
        <w:t>.</w:t>
      </w:r>
    </w:p>
    <w:p w14:paraId="6175D30A" w14:textId="41216AA2" w:rsidR="004E3963" w:rsidRDefault="00116760" w:rsidP="003812A1">
      <w:pPr>
        <w:ind w:firstLine="480"/>
      </w:pPr>
      <w:r>
        <w:t xml:space="preserve">In the beginning of </w:t>
      </w:r>
      <w:r w:rsidR="00354A35">
        <w:t>an</w:t>
      </w:r>
      <w:r>
        <w:t xml:space="preserve"> iteration, SpecElicitor</w:t>
      </w:r>
      <w:r w:rsidR="002D3FA9">
        <w:t xml:space="preserve"> </w:t>
      </w:r>
      <w:r w:rsidR="006D57EB">
        <w:t>p</w:t>
      </w:r>
      <w:r>
        <w:t xml:space="preserve">op-up a dialog asking </w:t>
      </w:r>
      <w:r w:rsidR="005C1353">
        <w:t>tester</w:t>
      </w:r>
      <w:r>
        <w:t xml:space="preserve"> to give verdict value which is pass or fail. </w:t>
      </w:r>
      <w:r w:rsidR="00632B56">
        <w:t xml:space="preserve">If the verdict is fail, </w:t>
      </w:r>
      <w:r w:rsidR="005C1353">
        <w:t>tester</w:t>
      </w:r>
      <w:r w:rsidR="00632B56">
        <w:t xml:space="preserve"> can input the reason why it fail to the text field. </w:t>
      </w:r>
      <w:r w:rsidR="00632B56">
        <w:fldChar w:fldCharType="begin"/>
      </w:r>
      <w:r w:rsidR="00632B56">
        <w:instrText xml:space="preserve"> REF _Ref421021378 \h </w:instrText>
      </w:r>
      <w:r w:rsidR="00632B56">
        <w:fldChar w:fldCharType="separate"/>
      </w:r>
      <w:r w:rsidR="00CA3B44" w:rsidRPr="00B1338C">
        <w:t xml:space="preserve">Figure </w:t>
      </w:r>
      <w:r w:rsidR="00CA3B44">
        <w:rPr>
          <w:noProof/>
        </w:rPr>
        <w:t>4</w:t>
      </w:r>
      <w:r w:rsidR="00CA3B44">
        <w:t>.</w:t>
      </w:r>
      <w:r w:rsidR="00CA3B44">
        <w:rPr>
          <w:noProof/>
        </w:rPr>
        <w:t>6</w:t>
      </w:r>
      <w:r w:rsidR="00632B56">
        <w:fldChar w:fldCharType="end"/>
      </w:r>
      <w:r w:rsidR="00E553E0">
        <w:t xml:space="preserve"> shows the GUI.</w:t>
      </w:r>
    </w:p>
    <w:p w14:paraId="0DCF7ACC" w14:textId="34BEACFC" w:rsidR="0056106A" w:rsidRPr="00EF1ECC" w:rsidRDefault="0056106A" w:rsidP="0056106A">
      <w:pPr>
        <w:ind w:firstLine="480"/>
      </w:pPr>
      <w:r>
        <w:t xml:space="preserve">After the </w:t>
      </w:r>
      <w:r w:rsidR="005C1353">
        <w:t>tester</w:t>
      </w:r>
      <w:r>
        <w:t xml:space="preserve"> giving the verdict, SpecElicitor pop-up a dialog for asking what normalized terms should be used to tag this screen. As showing in </w:t>
      </w:r>
      <w:r>
        <w:fldChar w:fldCharType="begin"/>
      </w:r>
      <w:r>
        <w:instrText xml:space="preserve"> REF _Ref421022522 \h </w:instrText>
      </w:r>
      <w:r>
        <w:fldChar w:fldCharType="separate"/>
      </w:r>
      <w:r w:rsidR="00CA3B44" w:rsidRPr="00B1338C">
        <w:t xml:space="preserve">Figure </w:t>
      </w:r>
      <w:r w:rsidR="00CA3B44">
        <w:rPr>
          <w:noProof/>
        </w:rPr>
        <w:t>4</w:t>
      </w:r>
      <w:r w:rsidR="00CA3B44">
        <w:t>.</w:t>
      </w:r>
      <w:r w:rsidR="00CA3B44">
        <w:rPr>
          <w:noProof/>
        </w:rPr>
        <w:t>7</w:t>
      </w:r>
      <w:r>
        <w:fldChar w:fldCharType="end"/>
      </w:r>
      <w:r>
        <w:t xml:space="preserve">, the </w:t>
      </w:r>
      <w:r w:rsidR="005C1353">
        <w:t>tester</w:t>
      </w:r>
      <w:r>
        <w:t xml:space="preserve"> can select multiple normalized terms to describe the screen.</w:t>
      </w:r>
    </w:p>
    <w:p w14:paraId="10C5CDF9" w14:textId="391149C8" w:rsidR="00A20FBE" w:rsidRDefault="004F349F" w:rsidP="000775B0">
      <w:pPr>
        <w:ind w:firstLine="480"/>
      </w:pPr>
      <w:r>
        <w:t xml:space="preserve">Then SpecElicitor wait for the </w:t>
      </w:r>
      <w:r w:rsidR="005C1353">
        <w:t>tester</w:t>
      </w:r>
      <w:r>
        <w:t xml:space="preserve"> to choose an object in the screen. The </w:t>
      </w:r>
      <w:r w:rsidR="005C1353">
        <w:t>tester</w:t>
      </w:r>
      <w:r w:rsidR="009978C1">
        <w:t xml:space="preserve"> choose an action on an object, is there is more than one action and one object. </w:t>
      </w:r>
      <w:r w:rsidR="00516515">
        <w:t xml:space="preserve">SpecElicitor will pop-up a dialog for asking normalized terms to describe this action. The GUI is shown in </w:t>
      </w:r>
      <w:r w:rsidR="00516515">
        <w:fldChar w:fldCharType="begin"/>
      </w:r>
      <w:r w:rsidR="00516515">
        <w:instrText xml:space="preserve"> REF _Ref421023401 \h </w:instrText>
      </w:r>
      <w:r w:rsidR="00516515">
        <w:fldChar w:fldCharType="separate"/>
      </w:r>
      <w:r w:rsidR="00CA3B44" w:rsidRPr="00B1338C">
        <w:t xml:space="preserve"> Figure </w:t>
      </w:r>
      <w:r w:rsidR="00CA3B44">
        <w:rPr>
          <w:noProof/>
        </w:rPr>
        <w:t>4</w:t>
      </w:r>
      <w:r w:rsidR="00CA3B44">
        <w:t>.</w:t>
      </w:r>
      <w:r w:rsidR="00CA3B44">
        <w:rPr>
          <w:noProof/>
        </w:rPr>
        <w:t>8</w:t>
      </w:r>
      <w:r w:rsidR="00516515">
        <w:fldChar w:fldCharType="end"/>
      </w:r>
      <w:r w:rsidR="00516515">
        <w:t>.</w:t>
      </w:r>
    </w:p>
    <w:p w14:paraId="6A0D245C" w14:textId="77777777" w:rsidR="00451770" w:rsidRDefault="00033426" w:rsidP="00A20FBE">
      <w:pPr>
        <w:keepNext/>
        <w:jc w:val="center"/>
      </w:pPr>
      <w:r>
        <w:rPr>
          <w:noProof/>
        </w:rPr>
        <w:lastRenderedPageBreak/>
        <w:drawing>
          <wp:inline distT="0" distB="0" distL="0" distR="0" wp14:anchorId="01CE2A53" wp14:editId="4FB78188">
            <wp:extent cx="4683895" cy="3886200"/>
            <wp:effectExtent l="0" t="0" r="254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ving verdict.png"/>
                    <pic:cNvPicPr/>
                  </pic:nvPicPr>
                  <pic:blipFill rotWithShape="1">
                    <a:blip r:embed="rId24">
                      <a:extLst>
                        <a:ext uri="{28A0092B-C50C-407E-A947-70E740481C1C}">
                          <a14:useLocalDpi xmlns:a14="http://schemas.microsoft.com/office/drawing/2010/main" val="0"/>
                        </a:ext>
                      </a:extLst>
                    </a:blip>
                    <a:srcRect l="9348" t="4469" r="9866" b="6162"/>
                    <a:stretch/>
                  </pic:blipFill>
                  <pic:spPr bwMode="auto">
                    <a:xfrm>
                      <a:off x="0" y="0"/>
                      <a:ext cx="4702495" cy="3901632"/>
                    </a:xfrm>
                    <a:prstGeom prst="rect">
                      <a:avLst/>
                    </a:prstGeom>
                    <a:ln>
                      <a:noFill/>
                    </a:ln>
                    <a:extLst>
                      <a:ext uri="{53640926-AAD7-44D8-BBD7-CCE9431645EC}">
                        <a14:shadowObscured xmlns:a14="http://schemas.microsoft.com/office/drawing/2010/main"/>
                      </a:ext>
                    </a:extLst>
                  </pic:spPr>
                </pic:pic>
              </a:graphicData>
            </a:graphic>
          </wp:inline>
        </w:drawing>
      </w:r>
    </w:p>
    <w:p w14:paraId="16AEBD00" w14:textId="4386AF91" w:rsidR="00451770" w:rsidRPr="00B1338C" w:rsidRDefault="00451770" w:rsidP="00451770">
      <w:pPr>
        <w:pStyle w:val="ab"/>
      </w:pPr>
      <w:bookmarkStart w:id="104" w:name="_Ref421021378"/>
      <w:bookmarkStart w:id="105" w:name="_Toc421046245"/>
      <w:bookmarkStart w:id="106" w:name="_Toc421046376"/>
      <w:bookmarkStart w:id="107" w:name="_Toc421046758"/>
      <w:bookmarkStart w:id="108" w:name="_Toc424203402"/>
      <w:r w:rsidRPr="00B1338C">
        <w:t xml:space="preserve">Figure </w:t>
      </w:r>
      <w:r w:rsidR="003A560F">
        <w:fldChar w:fldCharType="begin"/>
      </w:r>
      <w:r w:rsidR="003A560F">
        <w:instrText xml:space="preserve"> STYLEREF 1 \s </w:instrText>
      </w:r>
      <w:r w:rsidR="003A560F">
        <w:fldChar w:fldCharType="separate"/>
      </w:r>
      <w:r w:rsidR="00CA3B44">
        <w:rPr>
          <w:noProof/>
        </w:rPr>
        <w:t>4</w:t>
      </w:r>
      <w:r w:rsidR="003A560F">
        <w:rPr>
          <w:noProof/>
        </w:rPr>
        <w:fldChar w:fldCharType="end"/>
      </w:r>
      <w:r w:rsidR="00C42F73">
        <w:t>.</w:t>
      </w:r>
      <w:r w:rsidR="003A560F">
        <w:fldChar w:fldCharType="begin"/>
      </w:r>
      <w:r w:rsidR="003A560F">
        <w:instrText xml:space="preserve"> SEQ Figure \* ARABIC \s 1 </w:instrText>
      </w:r>
      <w:r w:rsidR="003A560F">
        <w:fldChar w:fldCharType="separate"/>
      </w:r>
      <w:r w:rsidR="00CA3B44">
        <w:rPr>
          <w:noProof/>
        </w:rPr>
        <w:t>6</w:t>
      </w:r>
      <w:r w:rsidR="003A560F">
        <w:rPr>
          <w:noProof/>
        </w:rPr>
        <w:fldChar w:fldCharType="end"/>
      </w:r>
      <w:bookmarkEnd w:id="104"/>
      <w:r w:rsidRPr="00B1338C">
        <w:tab/>
        <w:t>SpecElicitor ask for verdict</w:t>
      </w:r>
      <w:bookmarkEnd w:id="105"/>
      <w:bookmarkEnd w:id="106"/>
      <w:bookmarkEnd w:id="107"/>
      <w:bookmarkEnd w:id="108"/>
    </w:p>
    <w:p w14:paraId="5CB44B9A" w14:textId="77777777" w:rsidR="00451770" w:rsidRDefault="00451770" w:rsidP="00A20FBE">
      <w:pPr>
        <w:keepNext/>
        <w:jc w:val="center"/>
      </w:pPr>
      <w:r>
        <w:rPr>
          <w:noProof/>
        </w:rPr>
        <w:drawing>
          <wp:inline distT="0" distB="0" distL="0" distR="0" wp14:anchorId="06A6DD1A" wp14:editId="3D5FAF5B">
            <wp:extent cx="4724400" cy="3809358"/>
            <wp:effectExtent l="0" t="0" r="0" b="127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termine screen.png"/>
                    <pic:cNvPicPr/>
                  </pic:nvPicPr>
                  <pic:blipFill rotWithShape="1">
                    <a:blip r:embed="rId25">
                      <a:extLst>
                        <a:ext uri="{28A0092B-C50C-407E-A947-70E740481C1C}">
                          <a14:useLocalDpi xmlns:a14="http://schemas.microsoft.com/office/drawing/2010/main" val="0"/>
                        </a:ext>
                      </a:extLst>
                    </a:blip>
                    <a:srcRect l="7233" t="4704" r="8984" b="5221"/>
                    <a:stretch/>
                  </pic:blipFill>
                  <pic:spPr bwMode="auto">
                    <a:xfrm>
                      <a:off x="0" y="0"/>
                      <a:ext cx="4746132" cy="3826881"/>
                    </a:xfrm>
                    <a:prstGeom prst="rect">
                      <a:avLst/>
                    </a:prstGeom>
                    <a:ln>
                      <a:noFill/>
                    </a:ln>
                    <a:extLst>
                      <a:ext uri="{53640926-AAD7-44D8-BBD7-CCE9431645EC}">
                        <a14:shadowObscured xmlns:a14="http://schemas.microsoft.com/office/drawing/2010/main"/>
                      </a:ext>
                    </a:extLst>
                  </pic:spPr>
                </pic:pic>
              </a:graphicData>
            </a:graphic>
          </wp:inline>
        </w:drawing>
      </w:r>
    </w:p>
    <w:p w14:paraId="2DEF2D8E" w14:textId="1EE6A2FE" w:rsidR="00A20FBE" w:rsidRPr="00B1338C" w:rsidRDefault="00451770" w:rsidP="00A20FBE">
      <w:pPr>
        <w:pStyle w:val="ab"/>
      </w:pPr>
      <w:bookmarkStart w:id="109" w:name="_Ref421022522"/>
      <w:bookmarkStart w:id="110" w:name="_Toc421046246"/>
      <w:bookmarkStart w:id="111" w:name="_Toc421046377"/>
      <w:bookmarkStart w:id="112" w:name="_Toc421046759"/>
      <w:bookmarkStart w:id="113" w:name="_Toc424203403"/>
      <w:r w:rsidRPr="00B1338C">
        <w:t xml:space="preserve">Figure </w:t>
      </w:r>
      <w:r w:rsidR="003A560F">
        <w:fldChar w:fldCharType="begin"/>
      </w:r>
      <w:r w:rsidR="003A560F">
        <w:instrText xml:space="preserve"> STYLEREF 1 \s </w:instrText>
      </w:r>
      <w:r w:rsidR="003A560F">
        <w:fldChar w:fldCharType="separate"/>
      </w:r>
      <w:r w:rsidR="00CA3B44">
        <w:rPr>
          <w:noProof/>
        </w:rPr>
        <w:t>4</w:t>
      </w:r>
      <w:r w:rsidR="003A560F">
        <w:rPr>
          <w:noProof/>
        </w:rPr>
        <w:fldChar w:fldCharType="end"/>
      </w:r>
      <w:r w:rsidR="00C42F73">
        <w:t>.</w:t>
      </w:r>
      <w:r w:rsidR="003A560F">
        <w:fldChar w:fldCharType="begin"/>
      </w:r>
      <w:r w:rsidR="003A560F">
        <w:instrText xml:space="preserve"> SEQ Figure \* ARABIC \s 1 </w:instrText>
      </w:r>
      <w:r w:rsidR="003A560F">
        <w:fldChar w:fldCharType="separate"/>
      </w:r>
      <w:r w:rsidR="00CA3B44">
        <w:rPr>
          <w:noProof/>
        </w:rPr>
        <w:t>7</w:t>
      </w:r>
      <w:r w:rsidR="003A560F">
        <w:rPr>
          <w:noProof/>
        </w:rPr>
        <w:fldChar w:fldCharType="end"/>
      </w:r>
      <w:bookmarkEnd w:id="109"/>
      <w:r w:rsidRPr="00B1338C">
        <w:tab/>
        <w:t xml:space="preserve">SpecElicitor ask for normalized terms </w:t>
      </w:r>
      <w:r w:rsidR="00632B56" w:rsidRPr="00B1338C">
        <w:t>of</w:t>
      </w:r>
      <w:r w:rsidRPr="00B1338C">
        <w:t xml:space="preserve"> the screen</w:t>
      </w:r>
      <w:bookmarkEnd w:id="110"/>
      <w:bookmarkEnd w:id="111"/>
      <w:bookmarkEnd w:id="112"/>
      <w:bookmarkEnd w:id="113"/>
    </w:p>
    <w:p w14:paraId="71F03254" w14:textId="77777777" w:rsidR="00451770" w:rsidRDefault="00451770" w:rsidP="00A20FBE">
      <w:pPr>
        <w:keepNext/>
        <w:jc w:val="center"/>
      </w:pPr>
      <w:r>
        <w:rPr>
          <w:noProof/>
        </w:rPr>
        <w:lastRenderedPageBreak/>
        <w:drawing>
          <wp:inline distT="0" distB="0" distL="0" distR="0" wp14:anchorId="0BA263F7" wp14:editId="0BA4941E">
            <wp:extent cx="5010150" cy="3982699"/>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etermine action.png"/>
                    <pic:cNvPicPr/>
                  </pic:nvPicPr>
                  <pic:blipFill rotWithShape="1">
                    <a:blip r:embed="rId26">
                      <a:extLst>
                        <a:ext uri="{28A0092B-C50C-407E-A947-70E740481C1C}">
                          <a14:useLocalDpi xmlns:a14="http://schemas.microsoft.com/office/drawing/2010/main" val="0"/>
                        </a:ext>
                      </a:extLst>
                    </a:blip>
                    <a:srcRect l="7761" t="5174" r="8807" b="6397"/>
                    <a:stretch/>
                  </pic:blipFill>
                  <pic:spPr bwMode="auto">
                    <a:xfrm>
                      <a:off x="0" y="0"/>
                      <a:ext cx="5020841" cy="3991197"/>
                    </a:xfrm>
                    <a:prstGeom prst="rect">
                      <a:avLst/>
                    </a:prstGeom>
                    <a:ln>
                      <a:noFill/>
                    </a:ln>
                    <a:extLst>
                      <a:ext uri="{53640926-AAD7-44D8-BBD7-CCE9431645EC}">
                        <a14:shadowObscured xmlns:a14="http://schemas.microsoft.com/office/drawing/2010/main"/>
                      </a:ext>
                    </a:extLst>
                  </pic:spPr>
                </pic:pic>
              </a:graphicData>
            </a:graphic>
          </wp:inline>
        </w:drawing>
      </w:r>
    </w:p>
    <w:p w14:paraId="6433F648" w14:textId="35B0B75A" w:rsidR="00451770" w:rsidRPr="00B1338C" w:rsidRDefault="00703C6E" w:rsidP="000D7FA8">
      <w:pPr>
        <w:pStyle w:val="ab"/>
      </w:pPr>
      <w:bookmarkStart w:id="114" w:name="_Ref421023401"/>
      <w:bookmarkStart w:id="115" w:name="_Toc421046247"/>
      <w:bookmarkStart w:id="116" w:name="_Toc421046378"/>
      <w:bookmarkStart w:id="117" w:name="_Toc421046760"/>
      <w:r w:rsidRPr="00B1338C">
        <w:t xml:space="preserve"> </w:t>
      </w:r>
      <w:bookmarkStart w:id="118" w:name="_Toc424203404"/>
      <w:r w:rsidR="00451770" w:rsidRPr="00B1338C">
        <w:t xml:space="preserve">Figure </w:t>
      </w:r>
      <w:r w:rsidR="003A560F">
        <w:fldChar w:fldCharType="begin"/>
      </w:r>
      <w:r w:rsidR="003A560F">
        <w:instrText xml:space="preserve"> STYLEREF 1 \s </w:instrText>
      </w:r>
      <w:r w:rsidR="003A560F">
        <w:fldChar w:fldCharType="separate"/>
      </w:r>
      <w:r w:rsidR="00CA3B44">
        <w:rPr>
          <w:noProof/>
        </w:rPr>
        <w:t>4</w:t>
      </w:r>
      <w:r w:rsidR="003A560F">
        <w:rPr>
          <w:noProof/>
        </w:rPr>
        <w:fldChar w:fldCharType="end"/>
      </w:r>
      <w:r w:rsidR="00C42F73">
        <w:t>.</w:t>
      </w:r>
      <w:r w:rsidR="003A560F">
        <w:fldChar w:fldCharType="begin"/>
      </w:r>
      <w:r w:rsidR="003A560F">
        <w:instrText xml:space="preserve"> SEQ Figure \* ARABIC \s 1 </w:instrText>
      </w:r>
      <w:r w:rsidR="003A560F">
        <w:fldChar w:fldCharType="separate"/>
      </w:r>
      <w:r w:rsidR="00CA3B44">
        <w:rPr>
          <w:noProof/>
        </w:rPr>
        <w:t>8</w:t>
      </w:r>
      <w:r w:rsidR="003A560F">
        <w:rPr>
          <w:noProof/>
        </w:rPr>
        <w:fldChar w:fldCharType="end"/>
      </w:r>
      <w:bookmarkEnd w:id="114"/>
      <w:r w:rsidR="00451770" w:rsidRPr="00B1338C">
        <w:tab/>
        <w:t>SpecElicitor ask for normalized terms of the action</w:t>
      </w:r>
      <w:bookmarkEnd w:id="115"/>
      <w:bookmarkEnd w:id="116"/>
      <w:bookmarkEnd w:id="117"/>
      <w:bookmarkEnd w:id="118"/>
    </w:p>
    <w:p w14:paraId="6A567C4E" w14:textId="6B368DC1" w:rsidR="006B3721" w:rsidRDefault="006B3721" w:rsidP="003F6921">
      <w:pPr>
        <w:pStyle w:val="1"/>
      </w:pPr>
      <w:bookmarkStart w:id="119" w:name="_Toc424202911"/>
      <w:bookmarkStart w:id="120" w:name="_Toc425353760"/>
      <w:r>
        <w:lastRenderedPageBreak/>
        <w:t>Applications</w:t>
      </w:r>
      <w:bookmarkEnd w:id="119"/>
      <w:bookmarkEnd w:id="120"/>
    </w:p>
    <w:p w14:paraId="6E088E69" w14:textId="2EF0C50A" w:rsidR="00404431" w:rsidRDefault="00F971F2" w:rsidP="006B3721">
      <w:pPr>
        <w:pStyle w:val="21"/>
      </w:pPr>
      <w:bookmarkStart w:id="121" w:name="_Ref424136352"/>
      <w:bookmarkStart w:id="122" w:name="_Toc424202912"/>
      <w:bookmarkStart w:id="123" w:name="_Toc425353761"/>
      <w:r w:rsidRPr="00F971F2">
        <w:t>Test Case Generation</w:t>
      </w:r>
      <w:bookmarkEnd w:id="121"/>
      <w:bookmarkEnd w:id="122"/>
      <w:bookmarkEnd w:id="123"/>
    </w:p>
    <w:p w14:paraId="312519AE" w14:textId="3B61FF02" w:rsidR="001E02AA" w:rsidRDefault="007E6EBA" w:rsidP="007C6508">
      <w:pPr>
        <w:ind w:firstLine="480"/>
      </w:pPr>
      <w:bookmarkStart w:id="124" w:name="_Toc195365920"/>
      <w:r>
        <w:t xml:space="preserve">As we </w:t>
      </w:r>
      <w:r w:rsidR="007C1D36">
        <w:t>mentioned</w:t>
      </w:r>
      <w:r w:rsidR="00D3325B">
        <w:t xml:space="preserve"> in the motivation, we want</w:t>
      </w:r>
      <w:r>
        <w:t xml:space="preserve"> to</w:t>
      </w:r>
      <w:r w:rsidR="00DC0E62">
        <w:t xml:space="preserve"> </w:t>
      </w:r>
      <w:r w:rsidR="00857FDF">
        <w:t>figure out which part</w:t>
      </w:r>
      <w:r w:rsidR="00D3325B">
        <w:t>s</w:t>
      </w:r>
      <w:r w:rsidR="00857FDF">
        <w:t xml:space="preserve"> of the application </w:t>
      </w:r>
      <w:r w:rsidR="00D3325B">
        <w:t>are</w:t>
      </w:r>
      <w:r w:rsidR="00857FDF">
        <w:t xml:space="preserve"> </w:t>
      </w:r>
      <w:r w:rsidR="00DD731A">
        <w:t>important</w:t>
      </w:r>
      <w:r w:rsidR="00A25763">
        <w:t xml:space="preserve"> than others</w:t>
      </w:r>
      <w:r w:rsidR="00D3325B">
        <w:t xml:space="preserve">. </w:t>
      </w:r>
    </w:p>
    <w:p w14:paraId="2B0D6236" w14:textId="6514B317" w:rsidR="007C6508" w:rsidRDefault="00067520" w:rsidP="007C6508">
      <w:pPr>
        <w:ind w:firstLine="480"/>
      </w:pPr>
      <w:r>
        <w:t xml:space="preserve">The weight of a screen or an action is the frequency that </w:t>
      </w:r>
      <w:r w:rsidR="007C6508">
        <w:t xml:space="preserve">it </w:t>
      </w:r>
      <w:r>
        <w:t>appear</w:t>
      </w:r>
      <w:r w:rsidR="007C6508">
        <w:t>s</w:t>
      </w:r>
      <w:r>
        <w:t xml:space="preserve"> in the process of using SpecElicitor.</w:t>
      </w:r>
      <w:r w:rsidR="000A684A">
        <w:t xml:space="preserve"> When a tester uses SpecElicitor to give meanings for an application, if a screen has many actionable objects in it, a tester should visit the screen many times. And if an action would lead to a screen with</w:t>
      </w:r>
      <w:r w:rsidR="007C6508">
        <w:t xml:space="preserve"> many actionable objects, the action would be</w:t>
      </w:r>
      <w:r w:rsidR="007D0772">
        <w:t xml:space="preserve"> also</w:t>
      </w:r>
      <w:r w:rsidR="007C6508">
        <w:t xml:space="preserve"> performed many times. Thus the weight in a single common sense model only represent the frequency</w:t>
      </w:r>
      <w:r w:rsidR="007D0772">
        <w:t xml:space="preserve"> of appearance</w:t>
      </w:r>
      <w:r w:rsidR="00DA2F68">
        <w:t>s</w:t>
      </w:r>
      <w:r w:rsidR="007C6508">
        <w:t>.</w:t>
      </w:r>
    </w:p>
    <w:p w14:paraId="74D6543E" w14:textId="62464292" w:rsidR="001E02AA" w:rsidRDefault="001E02AA" w:rsidP="007C6508">
      <w:pPr>
        <w:ind w:firstLine="480"/>
      </w:pPr>
      <w:r>
        <w:t xml:space="preserve">However, if lots of applications has a same action in a same screen, people might consider the action is an important </w:t>
      </w:r>
      <w:r w:rsidR="001C580A">
        <w:t>feature</w:t>
      </w:r>
      <w:r>
        <w:t>. So, we assume that by overlapping common sense models, the weight of an action means the quantized value of the importance for the action.</w:t>
      </w:r>
    </w:p>
    <w:p w14:paraId="1FD50F9D" w14:textId="1284D761" w:rsidR="005C54E7" w:rsidRDefault="00821680" w:rsidP="00BD7F65">
      <w:pPr>
        <w:ind w:firstLine="480"/>
      </w:pPr>
      <w:r>
        <w:t xml:space="preserve">To testing an application with lacks of time and resources, the main functionalities or important features should be tested more. </w:t>
      </w:r>
      <w:r w:rsidR="00BD7F65">
        <w:t xml:space="preserve">We design an algorithm to increase the </w:t>
      </w:r>
      <w:r w:rsidR="00F971F2">
        <w:t>strength of testing for relatively important parts of an application.</w:t>
      </w:r>
    </w:p>
    <w:p w14:paraId="362F1829" w14:textId="77777777" w:rsidR="00F971F2" w:rsidRPr="00821680" w:rsidRDefault="00F971F2" w:rsidP="00BD7F65">
      <w:pPr>
        <w:ind w:firstLine="480"/>
      </w:pPr>
    </w:p>
    <w:p w14:paraId="05B57CD3" w14:textId="2DDD215B" w:rsidR="00A23842" w:rsidRDefault="00A23842" w:rsidP="00A25763">
      <w:pPr>
        <w:pStyle w:val="31"/>
      </w:pPr>
      <w:bookmarkStart w:id="125" w:name="_Toc424202913"/>
      <w:bookmarkStart w:id="126" w:name="_Toc425353762"/>
      <w:bookmarkStart w:id="127" w:name="_Toc421045792"/>
      <w:r>
        <w:t>Algorithm</w:t>
      </w:r>
      <w:bookmarkEnd w:id="125"/>
      <w:bookmarkEnd w:id="126"/>
    </w:p>
    <w:p w14:paraId="73E58E3B" w14:textId="5607A50B" w:rsidR="003F6921" w:rsidRDefault="00821680" w:rsidP="00821680">
      <w:pPr>
        <w:ind w:firstLine="480"/>
      </w:pPr>
      <w:r>
        <w:t xml:space="preserve">The </w:t>
      </w:r>
      <w:r w:rsidR="003F6921">
        <w:t>method</w:t>
      </w:r>
      <w:r>
        <w:t xml:space="preserve"> is randomly selecting next step like Monkey</w:t>
      </w:r>
      <w:r>
        <w:fldChar w:fldCharType="begin" w:fldLock="1"/>
      </w:r>
      <w:r w:rsidR="00E71A53">
        <w:instrText>ADDIN CSL_CITATION { "citationItems" : [ { "id" : "ITEM-1", "itemData" : { "URL" : "http://developer.android.com/tools/help/monkey.html", "id" : "ITEM-1", "issued" : { "date-parts" : [ [ "0" ] ] }, "title" : "UI/Application Exerciser Monkey", "type" : "webpage" }, "uris" : [ "http://www.mendeley.com/documents/?uuid=4887746d-d973-441b-b322-bc0dbe76c087" ] } ], "mendeley" : { "formattedCitation" : "[1]", "plainTextFormattedCitation" : "[1]", "previouslyFormattedCitation" : "[1]" }, "properties" : { "noteIndex" : 0 }, "schema" : "https://github.com/citation-style-language/schema/raw/master/csl-citation.json" }</w:instrText>
      </w:r>
      <w:r>
        <w:fldChar w:fldCharType="separate"/>
      </w:r>
      <w:r w:rsidRPr="00821680">
        <w:rPr>
          <w:noProof/>
        </w:rPr>
        <w:t>[1]</w:t>
      </w:r>
      <w:r>
        <w:fldChar w:fldCharType="end"/>
      </w:r>
      <w:r w:rsidR="004C2A2D">
        <w:t xml:space="preserve">, but </w:t>
      </w:r>
      <w:r w:rsidR="003F6921">
        <w:t>selecting</w:t>
      </w:r>
      <w:r w:rsidR="004C2A2D">
        <w:t xml:space="preserve"> from weighted actions. </w:t>
      </w:r>
      <w:r w:rsidR="003F6921">
        <w:t>The input</w:t>
      </w:r>
      <w:r w:rsidR="004F735B">
        <w:t>s</w:t>
      </w:r>
      <w:r w:rsidR="003F6921">
        <w:t xml:space="preserve"> of test case generation is the demand</w:t>
      </w:r>
      <w:r w:rsidR="004F735B">
        <w:t xml:space="preserve">ed trace length, </w:t>
      </w:r>
      <w:r w:rsidR="003F6921">
        <w:t>the common sense models which have same type with application under test</w:t>
      </w:r>
      <w:r w:rsidR="004F735B">
        <w:t>, and the common sense model of the AUT.</w:t>
      </w:r>
    </w:p>
    <w:p w14:paraId="3D8E4E14" w14:textId="36678A37" w:rsidR="00D47203" w:rsidRDefault="003F6921" w:rsidP="00CB2E50">
      <w:pPr>
        <w:ind w:firstLine="480"/>
      </w:pPr>
      <w:r>
        <w:t>We</w:t>
      </w:r>
      <w:r w:rsidR="00CE3FBB">
        <w:t xml:space="preserve"> overlapping </w:t>
      </w:r>
      <w:r>
        <w:t>common sense models</w:t>
      </w:r>
      <w:r w:rsidR="004F735B">
        <w:t xml:space="preserve"> including the model of AUT</w:t>
      </w:r>
      <w:r>
        <w:t xml:space="preserve"> and initial </w:t>
      </w:r>
      <w:r>
        <w:lastRenderedPageBreak/>
        <w:t>program control variables in the beginning. To generate each step, we capture a snapshot of the application at first. Then we identify the screen whether it has been graven a meaning. If we cannot find the meaning of the screen</w:t>
      </w:r>
      <w:r w:rsidR="00781011">
        <w:t>, we randomly choose an action like Monkey. Otherwise, we find actions in the screen and identify whether the screen has a meaning and its weight of the meaning in the overlapped common sense model. We collect these actions and their weight into a list, and randomly select an action from the weighted list.</w:t>
      </w:r>
      <w:r w:rsidR="00CB2E50">
        <w:t xml:space="preserve"> </w:t>
      </w:r>
      <w:r>
        <w:t>The pseudocode is shown in below.</w:t>
      </w:r>
    </w:p>
    <w:p w14:paraId="13803704" w14:textId="63BDAAA0" w:rsidR="008B6C02" w:rsidRDefault="008B6C02" w:rsidP="00A678F3">
      <w:pPr>
        <w:pBdr>
          <w:top w:val="single" w:sz="6" w:space="1" w:color="auto"/>
          <w:bottom w:val="single" w:sz="6" w:space="1" w:color="auto"/>
        </w:pBdr>
        <w:spacing w:line="240" w:lineRule="auto"/>
      </w:pPr>
      <w:r>
        <w:t>Algorithm 1: Test Case Generation</w:t>
      </w:r>
    </w:p>
    <w:p w14:paraId="1F598B25" w14:textId="45B8D5D8" w:rsidR="00D47203" w:rsidRDefault="00D47203" w:rsidP="00A678F3">
      <w:pPr>
        <w:spacing w:line="240" w:lineRule="auto"/>
      </w:pPr>
      <w:r w:rsidRPr="000948BE">
        <w:rPr>
          <w:b/>
        </w:rPr>
        <w:t>Input</w:t>
      </w:r>
      <w:r>
        <w:t xml:space="preserve">: </w:t>
      </w:r>
      <w:r w:rsidR="00536B9E">
        <w:t xml:space="preserve">model, </w:t>
      </w:r>
      <w:r>
        <w:t>modelList, traceLength</w:t>
      </w:r>
    </w:p>
    <w:p w14:paraId="2437C9A1" w14:textId="535C19BE" w:rsidR="00D47203" w:rsidRDefault="00D47203" w:rsidP="00A678F3">
      <w:pPr>
        <w:pStyle w:val="aff9"/>
        <w:numPr>
          <w:ilvl w:val="0"/>
          <w:numId w:val="30"/>
        </w:numPr>
        <w:spacing w:line="240" w:lineRule="auto"/>
        <w:ind w:leftChars="0"/>
      </w:pPr>
      <w:r>
        <w:rPr>
          <w:rFonts w:hint="eastAsia"/>
        </w:rPr>
        <w:t xml:space="preserve">overlappedModel = </w:t>
      </w:r>
      <w:r w:rsidRPr="00045BD1">
        <w:rPr>
          <w:rFonts w:hint="eastAsia"/>
          <w:b/>
        </w:rPr>
        <w:t>Overlap</w:t>
      </w:r>
      <w:r>
        <w:rPr>
          <w:rFonts w:hint="eastAsia"/>
        </w:rPr>
        <w:t>(</w:t>
      </w:r>
      <w:r>
        <w:t>modelList</w:t>
      </w:r>
      <w:r>
        <w:rPr>
          <w:rFonts w:hint="eastAsia"/>
        </w:rPr>
        <w:t>)</w:t>
      </w:r>
      <w:r>
        <w:t>;</w:t>
      </w:r>
    </w:p>
    <w:p w14:paraId="56FB952B" w14:textId="33FBFCA4" w:rsidR="00D47203" w:rsidRDefault="00D47203" w:rsidP="00A678F3">
      <w:pPr>
        <w:pStyle w:val="aff9"/>
        <w:numPr>
          <w:ilvl w:val="0"/>
          <w:numId w:val="30"/>
        </w:numPr>
        <w:spacing w:line="240" w:lineRule="auto"/>
        <w:ind w:leftChars="0"/>
      </w:pPr>
      <w:r>
        <w:rPr>
          <w:rFonts w:hint="eastAsia"/>
        </w:rPr>
        <w:t>trace</w:t>
      </w:r>
      <w:r>
        <w:t>Step = 0;</w:t>
      </w:r>
    </w:p>
    <w:p w14:paraId="0F5466E4" w14:textId="47E0C03F" w:rsidR="00D47203" w:rsidRDefault="00D47203" w:rsidP="00A678F3">
      <w:pPr>
        <w:pStyle w:val="aff9"/>
        <w:numPr>
          <w:ilvl w:val="0"/>
          <w:numId w:val="30"/>
        </w:numPr>
        <w:spacing w:line="240" w:lineRule="auto"/>
        <w:ind w:leftChars="0"/>
      </w:pPr>
      <w:r w:rsidRPr="00045BD1">
        <w:rPr>
          <w:b/>
        </w:rPr>
        <w:t>while</w:t>
      </w:r>
      <w:r>
        <w:t xml:space="preserve"> trace</w:t>
      </w:r>
      <w:r w:rsidR="00045BD1">
        <w:t>Step</w:t>
      </w:r>
      <w:r>
        <w:t xml:space="preserve"> less or equal than traceLength </w:t>
      </w:r>
      <w:r w:rsidRPr="00045BD1">
        <w:rPr>
          <w:b/>
        </w:rPr>
        <w:t>do</w:t>
      </w:r>
      <w:r w:rsidR="00045BD1">
        <w:t>:</w:t>
      </w:r>
    </w:p>
    <w:p w14:paraId="1137FAD3" w14:textId="18E76100" w:rsidR="00D47203" w:rsidRDefault="00D47203" w:rsidP="00A678F3">
      <w:pPr>
        <w:pStyle w:val="aff9"/>
        <w:numPr>
          <w:ilvl w:val="0"/>
          <w:numId w:val="30"/>
        </w:numPr>
        <w:spacing w:line="240" w:lineRule="auto"/>
        <w:ind w:leftChars="0"/>
      </w:pPr>
      <w:r>
        <w:t xml:space="preserve">    screen = </w:t>
      </w:r>
      <w:r w:rsidRPr="00045BD1">
        <w:rPr>
          <w:b/>
        </w:rPr>
        <w:t>CaptureScreen</w:t>
      </w:r>
      <w:r>
        <w:t>();</w:t>
      </w:r>
    </w:p>
    <w:p w14:paraId="38CC83C1" w14:textId="1CBDACA9" w:rsidR="00D47203" w:rsidRDefault="00D47203" w:rsidP="00A678F3">
      <w:pPr>
        <w:pStyle w:val="aff9"/>
        <w:numPr>
          <w:ilvl w:val="0"/>
          <w:numId w:val="30"/>
        </w:numPr>
        <w:spacing w:line="240" w:lineRule="auto"/>
        <w:ind w:leftChars="0"/>
      </w:pPr>
      <w:r>
        <w:t xml:space="preserve">    state = </w:t>
      </w:r>
      <w:r w:rsidRPr="00045BD1">
        <w:rPr>
          <w:b/>
        </w:rPr>
        <w:t>AbstractScreen</w:t>
      </w:r>
      <w:r>
        <w:t>(screen);</w:t>
      </w:r>
    </w:p>
    <w:p w14:paraId="5D887A2B" w14:textId="7575521B" w:rsidR="00D47203" w:rsidRDefault="00D47203" w:rsidP="00A678F3">
      <w:pPr>
        <w:pStyle w:val="aff9"/>
        <w:numPr>
          <w:ilvl w:val="0"/>
          <w:numId w:val="30"/>
        </w:numPr>
        <w:spacing w:line="240" w:lineRule="auto"/>
        <w:ind w:leftChars="0"/>
      </w:pPr>
      <w:r>
        <w:t xml:space="preserve">    stateLabel = </w:t>
      </w:r>
      <w:r w:rsidR="00896824">
        <w:t>model.</w:t>
      </w:r>
      <w:r w:rsidRPr="00045BD1">
        <w:rPr>
          <w:b/>
        </w:rPr>
        <w:t>FindLabel</w:t>
      </w:r>
      <w:r>
        <w:t>(state);</w:t>
      </w:r>
    </w:p>
    <w:p w14:paraId="3395978D" w14:textId="50F39AFF" w:rsidR="00D47203" w:rsidRDefault="00D47203" w:rsidP="00A678F3">
      <w:pPr>
        <w:pStyle w:val="aff9"/>
        <w:numPr>
          <w:ilvl w:val="0"/>
          <w:numId w:val="30"/>
        </w:numPr>
        <w:spacing w:line="240" w:lineRule="auto"/>
        <w:ind w:leftChars="0"/>
      </w:pPr>
      <w:r>
        <w:t xml:space="preserve">    actionList = </w:t>
      </w:r>
      <w:r w:rsidRPr="00045BD1">
        <w:rPr>
          <w:b/>
        </w:rPr>
        <w:t>GetActions</w:t>
      </w:r>
      <w:r>
        <w:t>(state);</w:t>
      </w:r>
    </w:p>
    <w:p w14:paraId="3AA116C7" w14:textId="12E634C6" w:rsidR="00D47203" w:rsidRDefault="00D47203" w:rsidP="00A678F3">
      <w:pPr>
        <w:pStyle w:val="aff9"/>
        <w:numPr>
          <w:ilvl w:val="0"/>
          <w:numId w:val="30"/>
        </w:numPr>
        <w:spacing w:line="240" w:lineRule="auto"/>
        <w:ind w:leftChars="0"/>
      </w:pPr>
      <w:r>
        <w:t xml:space="preserve">    </w:t>
      </w:r>
      <w:r w:rsidRPr="00045BD1">
        <w:rPr>
          <w:b/>
        </w:rPr>
        <w:t>if</w:t>
      </w:r>
      <w:r>
        <w:t xml:space="preserve"> stateLabel is not null </w:t>
      </w:r>
      <w:r w:rsidRPr="00045BD1">
        <w:rPr>
          <w:b/>
        </w:rPr>
        <w:t>then</w:t>
      </w:r>
      <w:r w:rsidR="00045BD1">
        <w:t>:</w:t>
      </w:r>
    </w:p>
    <w:p w14:paraId="6C43F14C" w14:textId="5722686A" w:rsidR="00D47203" w:rsidRDefault="00D47203" w:rsidP="00A678F3">
      <w:pPr>
        <w:pStyle w:val="aff9"/>
        <w:numPr>
          <w:ilvl w:val="0"/>
          <w:numId w:val="30"/>
        </w:numPr>
        <w:spacing w:line="240" w:lineRule="auto"/>
        <w:ind w:leftChars="0"/>
      </w:pPr>
      <w:r>
        <w:rPr>
          <w:rFonts w:hint="eastAsia"/>
        </w:rPr>
        <w:t xml:space="preserve">        </w:t>
      </w:r>
      <w:r>
        <w:t>weightedActionList = [];</w:t>
      </w:r>
    </w:p>
    <w:p w14:paraId="1644594C" w14:textId="2D7F9790" w:rsidR="00D47203" w:rsidRDefault="00D47203" w:rsidP="00A678F3">
      <w:pPr>
        <w:pStyle w:val="aff9"/>
        <w:numPr>
          <w:ilvl w:val="0"/>
          <w:numId w:val="30"/>
        </w:numPr>
        <w:spacing w:line="240" w:lineRule="auto"/>
        <w:ind w:leftChars="0"/>
      </w:pPr>
      <w:r>
        <w:rPr>
          <w:rFonts w:hint="eastAsia"/>
        </w:rPr>
        <w:t xml:space="preserve">        </w:t>
      </w:r>
      <w:r w:rsidRPr="00045BD1">
        <w:rPr>
          <w:b/>
        </w:rPr>
        <w:t>foreach</w:t>
      </w:r>
      <w:r>
        <w:t xml:space="preserve"> action in actionList </w:t>
      </w:r>
      <w:r w:rsidRPr="00045BD1">
        <w:rPr>
          <w:b/>
        </w:rPr>
        <w:t>do</w:t>
      </w:r>
      <w:r w:rsidR="00045BD1">
        <w:t>:</w:t>
      </w:r>
    </w:p>
    <w:p w14:paraId="57BFEDFD" w14:textId="471ADA5B" w:rsidR="00D47203" w:rsidRDefault="00D47203" w:rsidP="00A678F3">
      <w:pPr>
        <w:pStyle w:val="aff9"/>
        <w:numPr>
          <w:ilvl w:val="0"/>
          <w:numId w:val="30"/>
        </w:numPr>
        <w:spacing w:line="240" w:lineRule="auto"/>
        <w:ind w:leftChars="0"/>
      </w:pPr>
      <w:r>
        <w:rPr>
          <w:rFonts w:hint="eastAsia"/>
        </w:rPr>
        <w:t xml:space="preserve">            </w:t>
      </w:r>
      <w:r>
        <w:t xml:space="preserve">actionLabel = </w:t>
      </w:r>
      <w:r w:rsidR="00896824">
        <w:t>model.</w:t>
      </w:r>
      <w:r w:rsidRPr="00045BD1">
        <w:rPr>
          <w:b/>
        </w:rPr>
        <w:t>FindLabel</w:t>
      </w:r>
      <w:r>
        <w:t>(action)</w:t>
      </w:r>
      <w:r w:rsidR="00045BD1">
        <w:t>;</w:t>
      </w:r>
    </w:p>
    <w:p w14:paraId="0D7AC4F9" w14:textId="6E35187E" w:rsidR="00D47203" w:rsidRDefault="00D47203" w:rsidP="00A678F3">
      <w:pPr>
        <w:pStyle w:val="aff9"/>
        <w:numPr>
          <w:ilvl w:val="0"/>
          <w:numId w:val="30"/>
        </w:numPr>
        <w:spacing w:line="240" w:lineRule="auto"/>
        <w:ind w:leftChars="0"/>
      </w:pPr>
      <w:r>
        <w:rPr>
          <w:rFonts w:hint="eastAsia"/>
        </w:rPr>
        <w:t xml:space="preserve">            </w:t>
      </w:r>
      <w:r>
        <w:t xml:space="preserve">actionWeight = </w:t>
      </w:r>
      <w:r w:rsidR="00896824">
        <w:t>model.</w:t>
      </w:r>
      <w:r w:rsidRPr="00045BD1">
        <w:rPr>
          <w:b/>
        </w:rPr>
        <w:t>GetWeight</w:t>
      </w:r>
      <w:r>
        <w:t>(action)</w:t>
      </w:r>
      <w:r w:rsidR="00045BD1">
        <w:t>;</w:t>
      </w:r>
    </w:p>
    <w:p w14:paraId="00823F7B" w14:textId="7C9CE87C" w:rsidR="00D47203" w:rsidRDefault="00D47203" w:rsidP="00A678F3">
      <w:pPr>
        <w:pStyle w:val="aff9"/>
        <w:numPr>
          <w:ilvl w:val="0"/>
          <w:numId w:val="30"/>
        </w:numPr>
        <w:spacing w:line="240" w:lineRule="auto"/>
        <w:ind w:leftChars="0"/>
      </w:pPr>
      <w:r>
        <w:rPr>
          <w:rFonts w:hint="eastAsia"/>
        </w:rPr>
        <w:t xml:space="preserve">            </w:t>
      </w:r>
      <w:r>
        <w:t>weightedActionList</w:t>
      </w:r>
      <w:r w:rsidR="00045BD1">
        <w:t>.</w:t>
      </w:r>
      <w:r w:rsidR="00045BD1" w:rsidRPr="00045BD1">
        <w:rPr>
          <w:b/>
        </w:rPr>
        <w:t>append</w:t>
      </w:r>
      <w:r>
        <w:t>((</w:t>
      </w:r>
      <w:r w:rsidR="00045BD1">
        <w:t>action</w:t>
      </w:r>
      <w:r>
        <w:t>, ac</w:t>
      </w:r>
      <w:r w:rsidR="00045BD1">
        <w:t>tionWeight</w:t>
      </w:r>
      <w:r>
        <w:t>))</w:t>
      </w:r>
      <w:r w:rsidR="00045BD1">
        <w:t>;</w:t>
      </w:r>
    </w:p>
    <w:p w14:paraId="5CEE453C" w14:textId="39C6C17C" w:rsidR="00045BD1" w:rsidRPr="00045BD1" w:rsidRDefault="00045BD1" w:rsidP="00A678F3">
      <w:pPr>
        <w:pStyle w:val="aff9"/>
        <w:numPr>
          <w:ilvl w:val="0"/>
          <w:numId w:val="30"/>
        </w:numPr>
        <w:spacing w:line="240" w:lineRule="auto"/>
        <w:ind w:leftChars="0"/>
        <w:rPr>
          <w:b/>
        </w:rPr>
      </w:pPr>
      <w:r w:rsidRPr="007B059D">
        <w:rPr>
          <w:rFonts w:hint="eastAsia"/>
        </w:rPr>
        <w:t xml:space="preserve">        </w:t>
      </w:r>
      <w:r w:rsidRPr="00045BD1">
        <w:rPr>
          <w:b/>
        </w:rPr>
        <w:t>end</w:t>
      </w:r>
    </w:p>
    <w:p w14:paraId="5DA356A1" w14:textId="49331DF3" w:rsidR="00045BD1" w:rsidRDefault="00045BD1" w:rsidP="00A678F3">
      <w:pPr>
        <w:pStyle w:val="aff9"/>
        <w:numPr>
          <w:ilvl w:val="0"/>
          <w:numId w:val="30"/>
        </w:numPr>
        <w:spacing w:line="240" w:lineRule="auto"/>
        <w:ind w:leftChars="0"/>
      </w:pPr>
      <w:r>
        <w:rPr>
          <w:rFonts w:hint="eastAsia"/>
        </w:rPr>
        <w:t xml:space="preserve">        </w:t>
      </w:r>
      <w:r>
        <w:t xml:space="preserve">action = </w:t>
      </w:r>
      <w:r w:rsidRPr="00045BD1">
        <w:rPr>
          <w:b/>
        </w:rPr>
        <w:t>WeightedRandomChoose</w:t>
      </w:r>
      <w:r>
        <w:t>(weightedActionList);</w:t>
      </w:r>
    </w:p>
    <w:p w14:paraId="52591B5F" w14:textId="21B63CB9" w:rsidR="00045BD1" w:rsidRPr="00045BD1" w:rsidRDefault="00045BD1" w:rsidP="00A678F3">
      <w:pPr>
        <w:pStyle w:val="aff9"/>
        <w:numPr>
          <w:ilvl w:val="0"/>
          <w:numId w:val="30"/>
        </w:numPr>
        <w:spacing w:line="240" w:lineRule="auto"/>
        <w:ind w:leftChars="0"/>
        <w:rPr>
          <w:b/>
        </w:rPr>
      </w:pPr>
      <w:r>
        <w:rPr>
          <w:rFonts w:hint="eastAsia"/>
        </w:rPr>
        <w:t xml:space="preserve">    </w:t>
      </w:r>
      <w:r w:rsidRPr="00045BD1">
        <w:rPr>
          <w:b/>
        </w:rPr>
        <w:t>end</w:t>
      </w:r>
    </w:p>
    <w:p w14:paraId="37812042" w14:textId="13C0BC28" w:rsidR="00045BD1" w:rsidRDefault="00045BD1" w:rsidP="00A678F3">
      <w:pPr>
        <w:pStyle w:val="aff9"/>
        <w:numPr>
          <w:ilvl w:val="0"/>
          <w:numId w:val="30"/>
        </w:numPr>
        <w:spacing w:line="240" w:lineRule="auto"/>
        <w:ind w:leftChars="0"/>
      </w:pPr>
      <w:r>
        <w:rPr>
          <w:rFonts w:hint="eastAsia"/>
        </w:rPr>
        <w:t xml:space="preserve">    </w:t>
      </w:r>
      <w:r w:rsidRPr="00045BD1">
        <w:rPr>
          <w:b/>
        </w:rPr>
        <w:t>else</w:t>
      </w:r>
      <w:r>
        <w:t>:</w:t>
      </w:r>
    </w:p>
    <w:p w14:paraId="6FF7E2B2" w14:textId="5C29C338" w:rsidR="00045BD1" w:rsidRDefault="00045BD1" w:rsidP="00A678F3">
      <w:pPr>
        <w:pStyle w:val="aff9"/>
        <w:numPr>
          <w:ilvl w:val="0"/>
          <w:numId w:val="30"/>
        </w:numPr>
        <w:spacing w:line="240" w:lineRule="auto"/>
        <w:ind w:leftChars="0"/>
      </w:pPr>
      <w:r>
        <w:rPr>
          <w:rFonts w:hint="eastAsia"/>
        </w:rPr>
        <w:t xml:space="preserve">        </w:t>
      </w:r>
      <w:r>
        <w:t xml:space="preserve">action = </w:t>
      </w:r>
      <w:r w:rsidRPr="00045BD1">
        <w:rPr>
          <w:b/>
        </w:rPr>
        <w:t>RandomChoose</w:t>
      </w:r>
      <w:r>
        <w:t>(actionList);</w:t>
      </w:r>
    </w:p>
    <w:p w14:paraId="3C80FF03" w14:textId="59B47FEF" w:rsidR="00045BD1" w:rsidRPr="00045BD1" w:rsidRDefault="00045BD1" w:rsidP="00A678F3">
      <w:pPr>
        <w:pStyle w:val="aff9"/>
        <w:numPr>
          <w:ilvl w:val="0"/>
          <w:numId w:val="30"/>
        </w:numPr>
        <w:spacing w:line="240" w:lineRule="auto"/>
        <w:ind w:leftChars="0"/>
        <w:rPr>
          <w:b/>
        </w:rPr>
      </w:pPr>
      <w:r>
        <w:rPr>
          <w:rFonts w:hint="eastAsia"/>
        </w:rPr>
        <w:t xml:space="preserve">    </w:t>
      </w:r>
      <w:r w:rsidRPr="00045BD1">
        <w:rPr>
          <w:b/>
        </w:rPr>
        <w:t>end</w:t>
      </w:r>
    </w:p>
    <w:p w14:paraId="5E323637" w14:textId="626BC9CE" w:rsidR="00045BD1" w:rsidRDefault="00045BD1" w:rsidP="00A678F3">
      <w:pPr>
        <w:pStyle w:val="aff9"/>
        <w:numPr>
          <w:ilvl w:val="0"/>
          <w:numId w:val="30"/>
        </w:numPr>
        <w:spacing w:line="240" w:lineRule="auto"/>
        <w:ind w:leftChars="0"/>
      </w:pPr>
      <w:r>
        <w:rPr>
          <w:rFonts w:hint="eastAsia"/>
        </w:rPr>
        <w:t xml:space="preserve">    </w:t>
      </w:r>
      <w:r w:rsidRPr="00045BD1">
        <w:rPr>
          <w:b/>
        </w:rPr>
        <w:t>PerformAction</w:t>
      </w:r>
      <w:r>
        <w:t>(action);</w:t>
      </w:r>
    </w:p>
    <w:p w14:paraId="66C648BD" w14:textId="63161D38" w:rsidR="00045BD1" w:rsidRDefault="00045BD1" w:rsidP="00A678F3">
      <w:pPr>
        <w:pStyle w:val="aff9"/>
        <w:numPr>
          <w:ilvl w:val="0"/>
          <w:numId w:val="30"/>
        </w:numPr>
        <w:spacing w:line="240" w:lineRule="auto"/>
        <w:ind w:leftChars="0"/>
      </w:pPr>
      <w:r>
        <w:rPr>
          <w:rFonts w:hint="eastAsia"/>
        </w:rPr>
        <w:t xml:space="preserve">    </w:t>
      </w:r>
      <w:r>
        <w:t>traceStep += 1;</w:t>
      </w:r>
    </w:p>
    <w:p w14:paraId="19C56BCC" w14:textId="003EE8C3" w:rsidR="00045BD1" w:rsidRPr="000948BE" w:rsidRDefault="00045BD1" w:rsidP="00A678F3">
      <w:pPr>
        <w:pStyle w:val="aff9"/>
        <w:numPr>
          <w:ilvl w:val="0"/>
          <w:numId w:val="30"/>
        </w:numPr>
        <w:spacing w:line="240" w:lineRule="auto"/>
        <w:ind w:leftChars="0"/>
        <w:rPr>
          <w:b/>
        </w:rPr>
      </w:pPr>
      <w:r w:rsidRPr="000948BE">
        <w:rPr>
          <w:b/>
        </w:rPr>
        <w:t>end</w:t>
      </w:r>
    </w:p>
    <w:p w14:paraId="0714390B" w14:textId="6E66BCD5" w:rsidR="00A23842" w:rsidRDefault="00A23842" w:rsidP="00A23842"/>
    <w:p w14:paraId="4A5E0B45" w14:textId="38FCC703" w:rsidR="00A25763" w:rsidRDefault="00A25763">
      <w:pPr>
        <w:pStyle w:val="21"/>
      </w:pPr>
      <w:bookmarkStart w:id="128" w:name="_Ref424136339"/>
      <w:bookmarkStart w:id="129" w:name="_Ref424136429"/>
      <w:bookmarkStart w:id="130" w:name="_Toc424202914"/>
      <w:bookmarkStart w:id="131" w:name="_Toc425353763"/>
      <w:r>
        <w:t>Test Case Evaluation</w:t>
      </w:r>
      <w:bookmarkEnd w:id="128"/>
      <w:bookmarkEnd w:id="129"/>
      <w:bookmarkEnd w:id="130"/>
      <w:bookmarkEnd w:id="131"/>
    </w:p>
    <w:p w14:paraId="17CBCA09" w14:textId="3A396DAD" w:rsidR="007C610B" w:rsidRDefault="00766DA4" w:rsidP="00766DA4">
      <w:pPr>
        <w:ind w:firstLine="480"/>
      </w:pPr>
      <w:r>
        <w:t xml:space="preserve">We use a common sense model to form the behavior of an application. So we can check whether the trace complies with the model to verify whether </w:t>
      </w:r>
      <w:r w:rsidR="00FF7773">
        <w:t>every</w:t>
      </w:r>
      <w:r>
        <w:t xml:space="preserve"> transitions meet the behavior of the application. </w:t>
      </w:r>
      <w:r w:rsidR="000525E0">
        <w:t xml:space="preserve">If a transition does not meet the model, it might be caused </w:t>
      </w:r>
      <w:r w:rsidR="00BC192A">
        <w:lastRenderedPageBreak/>
        <w:t xml:space="preserve">by a bug or a defect of the model. </w:t>
      </w:r>
      <w:r w:rsidR="00FF7773">
        <w:t xml:space="preserve">Also we record a verdict </w:t>
      </w:r>
      <w:r w:rsidR="000525E0">
        <w:t xml:space="preserve">in a common sense model </w:t>
      </w:r>
      <w:r w:rsidR="00FF7773">
        <w:t>for every transitions wh</w:t>
      </w:r>
      <w:r w:rsidR="00BC192A">
        <w:t>en a tester using SpecElicitor.</w:t>
      </w:r>
      <w:r w:rsidR="00BA577B">
        <w:t xml:space="preserve"> A trace contains a transition complying with the model but the verdict of the transition is “Fail” would be evaluated a fail trace.</w:t>
      </w:r>
    </w:p>
    <w:p w14:paraId="59E42FF2" w14:textId="2B5EF0D1" w:rsidR="000525E0" w:rsidRDefault="00BC192A" w:rsidP="00766DA4">
      <w:pPr>
        <w:ind w:firstLine="480"/>
      </w:pPr>
      <w:r>
        <w:t>I</w:t>
      </w:r>
      <w:r>
        <w:rPr>
          <w:rFonts w:hint="eastAsia"/>
        </w:rPr>
        <w:t xml:space="preserve">f </w:t>
      </w:r>
      <w:r>
        <w:t xml:space="preserve">a transition contain an unidentifiable screen or an </w:t>
      </w:r>
      <w:r w:rsidR="00985192">
        <w:t xml:space="preserve">unidentifiable action, it will be </w:t>
      </w:r>
      <w:r w:rsidR="00BA577B">
        <w:t>reported to the tester.</w:t>
      </w:r>
    </w:p>
    <w:p w14:paraId="7ED1CB2D" w14:textId="77777777" w:rsidR="00BC192A" w:rsidRPr="007C610B" w:rsidRDefault="00BC192A" w:rsidP="00766DA4">
      <w:pPr>
        <w:ind w:firstLine="480"/>
      </w:pPr>
    </w:p>
    <w:p w14:paraId="311F814F" w14:textId="5CFC17FB" w:rsidR="00D35480" w:rsidRDefault="004F3F27" w:rsidP="00D35480">
      <w:pPr>
        <w:pStyle w:val="31"/>
      </w:pPr>
      <w:bookmarkStart w:id="132" w:name="_Toc424202915"/>
      <w:bookmarkStart w:id="133" w:name="_Toc425353764"/>
      <w:r>
        <w:t>Algorithm</w:t>
      </w:r>
      <w:bookmarkEnd w:id="132"/>
      <w:bookmarkEnd w:id="133"/>
    </w:p>
    <w:p w14:paraId="5FB21C92" w14:textId="77777777" w:rsidR="0072613F" w:rsidRDefault="004F735B" w:rsidP="004F735B">
      <w:pPr>
        <w:ind w:firstLine="480"/>
      </w:pPr>
      <w:r>
        <w:t>T</w:t>
      </w:r>
      <w:r>
        <w:rPr>
          <w:rFonts w:hint="eastAsia"/>
        </w:rPr>
        <w:t xml:space="preserve">he </w:t>
      </w:r>
      <w:r>
        <w:t>input of test case evaluation is the model of the application and a trace generated by any test case generation algorithm.</w:t>
      </w:r>
      <w:r w:rsidR="0072613F">
        <w:t xml:space="preserve"> We initialize the label of the previous action and screen to null and the trace step to zero. </w:t>
      </w:r>
    </w:p>
    <w:p w14:paraId="1095C6E6" w14:textId="4EFF07C5" w:rsidR="004F735B" w:rsidRDefault="0072613F" w:rsidP="004F735B">
      <w:pPr>
        <w:ind w:firstLine="480"/>
      </w:pPr>
      <w:r>
        <w:t xml:space="preserve">To verify each transition, we find the screen of the current step of the trace, and identify the screen to get the meanings of the screen. If the labels of the screen cannot be figure out, it will be reported to the tester. It will be reported when the labels of the current screen is “Crash”. Then we identify the previous screen and action, too. If the labels of the previous screen and action is null, it will be reported. </w:t>
      </w:r>
    </w:p>
    <w:p w14:paraId="24E0F480" w14:textId="367640EE" w:rsidR="004F735B" w:rsidRDefault="0003487D" w:rsidP="004F735B">
      <w:pPr>
        <w:ind w:firstLine="480"/>
      </w:pPr>
      <w:r>
        <w:t>After we get the labels of the previous screen, the previous action, and the current screen, we check whether the transition exists in the model. If the transition does not exist or the verdict of the transition is “Fail”, it will be shown on the report. Followings are the pseudocode of our test case evaluation.</w:t>
      </w:r>
    </w:p>
    <w:p w14:paraId="5CF5A61C" w14:textId="77777777" w:rsidR="002A3BEE" w:rsidRDefault="002A3BEE" w:rsidP="002A3BEE"/>
    <w:p w14:paraId="2D5C82E8" w14:textId="77777777" w:rsidR="002A3BEE" w:rsidRDefault="002A3BEE">
      <w:pPr>
        <w:widowControl/>
        <w:spacing w:line="240" w:lineRule="auto"/>
        <w:jc w:val="left"/>
      </w:pPr>
      <w:r>
        <w:br w:type="page"/>
      </w:r>
    </w:p>
    <w:p w14:paraId="70F42238" w14:textId="7AFE09D8" w:rsidR="00A678F3" w:rsidRDefault="00A678F3" w:rsidP="00CF1EE1">
      <w:pPr>
        <w:pBdr>
          <w:top w:val="single" w:sz="6" w:space="1" w:color="auto"/>
          <w:bottom w:val="single" w:sz="6" w:space="1" w:color="auto"/>
        </w:pBdr>
        <w:spacing w:line="240" w:lineRule="auto"/>
      </w:pPr>
      <w:r>
        <w:lastRenderedPageBreak/>
        <w:t>Algorithm 2: Test Case Evaluation</w:t>
      </w:r>
    </w:p>
    <w:p w14:paraId="490C01F6" w14:textId="6092192D" w:rsidR="00A678F3" w:rsidRDefault="00A678F3" w:rsidP="00CF1EE1">
      <w:pPr>
        <w:spacing w:line="240" w:lineRule="auto"/>
      </w:pPr>
      <w:r w:rsidRPr="00536B9E">
        <w:rPr>
          <w:b/>
        </w:rPr>
        <w:t>Input</w:t>
      </w:r>
      <w:r>
        <w:t>: model, trace</w:t>
      </w:r>
    </w:p>
    <w:p w14:paraId="29ADFE80" w14:textId="5D3670D5" w:rsidR="00A678F3" w:rsidRDefault="00A678F3" w:rsidP="00CF1EE1">
      <w:pPr>
        <w:pStyle w:val="aff9"/>
        <w:numPr>
          <w:ilvl w:val="0"/>
          <w:numId w:val="31"/>
        </w:numPr>
        <w:spacing w:line="240" w:lineRule="auto"/>
        <w:ind w:leftChars="0"/>
      </w:pPr>
      <w:r>
        <w:rPr>
          <w:rFonts w:hint="eastAsia"/>
        </w:rPr>
        <w:t>traceStep</w:t>
      </w:r>
      <w:r>
        <w:t xml:space="preserve"> = 0;</w:t>
      </w:r>
    </w:p>
    <w:p w14:paraId="4CA09DCD" w14:textId="0C939418" w:rsidR="00A678F3" w:rsidRDefault="00A678F3" w:rsidP="00CF1EE1">
      <w:pPr>
        <w:pStyle w:val="aff9"/>
        <w:numPr>
          <w:ilvl w:val="0"/>
          <w:numId w:val="31"/>
        </w:numPr>
        <w:spacing w:line="240" w:lineRule="auto"/>
        <w:ind w:leftChars="0"/>
      </w:pPr>
      <w:r>
        <w:t>preActionLabel = null;</w:t>
      </w:r>
    </w:p>
    <w:p w14:paraId="4D1CFF25" w14:textId="14A501BC" w:rsidR="00A678F3" w:rsidRDefault="00A678F3" w:rsidP="00CF1EE1">
      <w:pPr>
        <w:pStyle w:val="aff9"/>
        <w:numPr>
          <w:ilvl w:val="0"/>
          <w:numId w:val="31"/>
        </w:numPr>
        <w:spacing w:line="240" w:lineRule="auto"/>
        <w:ind w:leftChars="0"/>
      </w:pPr>
      <w:r>
        <w:t>preScreenLabel = null;</w:t>
      </w:r>
    </w:p>
    <w:p w14:paraId="235CDC44" w14:textId="21F3223F" w:rsidR="00A678F3" w:rsidRDefault="00A678F3" w:rsidP="00CF1EE1">
      <w:pPr>
        <w:pStyle w:val="aff9"/>
        <w:numPr>
          <w:ilvl w:val="0"/>
          <w:numId w:val="31"/>
        </w:numPr>
        <w:spacing w:line="240" w:lineRule="auto"/>
        <w:ind w:leftChars="0"/>
      </w:pPr>
      <w:r w:rsidRPr="007B059D">
        <w:rPr>
          <w:b/>
        </w:rPr>
        <w:t>while</w:t>
      </w:r>
      <w:r>
        <w:t xml:space="preserve"> traceStep less or equal </w:t>
      </w:r>
      <w:r w:rsidRPr="007B059D">
        <w:rPr>
          <w:b/>
        </w:rPr>
        <w:t>Length</w:t>
      </w:r>
      <w:r>
        <w:t xml:space="preserve">(trace) </w:t>
      </w:r>
      <w:r w:rsidRPr="007B059D">
        <w:rPr>
          <w:b/>
        </w:rPr>
        <w:t>do</w:t>
      </w:r>
      <w:r>
        <w:t>:</w:t>
      </w:r>
    </w:p>
    <w:p w14:paraId="751AD891" w14:textId="1ADE44A6" w:rsidR="00A678F3" w:rsidRDefault="00A678F3" w:rsidP="00CF1EE1">
      <w:pPr>
        <w:pStyle w:val="aff9"/>
        <w:numPr>
          <w:ilvl w:val="0"/>
          <w:numId w:val="31"/>
        </w:numPr>
        <w:spacing w:line="240" w:lineRule="auto"/>
        <w:ind w:leftChars="0"/>
      </w:pPr>
      <w:r>
        <w:rPr>
          <w:rFonts w:hint="eastAsia"/>
        </w:rPr>
        <w:t xml:space="preserve">    </w:t>
      </w:r>
      <w:r>
        <w:t xml:space="preserve">screen = </w:t>
      </w:r>
      <w:r w:rsidRPr="007B059D">
        <w:rPr>
          <w:b/>
        </w:rPr>
        <w:t>GetScreen</w:t>
      </w:r>
      <w:r>
        <w:t>(trace, traceStep);</w:t>
      </w:r>
    </w:p>
    <w:p w14:paraId="347F8356" w14:textId="4752833C" w:rsidR="00A678F3" w:rsidRDefault="00A678F3" w:rsidP="00CF1EE1">
      <w:pPr>
        <w:pStyle w:val="aff9"/>
        <w:numPr>
          <w:ilvl w:val="0"/>
          <w:numId w:val="31"/>
        </w:numPr>
        <w:spacing w:line="240" w:lineRule="auto"/>
        <w:ind w:leftChars="0"/>
      </w:pPr>
      <w:r>
        <w:rPr>
          <w:rFonts w:hint="eastAsia"/>
        </w:rPr>
        <w:t xml:space="preserve">    </w:t>
      </w:r>
      <w:r>
        <w:t xml:space="preserve">state = </w:t>
      </w:r>
      <w:r w:rsidRPr="007B059D">
        <w:rPr>
          <w:b/>
        </w:rPr>
        <w:t>AbstractScreen</w:t>
      </w:r>
      <w:r>
        <w:t>(screen);</w:t>
      </w:r>
    </w:p>
    <w:p w14:paraId="254AF2D4" w14:textId="0FC7C251" w:rsidR="00A678F3" w:rsidRDefault="00A678F3" w:rsidP="00CF1EE1">
      <w:pPr>
        <w:pStyle w:val="aff9"/>
        <w:numPr>
          <w:ilvl w:val="0"/>
          <w:numId w:val="31"/>
        </w:numPr>
        <w:spacing w:line="240" w:lineRule="auto"/>
        <w:ind w:leftChars="0"/>
      </w:pPr>
      <w:r>
        <w:rPr>
          <w:rFonts w:hint="eastAsia"/>
        </w:rPr>
        <w:t xml:space="preserve">    </w:t>
      </w:r>
      <w:r w:rsidR="00CF1EE1">
        <w:t>cur</w:t>
      </w:r>
      <w:r>
        <w:t xml:space="preserve">ScreenLabel = </w:t>
      </w:r>
      <w:r w:rsidR="00896824">
        <w:t>model.</w:t>
      </w:r>
      <w:r w:rsidRPr="007B059D">
        <w:rPr>
          <w:b/>
        </w:rPr>
        <w:t>FindLabel</w:t>
      </w:r>
      <w:r>
        <w:t>(state);</w:t>
      </w:r>
    </w:p>
    <w:p w14:paraId="7372C91D" w14:textId="0859186B" w:rsidR="00985192" w:rsidRDefault="00985192" w:rsidP="00985192">
      <w:pPr>
        <w:pStyle w:val="aff9"/>
        <w:numPr>
          <w:ilvl w:val="0"/>
          <w:numId w:val="31"/>
        </w:numPr>
        <w:spacing w:line="240" w:lineRule="auto"/>
        <w:ind w:leftChars="0"/>
      </w:pPr>
      <w:r>
        <w:rPr>
          <w:rFonts w:hint="eastAsia"/>
        </w:rPr>
        <w:t xml:space="preserve">    </w:t>
      </w:r>
      <w:r w:rsidRPr="00985192">
        <w:rPr>
          <w:b/>
        </w:rPr>
        <w:t>if</w:t>
      </w:r>
      <w:r>
        <w:t xml:space="preserve"> curScreenLabel is null </w:t>
      </w:r>
      <w:r w:rsidRPr="00985192">
        <w:rPr>
          <w:b/>
        </w:rPr>
        <w:t>then</w:t>
      </w:r>
      <w:r>
        <w:t>:</w:t>
      </w:r>
    </w:p>
    <w:p w14:paraId="6F00AEB3" w14:textId="20942209" w:rsidR="00750D4D" w:rsidRDefault="00750D4D" w:rsidP="00985192">
      <w:pPr>
        <w:pStyle w:val="aff9"/>
        <w:numPr>
          <w:ilvl w:val="0"/>
          <w:numId w:val="31"/>
        </w:numPr>
        <w:spacing w:line="240" w:lineRule="auto"/>
        <w:ind w:leftChars="0"/>
      </w:pPr>
      <w:r>
        <w:t xml:space="preserve">        </w:t>
      </w:r>
      <w:r w:rsidRPr="00750D4D">
        <w:rPr>
          <w:b/>
        </w:rPr>
        <w:t>ReportError</w:t>
      </w:r>
      <w:r>
        <w:t>(trace, traceStep, “Unidentifiable Screen”);</w:t>
      </w:r>
    </w:p>
    <w:p w14:paraId="6E09C861" w14:textId="033685FF" w:rsidR="00985192" w:rsidRDefault="00985192" w:rsidP="00985192">
      <w:pPr>
        <w:pStyle w:val="aff9"/>
        <w:numPr>
          <w:ilvl w:val="0"/>
          <w:numId w:val="31"/>
        </w:numPr>
        <w:spacing w:line="240" w:lineRule="auto"/>
        <w:ind w:leftChars="0"/>
      </w:pPr>
      <w:r>
        <w:rPr>
          <w:rFonts w:hint="eastAsia"/>
        </w:rPr>
        <w:t xml:space="preserve">        </w:t>
      </w:r>
      <w:r>
        <w:t>traceStep += 1;</w:t>
      </w:r>
    </w:p>
    <w:p w14:paraId="3F7CDC90" w14:textId="15D627DB" w:rsidR="004673DA" w:rsidRPr="004673DA" w:rsidRDefault="004673DA" w:rsidP="00985192">
      <w:pPr>
        <w:pStyle w:val="aff9"/>
        <w:numPr>
          <w:ilvl w:val="0"/>
          <w:numId w:val="31"/>
        </w:numPr>
        <w:spacing w:line="240" w:lineRule="auto"/>
        <w:ind w:leftChars="0"/>
        <w:rPr>
          <w:b/>
        </w:rPr>
      </w:pPr>
      <w:r>
        <w:t xml:space="preserve">    </w:t>
      </w:r>
      <w:r w:rsidRPr="004673DA">
        <w:rPr>
          <w:b/>
        </w:rPr>
        <w:t>end</w:t>
      </w:r>
    </w:p>
    <w:p w14:paraId="08A147F3" w14:textId="73F8271C" w:rsidR="00A678F3" w:rsidRDefault="00A678F3" w:rsidP="00CF1EE1">
      <w:pPr>
        <w:pStyle w:val="aff9"/>
        <w:numPr>
          <w:ilvl w:val="0"/>
          <w:numId w:val="31"/>
        </w:numPr>
        <w:spacing w:line="240" w:lineRule="auto"/>
        <w:ind w:leftChars="0"/>
      </w:pPr>
      <w:r>
        <w:rPr>
          <w:rFonts w:hint="eastAsia"/>
        </w:rPr>
        <w:t xml:space="preserve">    </w:t>
      </w:r>
      <w:r w:rsidRPr="007B059D">
        <w:rPr>
          <w:b/>
        </w:rPr>
        <w:t>if</w:t>
      </w:r>
      <w:r>
        <w:t xml:space="preserve"> </w:t>
      </w:r>
      <w:r w:rsidR="00CF1EE1">
        <w:t>cur</w:t>
      </w:r>
      <w:r>
        <w:t xml:space="preserve">ScreenLabel is “Crash” </w:t>
      </w:r>
      <w:r w:rsidRPr="007B059D">
        <w:rPr>
          <w:b/>
        </w:rPr>
        <w:t>then</w:t>
      </w:r>
      <w:r>
        <w:t>:</w:t>
      </w:r>
    </w:p>
    <w:p w14:paraId="5CC429AE" w14:textId="1856AAAF" w:rsidR="00A678F3" w:rsidRDefault="00A678F3" w:rsidP="00CF1EE1">
      <w:pPr>
        <w:pStyle w:val="aff9"/>
        <w:numPr>
          <w:ilvl w:val="0"/>
          <w:numId w:val="31"/>
        </w:numPr>
        <w:spacing w:line="240" w:lineRule="auto"/>
        <w:ind w:leftChars="0"/>
      </w:pPr>
      <w:r>
        <w:rPr>
          <w:rFonts w:hint="eastAsia"/>
        </w:rPr>
        <w:t xml:space="preserve">        </w:t>
      </w:r>
      <w:r w:rsidRPr="007B059D">
        <w:rPr>
          <w:b/>
        </w:rPr>
        <w:t>ReportError</w:t>
      </w:r>
      <w:r>
        <w:t>(trace, traceStep</w:t>
      </w:r>
      <w:r w:rsidR="007B059D">
        <w:t>, “Crash”</w:t>
      </w:r>
      <w:r>
        <w:t>);</w:t>
      </w:r>
    </w:p>
    <w:p w14:paraId="65954811" w14:textId="46D4BAD7" w:rsidR="00985192" w:rsidRDefault="00985192" w:rsidP="00CF1EE1">
      <w:pPr>
        <w:pStyle w:val="aff9"/>
        <w:numPr>
          <w:ilvl w:val="0"/>
          <w:numId w:val="31"/>
        </w:numPr>
        <w:spacing w:line="240" w:lineRule="auto"/>
        <w:ind w:leftChars="0"/>
      </w:pPr>
      <w:r>
        <w:t xml:space="preserve">        traceStep += 1;</w:t>
      </w:r>
    </w:p>
    <w:p w14:paraId="5F4F4011" w14:textId="7383776B" w:rsidR="00A678F3" w:rsidRDefault="00A678F3" w:rsidP="00CF1EE1">
      <w:pPr>
        <w:pStyle w:val="aff9"/>
        <w:numPr>
          <w:ilvl w:val="0"/>
          <w:numId w:val="31"/>
        </w:numPr>
        <w:spacing w:line="240" w:lineRule="auto"/>
        <w:ind w:leftChars="0"/>
        <w:rPr>
          <w:b/>
        </w:rPr>
      </w:pPr>
      <w:r>
        <w:rPr>
          <w:rFonts w:hint="eastAsia"/>
        </w:rPr>
        <w:t xml:space="preserve">    </w:t>
      </w:r>
      <w:r w:rsidRPr="007B059D">
        <w:rPr>
          <w:b/>
        </w:rPr>
        <w:t>end</w:t>
      </w:r>
    </w:p>
    <w:p w14:paraId="4E3A6AA4" w14:textId="54D9DEF1" w:rsidR="00750D4D" w:rsidRDefault="00750D4D" w:rsidP="00CF1EE1">
      <w:pPr>
        <w:pStyle w:val="aff9"/>
        <w:numPr>
          <w:ilvl w:val="0"/>
          <w:numId w:val="31"/>
        </w:numPr>
        <w:spacing w:line="240" w:lineRule="auto"/>
        <w:ind w:leftChars="0"/>
      </w:pPr>
      <w:r w:rsidRPr="00750D4D">
        <w:t xml:space="preserve">    </w:t>
      </w:r>
      <w:r>
        <w:rPr>
          <w:b/>
        </w:rPr>
        <w:t xml:space="preserve">if </w:t>
      </w:r>
      <w:r w:rsidRPr="00750D4D">
        <w:t>pre</w:t>
      </w:r>
      <w:r>
        <w:t xml:space="preserve">ActionLabel is null </w:t>
      </w:r>
      <w:r w:rsidR="0072613F">
        <w:t xml:space="preserve">and traceStep not equal zero </w:t>
      </w:r>
      <w:r w:rsidRPr="00750D4D">
        <w:rPr>
          <w:b/>
        </w:rPr>
        <w:t>then</w:t>
      </w:r>
      <w:r>
        <w:t>:</w:t>
      </w:r>
    </w:p>
    <w:p w14:paraId="448D6494" w14:textId="58EC8B96" w:rsidR="00750D4D" w:rsidRDefault="00750D4D" w:rsidP="00CF1EE1">
      <w:pPr>
        <w:pStyle w:val="aff9"/>
        <w:numPr>
          <w:ilvl w:val="0"/>
          <w:numId w:val="31"/>
        </w:numPr>
        <w:spacing w:line="240" w:lineRule="auto"/>
        <w:ind w:leftChars="0"/>
      </w:pPr>
      <w:r w:rsidRPr="00750D4D">
        <w:t xml:space="preserve">        </w:t>
      </w:r>
      <w:r>
        <w:rPr>
          <w:b/>
        </w:rPr>
        <w:t>ReportError</w:t>
      </w:r>
      <w:r w:rsidRPr="00750D4D">
        <w:t>(trace, traceStep, “Unidentifiable Action”);</w:t>
      </w:r>
    </w:p>
    <w:p w14:paraId="6DEA8490" w14:textId="44EE3B73" w:rsidR="00750D4D" w:rsidRDefault="00750D4D" w:rsidP="00CF1EE1">
      <w:pPr>
        <w:pStyle w:val="aff9"/>
        <w:numPr>
          <w:ilvl w:val="0"/>
          <w:numId w:val="31"/>
        </w:numPr>
        <w:spacing w:line="240" w:lineRule="auto"/>
        <w:ind w:leftChars="0"/>
      </w:pPr>
      <w:r w:rsidRPr="00750D4D">
        <w:t xml:space="preserve">        </w:t>
      </w:r>
      <w:r>
        <w:t>traceStep += 1;</w:t>
      </w:r>
    </w:p>
    <w:p w14:paraId="02886097" w14:textId="2A112FD4" w:rsidR="00750D4D" w:rsidRPr="00750D4D" w:rsidRDefault="00750D4D" w:rsidP="00CF1EE1">
      <w:pPr>
        <w:pStyle w:val="aff9"/>
        <w:numPr>
          <w:ilvl w:val="0"/>
          <w:numId w:val="31"/>
        </w:numPr>
        <w:spacing w:line="240" w:lineRule="auto"/>
        <w:ind w:leftChars="0"/>
        <w:rPr>
          <w:b/>
        </w:rPr>
      </w:pPr>
      <w:r>
        <w:t xml:space="preserve">    </w:t>
      </w:r>
      <w:r w:rsidRPr="00750D4D">
        <w:rPr>
          <w:b/>
        </w:rPr>
        <w:t>end</w:t>
      </w:r>
    </w:p>
    <w:p w14:paraId="05816EF2" w14:textId="24147CBD" w:rsidR="00750D4D" w:rsidRDefault="00A678F3" w:rsidP="00CF1EE1">
      <w:pPr>
        <w:pStyle w:val="aff9"/>
        <w:numPr>
          <w:ilvl w:val="0"/>
          <w:numId w:val="31"/>
        </w:numPr>
        <w:spacing w:line="240" w:lineRule="auto"/>
        <w:ind w:leftChars="0"/>
      </w:pPr>
      <w:r>
        <w:rPr>
          <w:rFonts w:hint="eastAsia"/>
        </w:rPr>
        <w:t xml:space="preserve">    </w:t>
      </w:r>
      <w:r w:rsidR="00750D4D" w:rsidRPr="00750D4D">
        <w:rPr>
          <w:b/>
        </w:rPr>
        <w:t>else</w:t>
      </w:r>
      <w:r w:rsidR="00750D4D">
        <w:t>:</w:t>
      </w:r>
    </w:p>
    <w:p w14:paraId="6B35AA99" w14:textId="07C124B0" w:rsidR="00CF1EE1" w:rsidRDefault="00750D4D" w:rsidP="00CF1EE1">
      <w:pPr>
        <w:pStyle w:val="aff9"/>
        <w:numPr>
          <w:ilvl w:val="0"/>
          <w:numId w:val="31"/>
        </w:numPr>
        <w:spacing w:line="240" w:lineRule="auto"/>
        <w:ind w:leftChars="0"/>
      </w:pPr>
      <w:r>
        <w:rPr>
          <w:b/>
        </w:rPr>
        <w:t xml:space="preserve">        </w:t>
      </w:r>
      <w:r w:rsidR="00A678F3" w:rsidRPr="007B059D">
        <w:rPr>
          <w:b/>
        </w:rPr>
        <w:t>if</w:t>
      </w:r>
      <w:r w:rsidR="00A678F3">
        <w:t xml:space="preserve"> preScreenLabel is not null </w:t>
      </w:r>
      <w:r w:rsidR="00A678F3" w:rsidRPr="007B059D">
        <w:rPr>
          <w:b/>
        </w:rPr>
        <w:t>then</w:t>
      </w:r>
      <w:r w:rsidR="00A678F3">
        <w:t>:</w:t>
      </w:r>
    </w:p>
    <w:p w14:paraId="39C2DB10" w14:textId="1F37974D" w:rsidR="00A678F3" w:rsidRDefault="00A678F3" w:rsidP="00CF1EE1">
      <w:pPr>
        <w:pStyle w:val="aff9"/>
        <w:numPr>
          <w:ilvl w:val="0"/>
          <w:numId w:val="31"/>
        </w:numPr>
        <w:spacing w:line="240" w:lineRule="auto"/>
        <w:ind w:leftChars="0"/>
      </w:pPr>
      <w:r>
        <w:rPr>
          <w:rFonts w:hint="eastAsia"/>
        </w:rPr>
        <w:t xml:space="preserve">    </w:t>
      </w:r>
      <w:r w:rsidR="00CF1EE1">
        <w:rPr>
          <w:rFonts w:hint="eastAsia"/>
        </w:rPr>
        <w:t xml:space="preserve">    </w:t>
      </w:r>
      <w:r w:rsidR="00750D4D">
        <w:t xml:space="preserve">    </w:t>
      </w:r>
      <w:r w:rsidR="00CF1EE1">
        <w:t>verdict = model.</w:t>
      </w:r>
      <w:r w:rsidR="00CF1EE1" w:rsidRPr="007B059D">
        <w:rPr>
          <w:b/>
        </w:rPr>
        <w:t>GetVerdict</w:t>
      </w:r>
      <w:r w:rsidR="00CF1EE1">
        <w:t xml:space="preserve">(preScreenLabel, </w:t>
      </w:r>
      <w:r w:rsidR="00CF1EE1">
        <w:br/>
      </w:r>
      <w:r w:rsidR="00CF1EE1">
        <w:rPr>
          <w:rFonts w:hint="eastAsia"/>
        </w:rPr>
        <w:t xml:space="preserve">             </w:t>
      </w:r>
      <w:r w:rsidR="00750D4D">
        <w:t xml:space="preserve">    </w:t>
      </w:r>
      <w:r w:rsidR="00CF1EE1">
        <w:rPr>
          <w:rFonts w:hint="eastAsia"/>
        </w:rPr>
        <w:t xml:space="preserve">                   </w:t>
      </w:r>
      <w:r w:rsidR="00CF1EE1">
        <w:t xml:space="preserve">preActionLabel, </w:t>
      </w:r>
      <w:r w:rsidR="00CF1EE1">
        <w:br/>
      </w:r>
      <w:r w:rsidR="00CF1EE1">
        <w:rPr>
          <w:rFonts w:hint="eastAsia"/>
        </w:rPr>
        <w:t xml:space="preserve">                           </w:t>
      </w:r>
      <w:r w:rsidR="00750D4D">
        <w:t xml:space="preserve">    </w:t>
      </w:r>
      <w:r w:rsidR="00CF1EE1">
        <w:rPr>
          <w:rFonts w:hint="eastAsia"/>
        </w:rPr>
        <w:t xml:space="preserve">     </w:t>
      </w:r>
      <w:r w:rsidR="00CF1EE1">
        <w:t>curScreenLabel);</w:t>
      </w:r>
    </w:p>
    <w:p w14:paraId="5EE44909" w14:textId="32B438AB" w:rsidR="00CF1EE1" w:rsidRDefault="00CF1EE1" w:rsidP="00CF1EE1">
      <w:pPr>
        <w:pStyle w:val="aff9"/>
        <w:numPr>
          <w:ilvl w:val="0"/>
          <w:numId w:val="31"/>
        </w:numPr>
        <w:spacing w:line="240" w:lineRule="auto"/>
        <w:ind w:leftChars="0"/>
      </w:pPr>
      <w:r>
        <w:rPr>
          <w:rFonts w:hint="eastAsia"/>
        </w:rPr>
        <w:t xml:space="preserve">       </w:t>
      </w:r>
      <w:r w:rsidR="00750D4D">
        <w:t xml:space="preserve">    </w:t>
      </w:r>
      <w:r>
        <w:rPr>
          <w:rFonts w:hint="eastAsia"/>
        </w:rPr>
        <w:t xml:space="preserve"> </w:t>
      </w:r>
      <w:r w:rsidRPr="007B059D">
        <w:rPr>
          <w:b/>
        </w:rPr>
        <w:t>if</w:t>
      </w:r>
      <w:r>
        <w:t xml:space="preserve"> verdict is null</w:t>
      </w:r>
      <w:r w:rsidR="007B059D">
        <w:t xml:space="preserve"> </w:t>
      </w:r>
      <w:r w:rsidR="007B059D" w:rsidRPr="007B059D">
        <w:rPr>
          <w:b/>
        </w:rPr>
        <w:t>then</w:t>
      </w:r>
      <w:r>
        <w:t>:</w:t>
      </w:r>
    </w:p>
    <w:p w14:paraId="0C25B0DA" w14:textId="1BC3450A" w:rsidR="00CF1EE1" w:rsidRDefault="00CF1EE1" w:rsidP="00CF1EE1">
      <w:pPr>
        <w:pStyle w:val="aff9"/>
        <w:numPr>
          <w:ilvl w:val="0"/>
          <w:numId w:val="31"/>
        </w:numPr>
        <w:spacing w:line="240" w:lineRule="auto"/>
        <w:ind w:leftChars="0"/>
      </w:pPr>
      <w:r>
        <w:rPr>
          <w:rFonts w:hint="eastAsia"/>
        </w:rPr>
        <w:t xml:space="preserve">           </w:t>
      </w:r>
      <w:r w:rsidR="00750D4D">
        <w:t xml:space="preserve">    </w:t>
      </w:r>
      <w:r>
        <w:rPr>
          <w:rFonts w:hint="eastAsia"/>
        </w:rPr>
        <w:t xml:space="preserve"> </w:t>
      </w:r>
      <w:r w:rsidRPr="007B059D">
        <w:rPr>
          <w:b/>
        </w:rPr>
        <w:t>ReportError</w:t>
      </w:r>
      <w:r>
        <w:t>(trace, traceStep</w:t>
      </w:r>
      <w:r w:rsidR="007B059D">
        <w:t>, “No Verdict”</w:t>
      </w:r>
      <w:r>
        <w:t>);</w:t>
      </w:r>
    </w:p>
    <w:p w14:paraId="0997DFA5" w14:textId="07E09DE5" w:rsidR="00985192" w:rsidRDefault="00750D4D" w:rsidP="00CF1EE1">
      <w:pPr>
        <w:pStyle w:val="aff9"/>
        <w:numPr>
          <w:ilvl w:val="0"/>
          <w:numId w:val="31"/>
        </w:numPr>
        <w:spacing w:line="240" w:lineRule="auto"/>
        <w:ind w:leftChars="0"/>
      </w:pPr>
      <w:r>
        <w:t xml:space="preserve">    </w:t>
      </w:r>
      <w:r w:rsidR="00FD3BEB">
        <w:rPr>
          <w:rFonts w:hint="eastAsia"/>
        </w:rPr>
        <w:t xml:space="preserve">            </w:t>
      </w:r>
      <w:r w:rsidR="00985192">
        <w:t>traceStep += 1;</w:t>
      </w:r>
    </w:p>
    <w:p w14:paraId="721B8637" w14:textId="063B6B26" w:rsidR="00FD3BEB" w:rsidRPr="007B059D" w:rsidRDefault="00750D4D" w:rsidP="00CF1EE1">
      <w:pPr>
        <w:pStyle w:val="aff9"/>
        <w:numPr>
          <w:ilvl w:val="0"/>
          <w:numId w:val="31"/>
        </w:numPr>
        <w:spacing w:line="240" w:lineRule="auto"/>
        <w:ind w:leftChars="0"/>
        <w:rPr>
          <w:b/>
        </w:rPr>
      </w:pPr>
      <w:r>
        <w:t xml:space="preserve">    </w:t>
      </w:r>
      <w:r w:rsidR="00FD3BEB">
        <w:rPr>
          <w:rFonts w:hint="eastAsia"/>
        </w:rPr>
        <w:t xml:space="preserve">        </w:t>
      </w:r>
      <w:r w:rsidR="00FD3BEB" w:rsidRPr="007B059D">
        <w:rPr>
          <w:b/>
        </w:rPr>
        <w:t>end</w:t>
      </w:r>
    </w:p>
    <w:p w14:paraId="6BB787B5" w14:textId="624D185C" w:rsidR="00FD3BEB" w:rsidRDefault="00750D4D" w:rsidP="00CF1EE1">
      <w:pPr>
        <w:pStyle w:val="aff9"/>
        <w:numPr>
          <w:ilvl w:val="0"/>
          <w:numId w:val="31"/>
        </w:numPr>
        <w:spacing w:line="240" w:lineRule="auto"/>
        <w:ind w:leftChars="0"/>
      </w:pPr>
      <w:r>
        <w:t xml:space="preserve">    </w:t>
      </w:r>
      <w:r w:rsidR="00FD3BEB">
        <w:rPr>
          <w:rFonts w:hint="eastAsia"/>
        </w:rPr>
        <w:t xml:space="preserve">        </w:t>
      </w:r>
      <w:r w:rsidR="00FD3BEB" w:rsidRPr="007B059D">
        <w:rPr>
          <w:b/>
        </w:rPr>
        <w:t>if</w:t>
      </w:r>
      <w:r w:rsidR="00FD3BEB">
        <w:t xml:space="preserve"> verdict is “Fail” </w:t>
      </w:r>
      <w:r w:rsidR="00FD3BEB" w:rsidRPr="007B059D">
        <w:rPr>
          <w:b/>
        </w:rPr>
        <w:t>then</w:t>
      </w:r>
      <w:r w:rsidR="00FD3BEB">
        <w:t>:</w:t>
      </w:r>
    </w:p>
    <w:p w14:paraId="0071F9C8" w14:textId="18CA7137" w:rsidR="00FD3BEB" w:rsidRDefault="00FD3BEB" w:rsidP="00CF1EE1">
      <w:pPr>
        <w:pStyle w:val="aff9"/>
        <w:numPr>
          <w:ilvl w:val="0"/>
          <w:numId w:val="31"/>
        </w:numPr>
        <w:spacing w:line="240" w:lineRule="auto"/>
        <w:ind w:leftChars="0"/>
      </w:pPr>
      <w:r>
        <w:rPr>
          <w:rFonts w:hint="eastAsia"/>
        </w:rPr>
        <w:t xml:space="preserve">         </w:t>
      </w:r>
      <w:r w:rsidR="00750D4D">
        <w:t xml:space="preserve">    </w:t>
      </w:r>
      <w:r>
        <w:rPr>
          <w:rFonts w:hint="eastAsia"/>
        </w:rPr>
        <w:t xml:space="preserve">   </w:t>
      </w:r>
      <w:r w:rsidRPr="007B059D">
        <w:rPr>
          <w:b/>
        </w:rPr>
        <w:t>ReportError</w:t>
      </w:r>
      <w:r>
        <w:t>(trace, traceStep</w:t>
      </w:r>
      <w:r w:rsidR="007B059D">
        <w:t>, “Fail”</w:t>
      </w:r>
      <w:r>
        <w:t>);</w:t>
      </w:r>
    </w:p>
    <w:p w14:paraId="5FF734E6" w14:textId="1E91892E" w:rsidR="00985192" w:rsidRDefault="00985192" w:rsidP="00CF1EE1">
      <w:pPr>
        <w:pStyle w:val="aff9"/>
        <w:numPr>
          <w:ilvl w:val="0"/>
          <w:numId w:val="31"/>
        </w:numPr>
        <w:spacing w:line="240" w:lineRule="auto"/>
        <w:ind w:leftChars="0"/>
      </w:pPr>
      <w:r>
        <w:t xml:space="preserve">        </w:t>
      </w:r>
      <w:r w:rsidR="00750D4D">
        <w:t xml:space="preserve">    </w:t>
      </w:r>
      <w:r>
        <w:t xml:space="preserve">    traceStep += 1;</w:t>
      </w:r>
    </w:p>
    <w:p w14:paraId="222D255A" w14:textId="2F4BF855" w:rsidR="00FD3BEB" w:rsidRDefault="00FD3BEB" w:rsidP="00CF1EE1">
      <w:pPr>
        <w:pStyle w:val="aff9"/>
        <w:numPr>
          <w:ilvl w:val="0"/>
          <w:numId w:val="31"/>
        </w:numPr>
        <w:spacing w:line="240" w:lineRule="auto"/>
        <w:ind w:leftChars="0"/>
        <w:rPr>
          <w:b/>
        </w:rPr>
      </w:pPr>
      <w:r>
        <w:rPr>
          <w:rFonts w:hint="eastAsia"/>
        </w:rPr>
        <w:t xml:space="preserve">      </w:t>
      </w:r>
      <w:r w:rsidR="00750D4D">
        <w:t xml:space="preserve">    </w:t>
      </w:r>
      <w:r>
        <w:rPr>
          <w:rFonts w:hint="eastAsia"/>
        </w:rPr>
        <w:t xml:space="preserve">  </w:t>
      </w:r>
      <w:r w:rsidR="007B059D" w:rsidRPr="007B059D">
        <w:rPr>
          <w:b/>
        </w:rPr>
        <w:t>e</w:t>
      </w:r>
      <w:r w:rsidRPr="007B059D">
        <w:rPr>
          <w:b/>
        </w:rPr>
        <w:t>nd</w:t>
      </w:r>
    </w:p>
    <w:p w14:paraId="5D555FE0" w14:textId="6894BA5B" w:rsidR="00750D4D" w:rsidRPr="00750D4D" w:rsidRDefault="00750D4D" w:rsidP="00CF1EE1">
      <w:pPr>
        <w:pStyle w:val="aff9"/>
        <w:numPr>
          <w:ilvl w:val="0"/>
          <w:numId w:val="31"/>
        </w:numPr>
        <w:spacing w:line="240" w:lineRule="auto"/>
        <w:ind w:leftChars="0"/>
        <w:rPr>
          <w:b/>
        </w:rPr>
      </w:pPr>
      <w:r>
        <w:t xml:space="preserve">        </w:t>
      </w:r>
      <w:r w:rsidRPr="00750D4D">
        <w:rPr>
          <w:b/>
        </w:rPr>
        <w:t>end</w:t>
      </w:r>
    </w:p>
    <w:p w14:paraId="411AA680" w14:textId="26FB3ED5" w:rsidR="007B059D" w:rsidRDefault="007B059D" w:rsidP="00CF1EE1">
      <w:pPr>
        <w:pStyle w:val="aff9"/>
        <w:numPr>
          <w:ilvl w:val="0"/>
          <w:numId w:val="31"/>
        </w:numPr>
        <w:spacing w:line="240" w:lineRule="auto"/>
        <w:ind w:leftChars="0"/>
        <w:rPr>
          <w:b/>
        </w:rPr>
      </w:pPr>
      <w:r>
        <w:rPr>
          <w:rFonts w:hint="eastAsia"/>
        </w:rPr>
        <w:t xml:space="preserve">    </w:t>
      </w:r>
      <w:r w:rsidRPr="007B059D">
        <w:rPr>
          <w:b/>
        </w:rPr>
        <w:t>end</w:t>
      </w:r>
    </w:p>
    <w:p w14:paraId="3C2CFB6E" w14:textId="41F748E4" w:rsidR="00536B9E" w:rsidRDefault="00536B9E" w:rsidP="00CF1EE1">
      <w:pPr>
        <w:pStyle w:val="aff9"/>
        <w:numPr>
          <w:ilvl w:val="0"/>
          <w:numId w:val="31"/>
        </w:numPr>
        <w:spacing w:line="240" w:lineRule="auto"/>
        <w:ind w:leftChars="0"/>
        <w:rPr>
          <w:b/>
        </w:rPr>
      </w:pPr>
      <w:r>
        <w:rPr>
          <w:rFonts w:hint="eastAsia"/>
        </w:rPr>
        <w:t xml:space="preserve">    </w:t>
      </w:r>
      <w:r>
        <w:t xml:space="preserve">action = </w:t>
      </w:r>
      <w:r w:rsidRPr="00536B9E">
        <w:rPr>
          <w:b/>
        </w:rPr>
        <w:t>GetAction</w:t>
      </w:r>
      <w:r>
        <w:t>(trace, traceStep);</w:t>
      </w:r>
    </w:p>
    <w:p w14:paraId="15575EC3" w14:textId="15837DB3" w:rsidR="00536B9E" w:rsidRPr="00536B9E" w:rsidRDefault="00536B9E" w:rsidP="00CF1EE1">
      <w:pPr>
        <w:pStyle w:val="aff9"/>
        <w:numPr>
          <w:ilvl w:val="0"/>
          <w:numId w:val="31"/>
        </w:numPr>
        <w:spacing w:line="240" w:lineRule="auto"/>
        <w:ind w:leftChars="0"/>
        <w:rPr>
          <w:b/>
        </w:rPr>
      </w:pPr>
      <w:r>
        <w:rPr>
          <w:rFonts w:hint="eastAsia"/>
        </w:rPr>
        <w:t xml:space="preserve">    </w:t>
      </w:r>
      <w:r>
        <w:t xml:space="preserve">preActionLabel = </w:t>
      </w:r>
      <w:r w:rsidR="00896824">
        <w:t>model.</w:t>
      </w:r>
      <w:r w:rsidRPr="00536B9E">
        <w:rPr>
          <w:b/>
        </w:rPr>
        <w:t>FindLabel</w:t>
      </w:r>
      <w:r>
        <w:t>(action);</w:t>
      </w:r>
    </w:p>
    <w:p w14:paraId="116BA6C2" w14:textId="0A0AF1BC" w:rsidR="00536B9E" w:rsidRPr="00536B9E" w:rsidRDefault="00536B9E" w:rsidP="00CF1EE1">
      <w:pPr>
        <w:pStyle w:val="aff9"/>
        <w:numPr>
          <w:ilvl w:val="0"/>
          <w:numId w:val="31"/>
        </w:numPr>
        <w:spacing w:line="240" w:lineRule="auto"/>
        <w:ind w:leftChars="0"/>
        <w:rPr>
          <w:b/>
        </w:rPr>
      </w:pPr>
      <w:r>
        <w:rPr>
          <w:rFonts w:hint="eastAsia"/>
        </w:rPr>
        <w:t xml:space="preserve">    </w:t>
      </w:r>
      <w:r>
        <w:t>preScreenLabel = curScreenLabel;</w:t>
      </w:r>
    </w:p>
    <w:p w14:paraId="60E86906" w14:textId="009973CE" w:rsidR="00536B9E" w:rsidRPr="007B059D" w:rsidRDefault="00536B9E" w:rsidP="00CF1EE1">
      <w:pPr>
        <w:pStyle w:val="aff9"/>
        <w:numPr>
          <w:ilvl w:val="0"/>
          <w:numId w:val="31"/>
        </w:numPr>
        <w:spacing w:line="240" w:lineRule="auto"/>
        <w:ind w:leftChars="0"/>
        <w:rPr>
          <w:b/>
        </w:rPr>
      </w:pPr>
      <w:r>
        <w:rPr>
          <w:rFonts w:hint="eastAsia"/>
        </w:rPr>
        <w:t xml:space="preserve">    </w:t>
      </w:r>
      <w:r>
        <w:t>traceStep += 1;</w:t>
      </w:r>
    </w:p>
    <w:p w14:paraId="070BB2D5" w14:textId="4B7262B3" w:rsidR="007B059D" w:rsidRPr="007B059D" w:rsidRDefault="007B059D" w:rsidP="00CF1EE1">
      <w:pPr>
        <w:pStyle w:val="aff9"/>
        <w:numPr>
          <w:ilvl w:val="0"/>
          <w:numId w:val="31"/>
        </w:numPr>
        <w:spacing w:line="240" w:lineRule="auto"/>
        <w:ind w:leftChars="0"/>
        <w:rPr>
          <w:b/>
        </w:rPr>
      </w:pPr>
      <w:r w:rsidRPr="007B059D">
        <w:rPr>
          <w:b/>
        </w:rPr>
        <w:t>end</w:t>
      </w:r>
    </w:p>
    <w:p w14:paraId="1D7C6816" w14:textId="77777777" w:rsidR="00CF1EE1" w:rsidRDefault="00CF1EE1" w:rsidP="00CF1EE1"/>
    <w:p w14:paraId="715D44DD" w14:textId="77777777" w:rsidR="00CF1EE1" w:rsidRPr="004F3F27" w:rsidRDefault="00CF1EE1" w:rsidP="00CF1EE1"/>
    <w:p w14:paraId="0EE71705" w14:textId="34B0DA0D" w:rsidR="001D34E1" w:rsidRDefault="001D34E1">
      <w:pPr>
        <w:pStyle w:val="1"/>
      </w:pPr>
      <w:bookmarkStart w:id="134" w:name="_Toc424202916"/>
      <w:bookmarkStart w:id="135" w:name="_Toc425353765"/>
      <w:r>
        <w:rPr>
          <w:rFonts w:hint="eastAsia"/>
        </w:rPr>
        <w:lastRenderedPageBreak/>
        <w:t>Experiment</w:t>
      </w:r>
      <w:bookmarkEnd w:id="127"/>
      <w:r w:rsidR="007411F2">
        <w:t>s</w:t>
      </w:r>
      <w:bookmarkEnd w:id="134"/>
      <w:bookmarkEnd w:id="135"/>
    </w:p>
    <w:p w14:paraId="2B98E33B" w14:textId="09ABB647" w:rsidR="00B91E2A" w:rsidRDefault="00F23B7C" w:rsidP="00B91E2A">
      <w:pPr>
        <w:ind w:firstLine="480"/>
      </w:pPr>
      <w:r>
        <w:t>To show</w:t>
      </w:r>
      <w:r w:rsidR="00B91E2A">
        <w:t xml:space="preserve"> the ability of our common sense model and the algorithm for test case generation, we choose three applications and define three classes of normalized terms.</w:t>
      </w:r>
    </w:p>
    <w:p w14:paraId="15E2AB83" w14:textId="6C4C4AFF" w:rsidR="00B91E2A" w:rsidRDefault="00B91E2A" w:rsidP="00B91E2A">
      <w:pPr>
        <w:ind w:firstLine="480"/>
      </w:pPr>
      <w:r>
        <w:rPr>
          <w:rFonts w:hint="eastAsia"/>
        </w:rPr>
        <w:t xml:space="preserve">We </w:t>
      </w:r>
      <w:r w:rsidR="00D4456C">
        <w:t>investigate</w:t>
      </w:r>
      <w:r w:rsidR="00F14257">
        <w:rPr>
          <w:rFonts w:hint="eastAsia"/>
        </w:rPr>
        <w:t xml:space="preserve"> </w:t>
      </w:r>
      <w:r w:rsidR="00D4456C">
        <w:t>three</w:t>
      </w:r>
      <w:r w:rsidR="00725A3A">
        <w:t xml:space="preserve"> issues</w:t>
      </w:r>
      <w:r w:rsidR="00F14257">
        <w:t>:</w:t>
      </w:r>
    </w:p>
    <w:p w14:paraId="250C9394" w14:textId="2F2C9429" w:rsidR="001A2730" w:rsidRDefault="001A2730" w:rsidP="00F14257">
      <w:pPr>
        <w:pStyle w:val="aff9"/>
        <w:numPr>
          <w:ilvl w:val="0"/>
          <w:numId w:val="27"/>
        </w:numPr>
        <w:ind w:leftChars="0"/>
      </w:pPr>
      <w:r>
        <w:t>The results of evaluating traces generated by our test case generator.</w:t>
      </w:r>
    </w:p>
    <w:p w14:paraId="46B12880" w14:textId="6907C0CE" w:rsidR="00F14257" w:rsidRDefault="00F14257" w:rsidP="00F14257">
      <w:pPr>
        <w:pStyle w:val="aff9"/>
        <w:numPr>
          <w:ilvl w:val="0"/>
          <w:numId w:val="27"/>
        </w:numPr>
        <w:ind w:leftChars="0"/>
      </w:pPr>
      <w:r>
        <w:t>T</w:t>
      </w:r>
      <w:r>
        <w:rPr>
          <w:rFonts w:hint="eastAsia"/>
        </w:rPr>
        <w:t>he</w:t>
      </w:r>
      <w:r w:rsidR="00BB2A53">
        <w:t xml:space="preserve"> </w:t>
      </w:r>
      <w:r w:rsidR="003315C4">
        <w:t>proportions</w:t>
      </w:r>
      <w:r w:rsidR="00BB2A53">
        <w:t xml:space="preserve"> of</w:t>
      </w:r>
      <w:r>
        <w:rPr>
          <w:rFonts w:hint="eastAsia"/>
        </w:rPr>
        <w:t xml:space="preserve"> </w:t>
      </w:r>
      <w:r>
        <w:t xml:space="preserve">actions in traces produced by our algorithm </w:t>
      </w:r>
      <w:r w:rsidR="00D023FD">
        <w:t>are</w:t>
      </w:r>
      <w:r>
        <w:t xml:space="preserve"> in accordance with the distribution of the weights of the actions.</w:t>
      </w:r>
    </w:p>
    <w:p w14:paraId="65D221DF" w14:textId="08F668D1" w:rsidR="007A60FC" w:rsidRDefault="007A60FC" w:rsidP="007A60FC">
      <w:pPr>
        <w:pStyle w:val="aff9"/>
        <w:numPr>
          <w:ilvl w:val="0"/>
          <w:numId w:val="27"/>
        </w:numPr>
        <w:ind w:leftChars="0"/>
      </w:pPr>
      <w:r>
        <w:rPr>
          <w:rFonts w:hint="eastAsia"/>
        </w:rPr>
        <w:t xml:space="preserve">The </w:t>
      </w:r>
      <w:r>
        <w:t>appearance times of unlabeled screens.</w:t>
      </w:r>
    </w:p>
    <w:p w14:paraId="699709F9" w14:textId="77777777" w:rsidR="00954446" w:rsidRDefault="00954446" w:rsidP="00954446"/>
    <w:p w14:paraId="4367603B" w14:textId="53345A9B" w:rsidR="00F23B7C" w:rsidRDefault="00954446" w:rsidP="00954446">
      <w:pPr>
        <w:ind w:firstLine="360"/>
      </w:pPr>
      <w:r>
        <w:t xml:space="preserve">We generate test cases by using our algorithm mentioned in Section </w:t>
      </w:r>
      <w:r>
        <w:fldChar w:fldCharType="begin"/>
      </w:r>
      <w:r>
        <w:instrText xml:space="preserve"> REF _Ref424136352 \r \h </w:instrText>
      </w:r>
      <w:r>
        <w:fldChar w:fldCharType="separate"/>
      </w:r>
      <w:r w:rsidR="00CA3B44">
        <w:t>5.1</w:t>
      </w:r>
      <w:r>
        <w:fldChar w:fldCharType="end"/>
      </w:r>
      <w:r>
        <w:t xml:space="preserve">, and evaluate these traces </w:t>
      </w:r>
      <w:r w:rsidR="00ED566F">
        <w:t xml:space="preserve">as we described in Section </w:t>
      </w:r>
      <w:r w:rsidR="00ED566F">
        <w:fldChar w:fldCharType="begin"/>
      </w:r>
      <w:r w:rsidR="00ED566F">
        <w:instrText xml:space="preserve"> REF _Ref424136429 \r \h </w:instrText>
      </w:r>
      <w:r w:rsidR="00ED566F">
        <w:fldChar w:fldCharType="separate"/>
      </w:r>
      <w:r w:rsidR="00CA3B44">
        <w:t>5.2</w:t>
      </w:r>
      <w:r w:rsidR="00ED566F">
        <w:fldChar w:fldCharType="end"/>
      </w:r>
      <w:r w:rsidR="00ED566F">
        <w:t xml:space="preserve">. </w:t>
      </w:r>
      <w:r>
        <w:t>For each application, we run a hundred traces for each application and twenty steps for each trace.</w:t>
      </w:r>
    </w:p>
    <w:p w14:paraId="27C5202F" w14:textId="77777777" w:rsidR="00954446" w:rsidRDefault="00954446" w:rsidP="00F23B7C"/>
    <w:p w14:paraId="1E3A84F2" w14:textId="616409C0" w:rsidR="007D2C24" w:rsidRDefault="007D2C24" w:rsidP="007D2C24">
      <w:pPr>
        <w:pStyle w:val="21"/>
      </w:pPr>
      <w:bookmarkStart w:id="136" w:name="_Toc424202917"/>
      <w:bookmarkStart w:id="137" w:name="_Toc425353766"/>
      <w:bookmarkStart w:id="138" w:name="_Toc421045793"/>
      <w:r>
        <w:t>Application under Test</w:t>
      </w:r>
      <w:bookmarkEnd w:id="136"/>
      <w:bookmarkEnd w:id="137"/>
    </w:p>
    <w:p w14:paraId="146C45D2" w14:textId="77777777" w:rsidR="00706122" w:rsidRDefault="00F1595B" w:rsidP="00D86280">
      <w:pPr>
        <w:ind w:firstLine="480"/>
      </w:pPr>
      <w:r>
        <w:t xml:space="preserve">We </w:t>
      </w:r>
      <w:r w:rsidR="00E41B97">
        <w:t>download</w:t>
      </w:r>
      <w:r>
        <w:t xml:space="preserve"> </w:t>
      </w:r>
      <w:r w:rsidR="00D86280">
        <w:t>eight</w:t>
      </w:r>
      <w:r>
        <w:t xml:space="preserve"> applications</w:t>
      </w:r>
      <w:r w:rsidR="00144113">
        <w:t xml:space="preserve"> from Google Play</w:t>
      </w:r>
      <w:r>
        <w:t xml:space="preserve">. </w:t>
      </w:r>
      <w:r w:rsidR="008A7114">
        <w:t>Four</w:t>
      </w:r>
      <w:r>
        <w:t xml:space="preserve"> of them are </w:t>
      </w:r>
      <w:r w:rsidR="008A7114">
        <w:t xml:space="preserve">classified to “Notepad”, </w:t>
      </w:r>
      <w:r w:rsidR="00706122">
        <w:t xml:space="preserve">and </w:t>
      </w:r>
      <w:r w:rsidR="008A7114">
        <w:t>others</w:t>
      </w:r>
      <w:r>
        <w:t xml:space="preserve"> are classified to “File Manager”</w:t>
      </w:r>
      <w:r w:rsidR="00D86280">
        <w:t>.</w:t>
      </w:r>
      <w:r w:rsidR="00D248D8">
        <w:t xml:space="preserve"> </w:t>
      </w:r>
      <w:r w:rsidR="00E41B97">
        <w:t xml:space="preserve">We choose </w:t>
      </w:r>
      <w:r w:rsidR="00D86280">
        <w:t>two</w:t>
      </w:r>
      <w:r w:rsidR="006561C3">
        <w:t xml:space="preserve"> applications</w:t>
      </w:r>
      <w:r w:rsidR="00E41B97">
        <w:t xml:space="preserve"> in each class type, and the others </w:t>
      </w:r>
      <w:r w:rsidR="00F23B7C">
        <w:t xml:space="preserve">are </w:t>
      </w:r>
      <w:r w:rsidR="00E41B97">
        <w:t>us</w:t>
      </w:r>
      <w:r w:rsidR="00F23B7C">
        <w:t>ed</w:t>
      </w:r>
      <w:r w:rsidR="00E41B97">
        <w:t xml:space="preserve"> for constructing our common sense database.</w:t>
      </w:r>
      <w:r w:rsidR="00D86280">
        <w:t xml:space="preserve"> </w:t>
      </w:r>
    </w:p>
    <w:p w14:paraId="7B31E0E1" w14:textId="49FAE7EC" w:rsidR="00706122" w:rsidRDefault="00706122" w:rsidP="00D86280">
      <w:pPr>
        <w:ind w:firstLine="480"/>
      </w:pPr>
      <w:r>
        <w:t>We also choose an application named “Omnidroid”</w:t>
      </w:r>
      <w:r w:rsidR="00693522">
        <w:fldChar w:fldCharType="begin" w:fldLock="1"/>
      </w:r>
      <w:r w:rsidR="00693522">
        <w:instrText>ADDIN CSL_CITATION { "citationItems" : [ { "id" : "ITEM-1", "itemData" : { "URL" : "https://code.google.com/p/omnidroid/", "id" : "ITEM-1", "issued" : { "date-parts" : [ [ "0" ] ] }, "title" : "Omnidroid", "type" : "webpage" }, "uris" : [ "http://www.mendeley.com/documents/?uuid=ff2101c4-1e43-4278-a129-364c6e83693b" ] } ], "mendeley" : { "formattedCitation" : "[19]", "plainTextFormattedCitation" : "[19]", "previouslyFormattedCitation" : "[19]" }, "properties" : { "noteIndex" : 0 }, "schema" : "https://github.com/citation-style-language/schema/raw/master/csl-citation.json" }</w:instrText>
      </w:r>
      <w:r w:rsidR="00693522">
        <w:fldChar w:fldCharType="separate"/>
      </w:r>
      <w:r w:rsidR="00693522" w:rsidRPr="00693522">
        <w:rPr>
          <w:noProof/>
        </w:rPr>
        <w:t>[19]</w:t>
      </w:r>
      <w:r w:rsidR="00693522">
        <w:fldChar w:fldCharType="end"/>
      </w:r>
      <w:r w:rsidR="00693522">
        <w:t>, which is an open source project. Omnidroid is an automated event manager make users to automate system functions.</w:t>
      </w:r>
    </w:p>
    <w:p w14:paraId="102A7073" w14:textId="210DE6B2" w:rsidR="00BC4AD9" w:rsidRDefault="006E13E1" w:rsidP="00D86280">
      <w:pPr>
        <w:ind w:firstLine="480"/>
      </w:pPr>
      <w:r>
        <w:t xml:space="preserve">All of </w:t>
      </w:r>
      <w:r w:rsidR="00693522">
        <w:t>applications</w:t>
      </w:r>
      <w:r>
        <w:t xml:space="preserve"> are listed in</w:t>
      </w:r>
      <w:r w:rsidR="004F2EF8">
        <w:t xml:space="preserve"> </w:t>
      </w:r>
      <w:r w:rsidR="004F2EF8">
        <w:fldChar w:fldCharType="begin"/>
      </w:r>
      <w:r w:rsidR="004F2EF8">
        <w:instrText xml:space="preserve"> REF _Ref421562509 \h </w:instrText>
      </w:r>
      <w:r w:rsidR="004F2EF8">
        <w:fldChar w:fldCharType="separate"/>
      </w:r>
      <w:r w:rsidR="00CA3B44" w:rsidRPr="00B1338C">
        <w:t xml:space="preserve">Table </w:t>
      </w:r>
      <w:r w:rsidR="00CA3B44">
        <w:rPr>
          <w:noProof/>
        </w:rPr>
        <w:t>6</w:t>
      </w:r>
      <w:r w:rsidR="00CA3B44">
        <w:t>.</w:t>
      </w:r>
      <w:r w:rsidR="00CA3B44">
        <w:rPr>
          <w:noProof/>
        </w:rPr>
        <w:t>1</w:t>
      </w:r>
      <w:r w:rsidR="004F2EF8">
        <w:fldChar w:fldCharType="end"/>
      </w:r>
      <w:r w:rsidR="004F2EF8">
        <w:t xml:space="preserve">. </w:t>
      </w:r>
      <w:r w:rsidR="00603747">
        <w:t>The n</w:t>
      </w:r>
      <w:r w:rsidR="004F2EF8">
        <w:t xml:space="preserve">ames of applications are similar, </w:t>
      </w:r>
      <w:r w:rsidR="00130DCE">
        <w:t xml:space="preserve">so </w:t>
      </w:r>
      <w:r w:rsidR="00E07EF9">
        <w:t>we use</w:t>
      </w:r>
      <w:r w:rsidR="004F2EF8">
        <w:t xml:space="preserve"> package name to identify each other.</w:t>
      </w:r>
      <w:r w:rsidR="00E41B97">
        <w:t xml:space="preserve"> The italics</w:t>
      </w:r>
      <w:r w:rsidR="00B91E2A">
        <w:t xml:space="preserve"> in </w:t>
      </w:r>
      <w:r w:rsidR="00B91E2A">
        <w:fldChar w:fldCharType="begin"/>
      </w:r>
      <w:r w:rsidR="00B91E2A">
        <w:instrText xml:space="preserve"> REF _Ref421554152 \h </w:instrText>
      </w:r>
      <w:r w:rsidR="00B91E2A">
        <w:fldChar w:fldCharType="separate"/>
      </w:r>
      <w:r w:rsidR="00CA3B44" w:rsidRPr="00B1338C">
        <w:t xml:space="preserve">Table </w:t>
      </w:r>
      <w:r w:rsidR="00CA3B44">
        <w:rPr>
          <w:noProof/>
        </w:rPr>
        <w:t>4</w:t>
      </w:r>
      <w:r w:rsidR="00CA3B44">
        <w:t>.</w:t>
      </w:r>
      <w:r w:rsidR="00CA3B44">
        <w:rPr>
          <w:noProof/>
        </w:rPr>
        <w:t>1</w:t>
      </w:r>
      <w:r w:rsidR="00B91E2A">
        <w:fldChar w:fldCharType="end"/>
      </w:r>
      <w:r w:rsidR="00E41B97">
        <w:t xml:space="preserve"> are the applications us</w:t>
      </w:r>
      <w:r w:rsidR="00B91E2A">
        <w:t>ing</w:t>
      </w:r>
      <w:r w:rsidR="00E41B97">
        <w:t xml:space="preserve"> in </w:t>
      </w:r>
      <w:r w:rsidR="00B91E2A">
        <w:t>the experiments.</w:t>
      </w:r>
    </w:p>
    <w:p w14:paraId="15514E9D" w14:textId="2038A4B4" w:rsidR="00954446" w:rsidRDefault="00954446">
      <w:pPr>
        <w:widowControl/>
        <w:spacing w:line="240" w:lineRule="auto"/>
        <w:jc w:val="left"/>
      </w:pPr>
      <w:r>
        <w:br w:type="page"/>
      </w:r>
    </w:p>
    <w:p w14:paraId="0EE6DAF6" w14:textId="2DA7D005" w:rsidR="004F2EF8" w:rsidRPr="00B1338C" w:rsidRDefault="004F2EF8" w:rsidP="004F2EF8">
      <w:pPr>
        <w:pStyle w:val="ab"/>
        <w:keepNext/>
      </w:pPr>
      <w:bookmarkStart w:id="139" w:name="_Ref421562509"/>
      <w:bookmarkStart w:id="140" w:name="_Toc424203412"/>
      <w:r w:rsidRPr="00B1338C">
        <w:lastRenderedPageBreak/>
        <w:t xml:space="preserve">Table </w:t>
      </w:r>
      <w:r w:rsidR="003A560F">
        <w:fldChar w:fldCharType="begin"/>
      </w:r>
      <w:r w:rsidR="003A560F">
        <w:instrText xml:space="preserve"> STYLEREF 1 \s </w:instrText>
      </w:r>
      <w:r w:rsidR="003A560F">
        <w:fldChar w:fldCharType="separate"/>
      </w:r>
      <w:r w:rsidR="00CA3B44">
        <w:rPr>
          <w:noProof/>
        </w:rPr>
        <w:t>6</w:t>
      </w:r>
      <w:r w:rsidR="003A560F">
        <w:rPr>
          <w:noProof/>
        </w:rPr>
        <w:fldChar w:fldCharType="end"/>
      </w:r>
      <w:r w:rsidR="0020196B">
        <w:t>.</w:t>
      </w:r>
      <w:r w:rsidR="003A560F">
        <w:fldChar w:fldCharType="begin"/>
      </w:r>
      <w:r w:rsidR="003A560F">
        <w:instrText xml:space="preserve"> SEQ Table \* ARABIC \s 1 </w:instrText>
      </w:r>
      <w:r w:rsidR="003A560F">
        <w:fldChar w:fldCharType="separate"/>
      </w:r>
      <w:r w:rsidR="00CA3B44">
        <w:rPr>
          <w:noProof/>
        </w:rPr>
        <w:t>1</w:t>
      </w:r>
      <w:r w:rsidR="003A560F">
        <w:rPr>
          <w:noProof/>
        </w:rPr>
        <w:fldChar w:fldCharType="end"/>
      </w:r>
      <w:bookmarkEnd w:id="139"/>
      <w:r w:rsidRPr="00B1338C">
        <w:tab/>
        <w:t>Applications under Test</w:t>
      </w:r>
      <w:bookmarkEnd w:id="140"/>
    </w:p>
    <w:tbl>
      <w:tblPr>
        <w:tblStyle w:val="56"/>
        <w:tblW w:w="8505" w:type="dxa"/>
        <w:tblLayout w:type="fixed"/>
        <w:tblLook w:val="04A0" w:firstRow="1" w:lastRow="0" w:firstColumn="1" w:lastColumn="0" w:noHBand="0" w:noVBand="1"/>
      </w:tblPr>
      <w:tblGrid>
        <w:gridCol w:w="444"/>
        <w:gridCol w:w="3946"/>
        <w:gridCol w:w="4115"/>
      </w:tblGrid>
      <w:tr w:rsidR="00706122" w14:paraId="73D7552E" w14:textId="38D28437" w:rsidTr="00706122">
        <w:trPr>
          <w:cnfStyle w:val="100000000000" w:firstRow="1" w:lastRow="0" w:firstColumn="0" w:lastColumn="0" w:oddVBand="0" w:evenVBand="0" w:oddHBand="0" w:evenHBand="0" w:firstRowFirstColumn="0" w:firstRowLastColumn="0" w:lastRowFirstColumn="0" w:lastRowLastColumn="0"/>
          <w:trHeight w:val="357"/>
        </w:trPr>
        <w:tc>
          <w:tcPr>
            <w:cnfStyle w:val="001000000100" w:firstRow="0" w:lastRow="0" w:firstColumn="1" w:lastColumn="0" w:oddVBand="0" w:evenVBand="0" w:oddHBand="0" w:evenHBand="0" w:firstRowFirstColumn="1" w:firstRowLastColumn="0" w:lastRowFirstColumn="0" w:lastRowLastColumn="0"/>
            <w:tcW w:w="444" w:type="dxa"/>
          </w:tcPr>
          <w:p w14:paraId="198DA981" w14:textId="5199AAA4" w:rsidR="00706122" w:rsidRDefault="00706122" w:rsidP="00CF0D51">
            <w:r>
              <w:rPr>
                <w:rFonts w:hint="eastAsia"/>
              </w:rPr>
              <w:t>#</w:t>
            </w:r>
          </w:p>
        </w:tc>
        <w:tc>
          <w:tcPr>
            <w:tcW w:w="3946" w:type="dxa"/>
          </w:tcPr>
          <w:p w14:paraId="37A56C01" w14:textId="3B5E9031" w:rsidR="00706122" w:rsidRDefault="00706122" w:rsidP="00CF0D51">
            <w:pPr>
              <w:cnfStyle w:val="100000000000" w:firstRow="1" w:lastRow="0" w:firstColumn="0" w:lastColumn="0" w:oddVBand="0" w:evenVBand="0" w:oddHBand="0" w:evenHBand="0" w:firstRowFirstColumn="0" w:firstRowLastColumn="0" w:lastRowFirstColumn="0" w:lastRowLastColumn="0"/>
            </w:pPr>
            <w:r>
              <w:rPr>
                <w:rFonts w:hint="eastAsia"/>
              </w:rPr>
              <w:t>Application</w:t>
            </w:r>
          </w:p>
        </w:tc>
        <w:tc>
          <w:tcPr>
            <w:tcW w:w="4115" w:type="dxa"/>
          </w:tcPr>
          <w:p w14:paraId="6AAC6CD0" w14:textId="54C57EFC" w:rsidR="00706122" w:rsidRDefault="00706122" w:rsidP="00CF0D51">
            <w:pPr>
              <w:cnfStyle w:val="100000000000" w:firstRow="1" w:lastRow="0" w:firstColumn="0" w:lastColumn="0" w:oddVBand="0" w:evenVBand="0" w:oddHBand="0" w:evenHBand="0" w:firstRowFirstColumn="0" w:firstRowLastColumn="0" w:lastRowFirstColumn="0" w:lastRowLastColumn="0"/>
            </w:pPr>
            <w:r>
              <w:t>C</w:t>
            </w:r>
            <w:r>
              <w:rPr>
                <w:rFonts w:hint="eastAsia"/>
              </w:rPr>
              <w:t>lass</w:t>
            </w:r>
          </w:p>
        </w:tc>
      </w:tr>
      <w:tr w:rsidR="00706122" w14:paraId="6A26F2D1" w14:textId="6764BED9" w:rsidTr="00706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4" w:type="dxa"/>
          </w:tcPr>
          <w:p w14:paraId="092C11FD" w14:textId="0F342A2D" w:rsidR="00706122" w:rsidRDefault="00706122" w:rsidP="00CF0D51">
            <w:r>
              <w:t>1</w:t>
            </w:r>
          </w:p>
        </w:tc>
        <w:tc>
          <w:tcPr>
            <w:tcW w:w="3946" w:type="dxa"/>
          </w:tcPr>
          <w:p w14:paraId="63567253" w14:textId="1A37A708" w:rsidR="00706122" w:rsidRPr="00CF0D51" w:rsidRDefault="00706122" w:rsidP="00CF0D51">
            <w:pPr>
              <w:cnfStyle w:val="000000100000" w:firstRow="0" w:lastRow="0" w:firstColumn="0" w:lastColumn="0" w:oddVBand="0" w:evenVBand="0" w:oddHBand="1" w:evenHBand="0" w:firstRowFirstColumn="0" w:firstRowLastColumn="0" w:lastRowFirstColumn="0" w:lastRowLastColumn="0"/>
            </w:pPr>
            <w:r>
              <w:t>MiniNote</w:t>
            </w:r>
          </w:p>
        </w:tc>
        <w:tc>
          <w:tcPr>
            <w:tcW w:w="4115" w:type="dxa"/>
          </w:tcPr>
          <w:p w14:paraId="7ABAC510" w14:textId="3465939F" w:rsidR="00706122" w:rsidRDefault="00706122" w:rsidP="00CF0D51">
            <w:pPr>
              <w:cnfStyle w:val="000000100000" w:firstRow="0" w:lastRow="0" w:firstColumn="0" w:lastColumn="0" w:oddVBand="0" w:evenVBand="0" w:oddHBand="1" w:evenHBand="0" w:firstRowFirstColumn="0" w:firstRowLastColumn="0" w:lastRowFirstColumn="0" w:lastRowLastColumn="0"/>
            </w:pPr>
            <w:r>
              <w:t>N</w:t>
            </w:r>
            <w:r w:rsidRPr="00DA41F5">
              <w:t>otepad</w:t>
            </w:r>
          </w:p>
        </w:tc>
      </w:tr>
      <w:tr w:rsidR="00706122" w14:paraId="57CC0D5D" w14:textId="5A062E89" w:rsidTr="00706122">
        <w:tc>
          <w:tcPr>
            <w:cnfStyle w:val="001000000000" w:firstRow="0" w:lastRow="0" w:firstColumn="1" w:lastColumn="0" w:oddVBand="0" w:evenVBand="0" w:oddHBand="0" w:evenHBand="0" w:firstRowFirstColumn="0" w:firstRowLastColumn="0" w:lastRowFirstColumn="0" w:lastRowLastColumn="0"/>
            <w:tcW w:w="444" w:type="dxa"/>
          </w:tcPr>
          <w:p w14:paraId="733E2D70" w14:textId="5F42B698" w:rsidR="00706122" w:rsidRPr="00B91E2A" w:rsidRDefault="00706122" w:rsidP="00CF0D51">
            <w:r w:rsidRPr="00B91E2A">
              <w:t>2</w:t>
            </w:r>
          </w:p>
        </w:tc>
        <w:tc>
          <w:tcPr>
            <w:tcW w:w="3946" w:type="dxa"/>
          </w:tcPr>
          <w:p w14:paraId="4549A85B" w14:textId="552FF012" w:rsidR="00706122" w:rsidRPr="00B91E2A" w:rsidRDefault="00706122" w:rsidP="00CF0D51">
            <w:pPr>
              <w:cnfStyle w:val="000000000000" w:firstRow="0" w:lastRow="0" w:firstColumn="0" w:lastColumn="0" w:oddVBand="0" w:evenVBand="0" w:oddHBand="0" w:evenHBand="0" w:firstRowFirstColumn="0" w:firstRowLastColumn="0" w:lastRowFirstColumn="0" w:lastRowLastColumn="0"/>
              <w:rPr>
                <w:i/>
              </w:rPr>
            </w:pPr>
            <w:r>
              <w:rPr>
                <w:i/>
              </w:rPr>
              <w:t>Natural Notes</w:t>
            </w:r>
          </w:p>
        </w:tc>
        <w:tc>
          <w:tcPr>
            <w:tcW w:w="4115" w:type="dxa"/>
          </w:tcPr>
          <w:p w14:paraId="33622902" w14:textId="358C1F37" w:rsidR="00706122" w:rsidRPr="00B91E2A" w:rsidRDefault="00706122" w:rsidP="00CF0D51">
            <w:pPr>
              <w:cnfStyle w:val="000000000000" w:firstRow="0" w:lastRow="0" w:firstColumn="0" w:lastColumn="0" w:oddVBand="0" w:evenVBand="0" w:oddHBand="0" w:evenHBand="0" w:firstRowFirstColumn="0" w:firstRowLastColumn="0" w:lastRowFirstColumn="0" w:lastRowLastColumn="0"/>
              <w:rPr>
                <w:i/>
              </w:rPr>
            </w:pPr>
            <w:r w:rsidRPr="00B91E2A">
              <w:rPr>
                <w:i/>
              </w:rPr>
              <w:t>Notepad</w:t>
            </w:r>
          </w:p>
        </w:tc>
      </w:tr>
      <w:tr w:rsidR="00706122" w:rsidRPr="0042053D" w14:paraId="19DD424D" w14:textId="6BDF6121" w:rsidTr="00706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4" w:type="dxa"/>
          </w:tcPr>
          <w:p w14:paraId="4A29883E" w14:textId="1D63D28B" w:rsidR="00706122" w:rsidRPr="0042053D" w:rsidRDefault="00706122" w:rsidP="00CF0D51">
            <w:r>
              <w:t>3</w:t>
            </w:r>
          </w:p>
        </w:tc>
        <w:tc>
          <w:tcPr>
            <w:tcW w:w="3946" w:type="dxa"/>
          </w:tcPr>
          <w:p w14:paraId="5C61D2A3" w14:textId="12427FA2" w:rsidR="00706122" w:rsidRPr="0042053D" w:rsidRDefault="00706122" w:rsidP="00CF0D51">
            <w:pPr>
              <w:cnfStyle w:val="000000100000" w:firstRow="0" w:lastRow="0" w:firstColumn="0" w:lastColumn="0" w:oddVBand="0" w:evenVBand="0" w:oddHBand="1" w:evenHBand="0" w:firstRowFirstColumn="0" w:firstRowLastColumn="0" w:lastRowFirstColumn="0" w:lastRowLastColumn="0"/>
            </w:pPr>
            <w:r>
              <w:t>Ultimate Notepad</w:t>
            </w:r>
          </w:p>
        </w:tc>
        <w:tc>
          <w:tcPr>
            <w:tcW w:w="4115" w:type="dxa"/>
          </w:tcPr>
          <w:p w14:paraId="365C9C19" w14:textId="31BCA0BF" w:rsidR="00706122" w:rsidRPr="0042053D" w:rsidRDefault="00706122" w:rsidP="00CF0D51">
            <w:pPr>
              <w:cnfStyle w:val="000000100000" w:firstRow="0" w:lastRow="0" w:firstColumn="0" w:lastColumn="0" w:oddVBand="0" w:evenVBand="0" w:oddHBand="1" w:evenHBand="0" w:firstRowFirstColumn="0" w:firstRowLastColumn="0" w:lastRowFirstColumn="0" w:lastRowLastColumn="0"/>
            </w:pPr>
            <w:r w:rsidRPr="0042053D">
              <w:t>Notepad</w:t>
            </w:r>
          </w:p>
        </w:tc>
      </w:tr>
      <w:tr w:rsidR="00706122" w14:paraId="206CFD1D" w14:textId="4CCA4E99" w:rsidTr="00706122">
        <w:tc>
          <w:tcPr>
            <w:cnfStyle w:val="001000000000" w:firstRow="0" w:lastRow="0" w:firstColumn="1" w:lastColumn="0" w:oddVBand="0" w:evenVBand="0" w:oddHBand="0" w:evenHBand="0" w:firstRowFirstColumn="0" w:firstRowLastColumn="0" w:lastRowFirstColumn="0" w:lastRowLastColumn="0"/>
            <w:tcW w:w="444" w:type="dxa"/>
          </w:tcPr>
          <w:p w14:paraId="584547EE" w14:textId="1990D280" w:rsidR="00706122" w:rsidRDefault="00706122" w:rsidP="00CF0D51">
            <w:r>
              <w:t>4</w:t>
            </w:r>
          </w:p>
        </w:tc>
        <w:tc>
          <w:tcPr>
            <w:tcW w:w="3946" w:type="dxa"/>
          </w:tcPr>
          <w:p w14:paraId="41DBC0E4" w14:textId="2ED2EB3D" w:rsidR="00706122" w:rsidRPr="00CF0D51" w:rsidRDefault="00706122" w:rsidP="00CF0D51">
            <w:pPr>
              <w:cnfStyle w:val="000000000000" w:firstRow="0" w:lastRow="0" w:firstColumn="0" w:lastColumn="0" w:oddVBand="0" w:evenVBand="0" w:oddHBand="0" w:evenHBand="0" w:firstRowFirstColumn="0" w:firstRowLastColumn="0" w:lastRowFirstColumn="0" w:lastRowLastColumn="0"/>
            </w:pPr>
            <w:r>
              <w:t xml:space="preserve">My Notes </w:t>
            </w:r>
            <w:r w:rsidR="00954446">
              <w:t>–</w:t>
            </w:r>
            <w:r>
              <w:t xml:space="preserve"> Notepad</w:t>
            </w:r>
          </w:p>
        </w:tc>
        <w:tc>
          <w:tcPr>
            <w:tcW w:w="4115" w:type="dxa"/>
          </w:tcPr>
          <w:p w14:paraId="74E56BFF" w14:textId="501F7A33" w:rsidR="00706122" w:rsidRDefault="00706122" w:rsidP="00CF0D51">
            <w:pPr>
              <w:cnfStyle w:val="000000000000" w:firstRow="0" w:lastRow="0" w:firstColumn="0" w:lastColumn="0" w:oddVBand="0" w:evenVBand="0" w:oddHBand="0" w:evenHBand="0" w:firstRowFirstColumn="0" w:firstRowLastColumn="0" w:lastRowFirstColumn="0" w:lastRowLastColumn="0"/>
            </w:pPr>
            <w:r>
              <w:t>N</w:t>
            </w:r>
            <w:r w:rsidRPr="00DA41F5">
              <w:t>otepad</w:t>
            </w:r>
          </w:p>
        </w:tc>
      </w:tr>
      <w:tr w:rsidR="00706122" w14:paraId="16614691" w14:textId="0A4B5DB8" w:rsidTr="00706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4" w:type="dxa"/>
          </w:tcPr>
          <w:p w14:paraId="03F4D20B" w14:textId="09C3F8DD" w:rsidR="00706122" w:rsidRDefault="00706122" w:rsidP="00CF0D51">
            <w:r>
              <w:t>5</w:t>
            </w:r>
          </w:p>
        </w:tc>
        <w:tc>
          <w:tcPr>
            <w:tcW w:w="3946" w:type="dxa"/>
          </w:tcPr>
          <w:p w14:paraId="5FAF4B5D" w14:textId="2489248F" w:rsidR="00706122" w:rsidRDefault="00706122" w:rsidP="00CF0D51">
            <w:pPr>
              <w:cnfStyle w:val="000000100000" w:firstRow="0" w:lastRow="0" w:firstColumn="0" w:lastColumn="0" w:oddVBand="0" w:evenVBand="0" w:oddHBand="1" w:evenHBand="0" w:firstRowFirstColumn="0" w:firstRowLastColumn="0" w:lastRowFirstColumn="0" w:lastRowLastColumn="0"/>
            </w:pPr>
            <w:r>
              <w:t>ES</w:t>
            </w:r>
            <w:r>
              <w:rPr>
                <w:rFonts w:hint="eastAsia"/>
              </w:rPr>
              <w:t>檔案瀏覽器</w:t>
            </w:r>
          </w:p>
        </w:tc>
        <w:tc>
          <w:tcPr>
            <w:tcW w:w="4115" w:type="dxa"/>
          </w:tcPr>
          <w:p w14:paraId="622A9349" w14:textId="1EF348E8" w:rsidR="00706122" w:rsidRDefault="00706122" w:rsidP="00CF0D51">
            <w:pPr>
              <w:cnfStyle w:val="000000100000" w:firstRow="0" w:lastRow="0" w:firstColumn="0" w:lastColumn="0" w:oddVBand="0" w:evenVBand="0" w:oddHBand="1" w:evenHBand="0" w:firstRowFirstColumn="0" w:firstRowLastColumn="0" w:lastRowFirstColumn="0" w:lastRowLastColumn="0"/>
            </w:pPr>
            <w:r>
              <w:t>F</w:t>
            </w:r>
            <w:r w:rsidRPr="00DA41F5">
              <w:t xml:space="preserve">ile </w:t>
            </w:r>
            <w:r>
              <w:t>M</w:t>
            </w:r>
            <w:r w:rsidRPr="00DA41F5">
              <w:t>anager</w:t>
            </w:r>
          </w:p>
        </w:tc>
      </w:tr>
      <w:tr w:rsidR="00706122" w:rsidRPr="00B91E2A" w14:paraId="4EE11702" w14:textId="6DFCE793" w:rsidTr="00706122">
        <w:tc>
          <w:tcPr>
            <w:cnfStyle w:val="001000000000" w:firstRow="0" w:lastRow="0" w:firstColumn="1" w:lastColumn="0" w:oddVBand="0" w:evenVBand="0" w:oddHBand="0" w:evenHBand="0" w:firstRowFirstColumn="0" w:firstRowLastColumn="0" w:lastRowFirstColumn="0" w:lastRowLastColumn="0"/>
            <w:tcW w:w="444" w:type="dxa"/>
          </w:tcPr>
          <w:p w14:paraId="026439F9" w14:textId="3E2EDDC6" w:rsidR="00706122" w:rsidRPr="00B91E2A" w:rsidRDefault="00706122" w:rsidP="00CF0D51">
            <w:r w:rsidRPr="00B91E2A">
              <w:t>6</w:t>
            </w:r>
          </w:p>
        </w:tc>
        <w:tc>
          <w:tcPr>
            <w:tcW w:w="3946" w:type="dxa"/>
          </w:tcPr>
          <w:p w14:paraId="182D0748" w14:textId="43F3C104" w:rsidR="00706122" w:rsidRPr="00B91E2A" w:rsidRDefault="00706122" w:rsidP="00CF0D51">
            <w:pPr>
              <w:cnfStyle w:val="000000000000" w:firstRow="0" w:lastRow="0" w:firstColumn="0" w:lastColumn="0" w:oddVBand="0" w:evenVBand="0" w:oddHBand="0" w:evenHBand="0" w:firstRowFirstColumn="0" w:firstRowLastColumn="0" w:lastRowFirstColumn="0" w:lastRowLastColumn="0"/>
              <w:rPr>
                <w:i/>
              </w:rPr>
            </w:pPr>
            <w:r>
              <w:rPr>
                <w:i/>
              </w:rPr>
              <w:t>Fo File Manager</w:t>
            </w:r>
          </w:p>
        </w:tc>
        <w:tc>
          <w:tcPr>
            <w:tcW w:w="4115" w:type="dxa"/>
          </w:tcPr>
          <w:p w14:paraId="5A10BAF4" w14:textId="302E8EAD" w:rsidR="00706122" w:rsidRPr="00B91E2A" w:rsidRDefault="00706122" w:rsidP="00CF0D51">
            <w:pPr>
              <w:cnfStyle w:val="000000000000" w:firstRow="0" w:lastRow="0" w:firstColumn="0" w:lastColumn="0" w:oddVBand="0" w:evenVBand="0" w:oddHBand="0" w:evenHBand="0" w:firstRowFirstColumn="0" w:firstRowLastColumn="0" w:lastRowFirstColumn="0" w:lastRowLastColumn="0"/>
              <w:rPr>
                <w:i/>
              </w:rPr>
            </w:pPr>
            <w:r w:rsidRPr="00B91E2A">
              <w:rPr>
                <w:i/>
              </w:rPr>
              <w:t>File Manager</w:t>
            </w:r>
          </w:p>
        </w:tc>
      </w:tr>
      <w:tr w:rsidR="00706122" w14:paraId="663F9154" w14:textId="150FC355" w:rsidTr="00706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4" w:type="dxa"/>
          </w:tcPr>
          <w:p w14:paraId="5212C765" w14:textId="26FEC435" w:rsidR="00706122" w:rsidRDefault="00706122" w:rsidP="00CF0D51">
            <w:r>
              <w:t>7</w:t>
            </w:r>
          </w:p>
        </w:tc>
        <w:tc>
          <w:tcPr>
            <w:tcW w:w="3946" w:type="dxa"/>
          </w:tcPr>
          <w:p w14:paraId="32FAE773" w14:textId="646F9F40" w:rsidR="00706122" w:rsidRDefault="00706122" w:rsidP="00CF0D51">
            <w:pPr>
              <w:cnfStyle w:val="000000100000" w:firstRow="0" w:lastRow="0" w:firstColumn="0" w:lastColumn="0" w:oddVBand="0" w:evenVBand="0" w:oddHBand="1" w:evenHBand="0" w:firstRowFirstColumn="0" w:firstRowLastColumn="0" w:lastRowFirstColumn="0" w:lastRowLastColumn="0"/>
            </w:pPr>
            <w:r>
              <w:t>File Manager</w:t>
            </w:r>
          </w:p>
        </w:tc>
        <w:tc>
          <w:tcPr>
            <w:tcW w:w="4115" w:type="dxa"/>
          </w:tcPr>
          <w:p w14:paraId="35786175" w14:textId="7920E737" w:rsidR="00706122" w:rsidRDefault="00706122" w:rsidP="00CF0D51">
            <w:pPr>
              <w:cnfStyle w:val="000000100000" w:firstRow="0" w:lastRow="0" w:firstColumn="0" w:lastColumn="0" w:oddVBand="0" w:evenVBand="0" w:oddHBand="1" w:evenHBand="0" w:firstRowFirstColumn="0" w:firstRowLastColumn="0" w:lastRowFirstColumn="0" w:lastRowLastColumn="0"/>
            </w:pPr>
            <w:r>
              <w:t>F</w:t>
            </w:r>
            <w:r w:rsidRPr="00DA41F5">
              <w:t xml:space="preserve">ile </w:t>
            </w:r>
            <w:r>
              <w:t>M</w:t>
            </w:r>
            <w:r w:rsidRPr="00DA41F5">
              <w:t>anager</w:t>
            </w:r>
          </w:p>
        </w:tc>
      </w:tr>
      <w:tr w:rsidR="00706122" w14:paraId="3CD1E902" w14:textId="485E3457" w:rsidTr="00706122">
        <w:tc>
          <w:tcPr>
            <w:cnfStyle w:val="001000000000" w:firstRow="0" w:lastRow="0" w:firstColumn="1" w:lastColumn="0" w:oddVBand="0" w:evenVBand="0" w:oddHBand="0" w:evenHBand="0" w:firstRowFirstColumn="0" w:firstRowLastColumn="0" w:lastRowFirstColumn="0" w:lastRowLastColumn="0"/>
            <w:tcW w:w="444" w:type="dxa"/>
          </w:tcPr>
          <w:p w14:paraId="0FDC2BC1" w14:textId="16B9DF7A" w:rsidR="00706122" w:rsidRDefault="00706122" w:rsidP="00CF0D51">
            <w:r>
              <w:t>8</w:t>
            </w:r>
          </w:p>
        </w:tc>
        <w:tc>
          <w:tcPr>
            <w:tcW w:w="3946" w:type="dxa"/>
          </w:tcPr>
          <w:p w14:paraId="3F645B2A" w14:textId="0D00EE96" w:rsidR="00706122" w:rsidRDefault="00706122" w:rsidP="00CF0D51">
            <w:pPr>
              <w:cnfStyle w:val="000000000000" w:firstRow="0" w:lastRow="0" w:firstColumn="0" w:lastColumn="0" w:oddVBand="0" w:evenVBand="0" w:oddHBand="0" w:evenHBand="0" w:firstRowFirstColumn="0" w:firstRowLastColumn="0" w:lastRowFirstColumn="0" w:lastRowLastColumn="0"/>
            </w:pPr>
            <w:r>
              <w:t>Root Explorer</w:t>
            </w:r>
          </w:p>
        </w:tc>
        <w:tc>
          <w:tcPr>
            <w:tcW w:w="4115" w:type="dxa"/>
          </w:tcPr>
          <w:p w14:paraId="0C874795" w14:textId="5050AD8A" w:rsidR="00706122" w:rsidRDefault="00706122" w:rsidP="00CF0D51">
            <w:pPr>
              <w:cnfStyle w:val="000000000000" w:firstRow="0" w:lastRow="0" w:firstColumn="0" w:lastColumn="0" w:oddVBand="0" w:evenVBand="0" w:oddHBand="0" w:evenHBand="0" w:firstRowFirstColumn="0" w:firstRowLastColumn="0" w:lastRowFirstColumn="0" w:lastRowLastColumn="0"/>
            </w:pPr>
            <w:r>
              <w:t>F</w:t>
            </w:r>
            <w:r w:rsidRPr="00DA41F5">
              <w:t xml:space="preserve">ile </w:t>
            </w:r>
            <w:r>
              <w:t>M</w:t>
            </w:r>
            <w:r w:rsidRPr="00DA41F5">
              <w:t>anager</w:t>
            </w:r>
          </w:p>
        </w:tc>
      </w:tr>
      <w:tr w:rsidR="00706122" w14:paraId="6FE603F6" w14:textId="5040F755" w:rsidTr="007061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4" w:type="dxa"/>
          </w:tcPr>
          <w:p w14:paraId="5EA7D662" w14:textId="73BF03F7" w:rsidR="00706122" w:rsidRPr="00B91E2A" w:rsidRDefault="00706122" w:rsidP="00D25F6A">
            <w:r w:rsidRPr="00B91E2A">
              <w:t>9</w:t>
            </w:r>
          </w:p>
        </w:tc>
        <w:tc>
          <w:tcPr>
            <w:tcW w:w="3946" w:type="dxa"/>
          </w:tcPr>
          <w:p w14:paraId="67630CF9" w14:textId="2D580226" w:rsidR="00706122" w:rsidRPr="00B91E2A" w:rsidRDefault="00706122" w:rsidP="00693522">
            <w:pPr>
              <w:cnfStyle w:val="000000100000" w:firstRow="0" w:lastRow="0" w:firstColumn="0" w:lastColumn="0" w:oddVBand="0" w:evenVBand="0" w:oddHBand="1" w:evenHBand="0" w:firstRowFirstColumn="0" w:firstRowLastColumn="0" w:lastRowFirstColumn="0" w:lastRowLastColumn="0"/>
              <w:rPr>
                <w:i/>
              </w:rPr>
            </w:pPr>
            <w:r>
              <w:rPr>
                <w:i/>
              </w:rPr>
              <w:t>Omnidroid</w:t>
            </w:r>
          </w:p>
        </w:tc>
        <w:tc>
          <w:tcPr>
            <w:tcW w:w="4115" w:type="dxa"/>
          </w:tcPr>
          <w:p w14:paraId="67D84BEF" w14:textId="7A61E613" w:rsidR="00706122" w:rsidRPr="00B91E2A" w:rsidRDefault="00706122" w:rsidP="00706122">
            <w:pPr>
              <w:cnfStyle w:val="000000100000" w:firstRow="0" w:lastRow="0" w:firstColumn="0" w:lastColumn="0" w:oddVBand="0" w:evenVBand="0" w:oddHBand="1" w:evenHBand="0" w:firstRowFirstColumn="0" w:firstRowLastColumn="0" w:lastRowFirstColumn="0" w:lastRowLastColumn="0"/>
              <w:rPr>
                <w:i/>
              </w:rPr>
            </w:pPr>
            <w:r>
              <w:rPr>
                <w:rFonts w:hint="eastAsia"/>
                <w:i/>
              </w:rPr>
              <w:t>*</w:t>
            </w:r>
            <w:r>
              <w:rPr>
                <w:i/>
              </w:rPr>
              <w:t>Omnidroid</w:t>
            </w:r>
          </w:p>
        </w:tc>
      </w:tr>
    </w:tbl>
    <w:p w14:paraId="36C23CE9" w14:textId="77777777" w:rsidR="00A44EDF" w:rsidRPr="00F1595B" w:rsidRDefault="00A44EDF" w:rsidP="001C5271"/>
    <w:p w14:paraId="56FAD165" w14:textId="66FE2E56" w:rsidR="0009305D" w:rsidRDefault="0009305D">
      <w:pPr>
        <w:pStyle w:val="21"/>
      </w:pPr>
      <w:bookmarkStart w:id="141" w:name="_Toc424202918"/>
      <w:bookmarkStart w:id="142" w:name="_Toc425353767"/>
      <w:r>
        <w:t>Normalized Term</w:t>
      </w:r>
      <w:bookmarkEnd w:id="141"/>
      <w:bookmarkEnd w:id="142"/>
    </w:p>
    <w:p w14:paraId="1B112BDF" w14:textId="3CDAEDC7" w:rsidR="00827032" w:rsidRDefault="00827032" w:rsidP="00C8280E">
      <w:pPr>
        <w:pStyle w:val="ab"/>
        <w:jc w:val="both"/>
      </w:pPr>
      <w:r>
        <w:t xml:space="preserve">We define </w:t>
      </w:r>
      <w:r w:rsidR="00693522">
        <w:t>four</w:t>
      </w:r>
      <w:r>
        <w:t xml:space="preserve"> sets of normalized terms for general applications, “Notepad”, “File Manager”</w:t>
      </w:r>
      <w:r w:rsidR="00693522">
        <w:t>, and a special set for Omnidroid</w:t>
      </w:r>
      <w:r>
        <w:t xml:space="preserve">. For applications classified with “Notepad”, we use normalized terms </w:t>
      </w:r>
      <w:r w:rsidR="00F54ECB">
        <w:t>of</w:t>
      </w:r>
      <w:r>
        <w:t xml:space="preserve"> general applications and “Notepad” to present their concepts. For applications classified with “File Manager”, we </w:t>
      </w:r>
      <w:r w:rsidR="00F54ECB">
        <w:t>apply</w:t>
      </w:r>
      <w:r>
        <w:t xml:space="preserve"> normalized terms</w:t>
      </w:r>
      <w:r w:rsidR="00F54ECB">
        <w:t xml:space="preserve"> of</w:t>
      </w:r>
      <w:r>
        <w:t xml:space="preserve"> general applications and “File Manager”. </w:t>
      </w:r>
      <w:r w:rsidR="00F54ECB">
        <w:t xml:space="preserve">For the application classified with both “Notepad” and “File Manager”, we employ all </w:t>
      </w:r>
      <w:r w:rsidR="00693522">
        <w:t>four</w:t>
      </w:r>
      <w:r w:rsidR="00F54ECB">
        <w:t xml:space="preserve"> sets of normalized terms. The </w:t>
      </w:r>
      <w:r w:rsidR="00693522">
        <w:t>four</w:t>
      </w:r>
      <w:r w:rsidR="00F54ECB">
        <w:t xml:space="preserve"> sets of normalized terms are listed in </w:t>
      </w:r>
      <w:r w:rsidR="00F54ECB">
        <w:fldChar w:fldCharType="begin"/>
      </w:r>
      <w:r w:rsidR="00F54ECB">
        <w:instrText xml:space="preserve"> REF _Ref422682315 \h </w:instrText>
      </w:r>
      <w:r w:rsidR="00F54ECB">
        <w:fldChar w:fldCharType="separate"/>
      </w:r>
      <w:r w:rsidR="00CA3B44">
        <w:t xml:space="preserve">Table </w:t>
      </w:r>
      <w:r w:rsidR="00CA3B44">
        <w:rPr>
          <w:noProof/>
        </w:rPr>
        <w:t>6</w:t>
      </w:r>
      <w:r w:rsidR="00CA3B44">
        <w:t>.</w:t>
      </w:r>
      <w:r w:rsidR="00CA3B44">
        <w:rPr>
          <w:noProof/>
        </w:rPr>
        <w:t>2</w:t>
      </w:r>
      <w:r w:rsidR="00F54ECB">
        <w:fldChar w:fldCharType="end"/>
      </w:r>
      <w:r w:rsidR="00F54ECB">
        <w:t xml:space="preserve">, </w:t>
      </w:r>
      <w:r w:rsidR="00F54ECB">
        <w:fldChar w:fldCharType="begin"/>
      </w:r>
      <w:r w:rsidR="00F54ECB">
        <w:instrText xml:space="preserve"> REF _Ref422682320 \h </w:instrText>
      </w:r>
      <w:r w:rsidR="00F54ECB">
        <w:fldChar w:fldCharType="separate"/>
      </w:r>
      <w:r w:rsidR="00CA3B44">
        <w:t xml:space="preserve">Table </w:t>
      </w:r>
      <w:r w:rsidR="00CA3B44">
        <w:rPr>
          <w:noProof/>
        </w:rPr>
        <w:t>6</w:t>
      </w:r>
      <w:r w:rsidR="00CA3B44">
        <w:t>.</w:t>
      </w:r>
      <w:r w:rsidR="00CA3B44">
        <w:rPr>
          <w:noProof/>
        </w:rPr>
        <w:t>3</w:t>
      </w:r>
      <w:r w:rsidR="00F54ECB">
        <w:fldChar w:fldCharType="end"/>
      </w:r>
      <w:r w:rsidR="00693522">
        <w:t xml:space="preserve">, </w:t>
      </w:r>
      <w:r w:rsidR="00C8280E">
        <w:t xml:space="preserve">, </w:t>
      </w:r>
      <w:r w:rsidR="00693522">
        <w:t xml:space="preserve">and </w:t>
      </w:r>
      <w:r w:rsidR="004F7F2C">
        <w:fldChar w:fldCharType="begin"/>
      </w:r>
      <w:r w:rsidR="004F7F2C">
        <w:instrText xml:space="preserve"> REF _Ref424072078 \h </w:instrText>
      </w:r>
      <w:r w:rsidR="004F7F2C">
        <w:fldChar w:fldCharType="separate"/>
      </w:r>
      <w:r w:rsidR="00CA3B44">
        <w:t xml:space="preserve">Table </w:t>
      </w:r>
      <w:r w:rsidR="00CA3B44">
        <w:rPr>
          <w:noProof/>
        </w:rPr>
        <w:t>6</w:t>
      </w:r>
      <w:r w:rsidR="00CA3B44">
        <w:t>.</w:t>
      </w:r>
      <w:r w:rsidR="00CA3B44">
        <w:rPr>
          <w:noProof/>
        </w:rPr>
        <w:t>5</w:t>
      </w:r>
      <w:r w:rsidR="004F7F2C">
        <w:fldChar w:fldCharType="end"/>
      </w:r>
      <w:r w:rsidR="00F54ECB">
        <w:t>.</w:t>
      </w:r>
    </w:p>
    <w:p w14:paraId="066EB524" w14:textId="5FA71AF1" w:rsidR="00F23B7C" w:rsidRPr="009009EC" w:rsidRDefault="002A3BEE" w:rsidP="002A3BEE">
      <w:pPr>
        <w:widowControl/>
        <w:spacing w:line="240" w:lineRule="auto"/>
        <w:jc w:val="left"/>
      </w:pPr>
      <w:r>
        <w:br w:type="page"/>
      </w:r>
    </w:p>
    <w:p w14:paraId="3DC77C8B" w14:textId="668853DC" w:rsidR="00B1338C" w:rsidRDefault="00B1338C" w:rsidP="00B1338C">
      <w:pPr>
        <w:pStyle w:val="ab"/>
        <w:keepNext/>
      </w:pPr>
      <w:bookmarkStart w:id="143" w:name="_Ref422682315"/>
      <w:bookmarkStart w:id="144" w:name="_Toc424203413"/>
      <w:r>
        <w:lastRenderedPageBreak/>
        <w:t xml:space="preserve">Table </w:t>
      </w:r>
      <w:r w:rsidR="003A560F">
        <w:fldChar w:fldCharType="begin"/>
      </w:r>
      <w:r w:rsidR="003A560F">
        <w:instrText xml:space="preserve"> STYLEREF 1 \s </w:instrText>
      </w:r>
      <w:r w:rsidR="003A560F">
        <w:fldChar w:fldCharType="separate"/>
      </w:r>
      <w:r w:rsidR="00CA3B44">
        <w:rPr>
          <w:noProof/>
        </w:rPr>
        <w:t>6</w:t>
      </w:r>
      <w:r w:rsidR="003A560F">
        <w:rPr>
          <w:noProof/>
        </w:rPr>
        <w:fldChar w:fldCharType="end"/>
      </w:r>
      <w:r w:rsidR="0020196B">
        <w:t>.</w:t>
      </w:r>
      <w:r w:rsidR="003A560F">
        <w:fldChar w:fldCharType="begin"/>
      </w:r>
      <w:r w:rsidR="003A560F">
        <w:instrText xml:space="preserve"> SEQ Table \* ARABIC \s 1 </w:instrText>
      </w:r>
      <w:r w:rsidR="003A560F">
        <w:fldChar w:fldCharType="separate"/>
      </w:r>
      <w:r w:rsidR="00CA3B44">
        <w:rPr>
          <w:noProof/>
        </w:rPr>
        <w:t>2</w:t>
      </w:r>
      <w:r w:rsidR="003A560F">
        <w:rPr>
          <w:noProof/>
        </w:rPr>
        <w:fldChar w:fldCharType="end"/>
      </w:r>
      <w:bookmarkEnd w:id="143"/>
      <w:r w:rsidR="002931C7">
        <w:tab/>
      </w:r>
      <w:r w:rsidR="008C7C32">
        <w:t>N</w:t>
      </w:r>
      <w:r w:rsidR="001F6465">
        <w:t>ormalized</w:t>
      </w:r>
      <w:r w:rsidR="002931C7">
        <w:t xml:space="preserve"> terms</w:t>
      </w:r>
      <w:r w:rsidR="00686FEF">
        <w:t xml:space="preserve"> for all Android applications</w:t>
      </w:r>
      <w:bookmarkEnd w:id="144"/>
    </w:p>
    <w:tbl>
      <w:tblPr>
        <w:tblStyle w:val="56"/>
        <w:tblW w:w="0" w:type="auto"/>
        <w:tblLook w:val="04A0" w:firstRow="1" w:lastRow="0" w:firstColumn="1" w:lastColumn="0" w:noHBand="0" w:noVBand="1"/>
      </w:tblPr>
      <w:tblGrid>
        <w:gridCol w:w="460"/>
        <w:gridCol w:w="4076"/>
        <w:gridCol w:w="3958"/>
      </w:tblGrid>
      <w:tr w:rsidR="00861956" w14:paraId="08C2F0DB" w14:textId="77777777" w:rsidTr="00A20F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0" w:type="dxa"/>
          </w:tcPr>
          <w:p w14:paraId="523EB108" w14:textId="5DEC7A68" w:rsidR="00861956" w:rsidRDefault="00861956" w:rsidP="00861956">
            <w:r>
              <w:t>#</w:t>
            </w:r>
          </w:p>
        </w:tc>
        <w:tc>
          <w:tcPr>
            <w:tcW w:w="4076" w:type="dxa"/>
          </w:tcPr>
          <w:p w14:paraId="453A7E60" w14:textId="1C465BDB" w:rsidR="00861956" w:rsidRDefault="00861956" w:rsidP="00861956">
            <w:pPr>
              <w:cnfStyle w:val="100000000000" w:firstRow="1" w:lastRow="0" w:firstColumn="0" w:lastColumn="0" w:oddVBand="0" w:evenVBand="0" w:oddHBand="0" w:evenHBand="0" w:firstRowFirstColumn="0" w:firstRowLastColumn="0" w:lastRowFirstColumn="0" w:lastRowLastColumn="0"/>
            </w:pPr>
            <w:r>
              <w:t>For screens</w:t>
            </w:r>
          </w:p>
        </w:tc>
        <w:tc>
          <w:tcPr>
            <w:tcW w:w="3958" w:type="dxa"/>
          </w:tcPr>
          <w:p w14:paraId="700EF466" w14:textId="3DCCADC8" w:rsidR="00861956" w:rsidRDefault="00861956" w:rsidP="00B06D35">
            <w:pPr>
              <w:cnfStyle w:val="100000000000" w:firstRow="1" w:lastRow="0" w:firstColumn="0" w:lastColumn="0" w:oddVBand="0" w:evenVBand="0" w:oddHBand="0" w:evenHBand="0" w:firstRowFirstColumn="0" w:firstRowLastColumn="0" w:lastRowFirstColumn="0" w:lastRowLastColumn="0"/>
            </w:pPr>
            <w:r>
              <w:t>F</w:t>
            </w:r>
            <w:r>
              <w:rPr>
                <w:rFonts w:hint="eastAsia"/>
              </w:rPr>
              <w:t xml:space="preserve">or </w:t>
            </w:r>
            <w:r>
              <w:t>actions</w:t>
            </w:r>
          </w:p>
        </w:tc>
      </w:tr>
      <w:tr w:rsidR="00861956" w14:paraId="7B0B1F31" w14:textId="77777777" w:rsidTr="00A20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 w:type="dxa"/>
          </w:tcPr>
          <w:p w14:paraId="706A80A0" w14:textId="5420C537" w:rsidR="00861956" w:rsidRPr="00861956" w:rsidRDefault="00861956" w:rsidP="00861956">
            <w:r>
              <w:rPr>
                <w:rFonts w:hint="eastAsia"/>
              </w:rPr>
              <w:t>1</w:t>
            </w:r>
          </w:p>
        </w:tc>
        <w:tc>
          <w:tcPr>
            <w:tcW w:w="4076" w:type="dxa"/>
          </w:tcPr>
          <w:p w14:paraId="771102F9" w14:textId="4A1A5CE4" w:rsidR="00861956" w:rsidRDefault="00861956" w:rsidP="00861956">
            <w:pPr>
              <w:cnfStyle w:val="000000100000" w:firstRow="0" w:lastRow="0" w:firstColumn="0" w:lastColumn="0" w:oddVBand="0" w:evenVBand="0" w:oddHBand="1" w:evenHBand="0" w:firstRowFirstColumn="0" w:firstRowLastColumn="0" w:lastRowFirstColumn="0" w:lastRowLastColumn="0"/>
            </w:pPr>
            <w:r w:rsidRPr="00861956">
              <w:t>&lt;intermediate_screen&gt;</w:t>
            </w:r>
          </w:p>
        </w:tc>
        <w:tc>
          <w:tcPr>
            <w:tcW w:w="3958" w:type="dxa"/>
          </w:tcPr>
          <w:p w14:paraId="62ABFCB9" w14:textId="0F65E425" w:rsidR="00861956" w:rsidRPr="00861956" w:rsidRDefault="00861956" w:rsidP="00861956">
            <w:pPr>
              <w:cnfStyle w:val="000000100000" w:firstRow="0" w:lastRow="0" w:firstColumn="0" w:lastColumn="0" w:oddVBand="0" w:evenVBand="0" w:oddHBand="1" w:evenHBand="0" w:firstRowFirstColumn="0" w:firstRowLastColumn="0" w:lastRowFirstColumn="0" w:lastRowLastColumn="0"/>
            </w:pPr>
            <w:r w:rsidRPr="00861956">
              <w:t>&lt;intermediate&gt;</w:t>
            </w:r>
          </w:p>
        </w:tc>
      </w:tr>
      <w:tr w:rsidR="00861956" w14:paraId="7D52E182" w14:textId="77777777" w:rsidTr="00A20FBE">
        <w:tc>
          <w:tcPr>
            <w:cnfStyle w:val="001000000000" w:firstRow="0" w:lastRow="0" w:firstColumn="1" w:lastColumn="0" w:oddVBand="0" w:evenVBand="0" w:oddHBand="0" w:evenHBand="0" w:firstRowFirstColumn="0" w:firstRowLastColumn="0" w:lastRowFirstColumn="0" w:lastRowLastColumn="0"/>
            <w:tcW w:w="460" w:type="dxa"/>
          </w:tcPr>
          <w:p w14:paraId="55C05CEC" w14:textId="083ABC3B" w:rsidR="00861956" w:rsidRPr="00861956" w:rsidRDefault="00861956" w:rsidP="00861956">
            <w:r>
              <w:rPr>
                <w:rFonts w:hint="eastAsia"/>
              </w:rPr>
              <w:t>2</w:t>
            </w:r>
          </w:p>
        </w:tc>
        <w:tc>
          <w:tcPr>
            <w:tcW w:w="4076" w:type="dxa"/>
          </w:tcPr>
          <w:p w14:paraId="399EC884" w14:textId="40D5663F" w:rsidR="00861956" w:rsidRDefault="00861956" w:rsidP="00861956">
            <w:pPr>
              <w:cnfStyle w:val="000000000000" w:firstRow="0" w:lastRow="0" w:firstColumn="0" w:lastColumn="0" w:oddVBand="0" w:evenVBand="0" w:oddHBand="0" w:evenHBand="0" w:firstRowFirstColumn="0" w:firstRowLastColumn="0" w:lastRowFirstColumn="0" w:lastRowLastColumn="0"/>
            </w:pPr>
            <w:r w:rsidRPr="00861956">
              <w:t>Drawer</w:t>
            </w:r>
          </w:p>
        </w:tc>
        <w:tc>
          <w:tcPr>
            <w:tcW w:w="3958" w:type="dxa"/>
          </w:tcPr>
          <w:p w14:paraId="1B7F4A52" w14:textId="70AE433E" w:rsidR="00861956" w:rsidRDefault="00861956" w:rsidP="00861956">
            <w:pPr>
              <w:cnfStyle w:val="000000000000" w:firstRow="0" w:lastRow="0" w:firstColumn="0" w:lastColumn="0" w:oddVBand="0" w:evenVBand="0" w:oddHBand="0" w:evenHBand="0" w:firstRowFirstColumn="0" w:firstRowLastColumn="0" w:lastRowFirstColumn="0" w:lastRowLastColumn="0"/>
            </w:pPr>
            <w:r w:rsidRPr="00861956">
              <w:t>Yes_and_leave_screen</w:t>
            </w:r>
          </w:p>
        </w:tc>
      </w:tr>
      <w:tr w:rsidR="00861956" w14:paraId="1F361E17" w14:textId="77777777" w:rsidTr="00A20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 w:type="dxa"/>
          </w:tcPr>
          <w:p w14:paraId="1F88B2CB" w14:textId="5053D077" w:rsidR="00861956" w:rsidRPr="00861956" w:rsidRDefault="00861956" w:rsidP="00861956">
            <w:r>
              <w:rPr>
                <w:rFonts w:hint="eastAsia"/>
              </w:rPr>
              <w:t>3</w:t>
            </w:r>
          </w:p>
        </w:tc>
        <w:tc>
          <w:tcPr>
            <w:tcW w:w="4076" w:type="dxa"/>
          </w:tcPr>
          <w:p w14:paraId="6FA2417E" w14:textId="4FB9A200" w:rsidR="00861956" w:rsidRDefault="00861956" w:rsidP="00861956">
            <w:pPr>
              <w:cnfStyle w:val="000000100000" w:firstRow="0" w:lastRow="0" w:firstColumn="0" w:lastColumn="0" w:oddVBand="0" w:evenVBand="0" w:oddHBand="1" w:evenHBand="0" w:firstRowFirstColumn="0" w:firstRowLastColumn="0" w:lastRowFirstColumn="0" w:lastRowLastColumn="0"/>
            </w:pPr>
            <w:r w:rsidRPr="00861956">
              <w:t>Configuration_screen</w:t>
            </w:r>
          </w:p>
        </w:tc>
        <w:tc>
          <w:tcPr>
            <w:tcW w:w="3958" w:type="dxa"/>
          </w:tcPr>
          <w:p w14:paraId="3EB775FC" w14:textId="49EF1238" w:rsidR="00861956" w:rsidRDefault="00861956" w:rsidP="00861956">
            <w:pPr>
              <w:cnfStyle w:val="000000100000" w:firstRow="0" w:lastRow="0" w:firstColumn="0" w:lastColumn="0" w:oddVBand="0" w:evenVBand="0" w:oddHBand="1" w:evenHBand="0" w:firstRowFirstColumn="0" w:firstRowLastColumn="0" w:lastRowFirstColumn="0" w:lastRowLastColumn="0"/>
            </w:pPr>
            <w:r w:rsidRPr="00861956">
              <w:t>No_and_leave_screen</w:t>
            </w:r>
          </w:p>
        </w:tc>
      </w:tr>
      <w:tr w:rsidR="00861956" w14:paraId="5C60EACC" w14:textId="77777777" w:rsidTr="00A20FBE">
        <w:tc>
          <w:tcPr>
            <w:cnfStyle w:val="001000000000" w:firstRow="0" w:lastRow="0" w:firstColumn="1" w:lastColumn="0" w:oddVBand="0" w:evenVBand="0" w:oddHBand="0" w:evenHBand="0" w:firstRowFirstColumn="0" w:firstRowLastColumn="0" w:lastRowFirstColumn="0" w:lastRowLastColumn="0"/>
            <w:tcW w:w="460" w:type="dxa"/>
          </w:tcPr>
          <w:p w14:paraId="5D7EB136" w14:textId="3A714570" w:rsidR="00861956" w:rsidRPr="00861956" w:rsidRDefault="00861956" w:rsidP="00861956">
            <w:r>
              <w:rPr>
                <w:rFonts w:hint="eastAsia"/>
              </w:rPr>
              <w:t>4</w:t>
            </w:r>
          </w:p>
        </w:tc>
        <w:tc>
          <w:tcPr>
            <w:tcW w:w="4076" w:type="dxa"/>
          </w:tcPr>
          <w:p w14:paraId="7A2D0E27" w14:textId="554E4B2B" w:rsidR="00861956" w:rsidRDefault="00385BEB" w:rsidP="00861956">
            <w:pPr>
              <w:cnfStyle w:val="000000000000" w:firstRow="0" w:lastRow="0" w:firstColumn="0" w:lastColumn="0" w:oddVBand="0" w:evenVBand="0" w:oddHBand="0" w:evenHBand="0" w:firstRowFirstColumn="0" w:firstRowLastColumn="0" w:lastRowFirstColumn="0" w:lastRowLastColumn="0"/>
            </w:pPr>
            <w:r>
              <w:t>APP_i</w:t>
            </w:r>
            <w:r w:rsidR="00861956" w:rsidRPr="00861956">
              <w:t>nformation</w:t>
            </w:r>
            <w:r>
              <w:t>_screen</w:t>
            </w:r>
          </w:p>
        </w:tc>
        <w:tc>
          <w:tcPr>
            <w:tcW w:w="3958" w:type="dxa"/>
          </w:tcPr>
          <w:p w14:paraId="2D84D80B" w14:textId="3BF239B1" w:rsidR="00861956" w:rsidRDefault="00861956" w:rsidP="00861956">
            <w:pPr>
              <w:cnfStyle w:val="000000000000" w:firstRow="0" w:lastRow="0" w:firstColumn="0" w:lastColumn="0" w:oddVBand="0" w:evenVBand="0" w:oddHBand="0" w:evenHBand="0" w:firstRowFirstColumn="0" w:firstRowLastColumn="0" w:lastRowFirstColumn="0" w:lastRowLastColumn="0"/>
            </w:pPr>
            <w:r w:rsidRPr="00861956">
              <w:t>Enter_screen</w:t>
            </w:r>
          </w:p>
        </w:tc>
      </w:tr>
      <w:tr w:rsidR="00861956" w14:paraId="7534BF7F" w14:textId="77777777" w:rsidTr="00A20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 w:type="dxa"/>
          </w:tcPr>
          <w:p w14:paraId="10DEDB10" w14:textId="2681BC38" w:rsidR="00861956" w:rsidRPr="00861956" w:rsidRDefault="00861956" w:rsidP="00861956">
            <w:r>
              <w:rPr>
                <w:rFonts w:hint="eastAsia"/>
              </w:rPr>
              <w:t>5</w:t>
            </w:r>
          </w:p>
        </w:tc>
        <w:tc>
          <w:tcPr>
            <w:tcW w:w="4076" w:type="dxa"/>
          </w:tcPr>
          <w:p w14:paraId="0D1C74EC" w14:textId="606153F5" w:rsidR="00861956" w:rsidRDefault="00861956" w:rsidP="00861956">
            <w:pPr>
              <w:cnfStyle w:val="000000100000" w:firstRow="0" w:lastRow="0" w:firstColumn="0" w:lastColumn="0" w:oddVBand="0" w:evenVBand="0" w:oddHBand="1" w:evenHBand="0" w:firstRowFirstColumn="0" w:firstRowLastColumn="0" w:lastRowFirstColumn="0" w:lastRowLastColumn="0"/>
            </w:pPr>
            <w:r w:rsidRPr="00861956">
              <w:t>Other_screen</w:t>
            </w:r>
          </w:p>
        </w:tc>
        <w:tc>
          <w:tcPr>
            <w:tcW w:w="3958" w:type="dxa"/>
          </w:tcPr>
          <w:p w14:paraId="17BE28ED" w14:textId="5CBDFB53" w:rsidR="00861956" w:rsidRDefault="00861956" w:rsidP="00861956">
            <w:pPr>
              <w:cnfStyle w:val="000000100000" w:firstRow="0" w:lastRow="0" w:firstColumn="0" w:lastColumn="0" w:oddVBand="0" w:evenVBand="0" w:oddHBand="1" w:evenHBand="0" w:firstRowFirstColumn="0" w:firstRowLastColumn="0" w:lastRowFirstColumn="0" w:lastRowLastColumn="0"/>
            </w:pPr>
            <w:r w:rsidRPr="00861956">
              <w:t>Leave_screen</w:t>
            </w:r>
          </w:p>
        </w:tc>
      </w:tr>
      <w:tr w:rsidR="00861956" w14:paraId="1CBF6124" w14:textId="77777777" w:rsidTr="00A20FBE">
        <w:tc>
          <w:tcPr>
            <w:cnfStyle w:val="001000000000" w:firstRow="0" w:lastRow="0" w:firstColumn="1" w:lastColumn="0" w:oddVBand="0" w:evenVBand="0" w:oddHBand="0" w:evenHBand="0" w:firstRowFirstColumn="0" w:firstRowLastColumn="0" w:lastRowFirstColumn="0" w:lastRowLastColumn="0"/>
            <w:tcW w:w="460" w:type="dxa"/>
          </w:tcPr>
          <w:p w14:paraId="59DBC614" w14:textId="5A1E84B6" w:rsidR="00861956" w:rsidRPr="00861956" w:rsidRDefault="00861956" w:rsidP="00861956">
            <w:r>
              <w:rPr>
                <w:rFonts w:hint="eastAsia"/>
              </w:rPr>
              <w:t>6</w:t>
            </w:r>
          </w:p>
        </w:tc>
        <w:tc>
          <w:tcPr>
            <w:tcW w:w="4076" w:type="dxa"/>
          </w:tcPr>
          <w:p w14:paraId="03A35C35" w14:textId="5086AE5B" w:rsidR="00861956" w:rsidRDefault="00861956" w:rsidP="00861956">
            <w:pPr>
              <w:cnfStyle w:val="000000000000" w:firstRow="0" w:lastRow="0" w:firstColumn="0" w:lastColumn="0" w:oddVBand="0" w:evenVBand="0" w:oddHBand="0" w:evenHBand="0" w:firstRowFirstColumn="0" w:firstRowLastColumn="0" w:lastRowFirstColumn="0" w:lastRowLastColumn="0"/>
            </w:pPr>
            <w:r w:rsidRPr="00861956">
              <w:t>Other_app</w:t>
            </w:r>
          </w:p>
        </w:tc>
        <w:tc>
          <w:tcPr>
            <w:tcW w:w="3958" w:type="dxa"/>
          </w:tcPr>
          <w:p w14:paraId="2D15147A" w14:textId="6C4C0344" w:rsidR="00861956" w:rsidRDefault="00861956" w:rsidP="00861956">
            <w:pPr>
              <w:cnfStyle w:val="000000000000" w:firstRow="0" w:lastRow="0" w:firstColumn="0" w:lastColumn="0" w:oddVBand="0" w:evenVBand="0" w:oddHBand="0" w:evenHBand="0" w:firstRowFirstColumn="0" w:firstRowLastColumn="0" w:lastRowFirstColumn="0" w:lastRowLastColumn="0"/>
            </w:pPr>
            <w:r w:rsidRPr="00861956">
              <w:t>Enter_app</w:t>
            </w:r>
          </w:p>
        </w:tc>
      </w:tr>
      <w:tr w:rsidR="00861956" w14:paraId="308C44F7" w14:textId="77777777" w:rsidTr="00A20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 w:type="dxa"/>
          </w:tcPr>
          <w:p w14:paraId="546BB578" w14:textId="5FD6282F" w:rsidR="00861956" w:rsidRPr="00861956" w:rsidRDefault="00861956" w:rsidP="00861956">
            <w:r>
              <w:rPr>
                <w:rFonts w:hint="eastAsia"/>
              </w:rPr>
              <w:t>7</w:t>
            </w:r>
          </w:p>
        </w:tc>
        <w:tc>
          <w:tcPr>
            <w:tcW w:w="4076" w:type="dxa"/>
          </w:tcPr>
          <w:p w14:paraId="74FE6D3A" w14:textId="5F4AD21E" w:rsidR="00861956" w:rsidRDefault="00861956" w:rsidP="00861956">
            <w:pPr>
              <w:cnfStyle w:val="000000100000" w:firstRow="0" w:lastRow="0" w:firstColumn="0" w:lastColumn="0" w:oddVBand="0" w:evenVBand="0" w:oddHBand="1" w:evenHBand="0" w:firstRowFirstColumn="0" w:firstRowLastColumn="0" w:lastRowFirstColumn="0" w:lastRowLastColumn="0"/>
            </w:pPr>
            <w:r w:rsidRPr="00861956">
              <w:t>Crash</w:t>
            </w:r>
          </w:p>
        </w:tc>
        <w:tc>
          <w:tcPr>
            <w:tcW w:w="3958" w:type="dxa"/>
          </w:tcPr>
          <w:p w14:paraId="5FB15164" w14:textId="526518FE" w:rsidR="00861956" w:rsidRDefault="00861956" w:rsidP="00861956">
            <w:pPr>
              <w:cnfStyle w:val="000000100000" w:firstRow="0" w:lastRow="0" w:firstColumn="0" w:lastColumn="0" w:oddVBand="0" w:evenVBand="0" w:oddHBand="1" w:evenHBand="0" w:firstRowFirstColumn="0" w:firstRowLastColumn="0" w:lastRowFirstColumn="0" w:lastRowLastColumn="0"/>
            </w:pPr>
            <w:r w:rsidRPr="00861956">
              <w:t>Leave_app</w:t>
            </w:r>
          </w:p>
        </w:tc>
      </w:tr>
      <w:tr w:rsidR="00861956" w14:paraId="0CFCA84F" w14:textId="77777777" w:rsidTr="00A20FBE">
        <w:tc>
          <w:tcPr>
            <w:cnfStyle w:val="001000000000" w:firstRow="0" w:lastRow="0" w:firstColumn="1" w:lastColumn="0" w:oddVBand="0" w:evenVBand="0" w:oddHBand="0" w:evenHBand="0" w:firstRowFirstColumn="0" w:firstRowLastColumn="0" w:lastRowFirstColumn="0" w:lastRowLastColumn="0"/>
            <w:tcW w:w="460" w:type="dxa"/>
          </w:tcPr>
          <w:p w14:paraId="624344EF" w14:textId="35D08CC2" w:rsidR="00861956" w:rsidRDefault="00861956" w:rsidP="00861956">
            <w:r>
              <w:rPr>
                <w:rFonts w:hint="eastAsia"/>
              </w:rPr>
              <w:t>8</w:t>
            </w:r>
          </w:p>
        </w:tc>
        <w:tc>
          <w:tcPr>
            <w:tcW w:w="4076" w:type="dxa"/>
          </w:tcPr>
          <w:p w14:paraId="103E9731" w14:textId="431D9E00" w:rsidR="00861956" w:rsidRDefault="00861956" w:rsidP="00861956">
            <w:pPr>
              <w:cnfStyle w:val="000000000000" w:firstRow="0" w:lastRow="0" w:firstColumn="0" w:lastColumn="0" w:oddVBand="0" w:evenVBand="0" w:oddHBand="0" w:evenHBand="0" w:firstRowFirstColumn="0" w:firstRowLastColumn="0" w:lastRowFirstColumn="0" w:lastRowLastColumn="0"/>
            </w:pPr>
          </w:p>
        </w:tc>
        <w:tc>
          <w:tcPr>
            <w:tcW w:w="3958" w:type="dxa"/>
          </w:tcPr>
          <w:p w14:paraId="4C3AF603" w14:textId="72F40DCB" w:rsidR="00861956" w:rsidRDefault="00861956" w:rsidP="00861956">
            <w:pPr>
              <w:cnfStyle w:val="000000000000" w:firstRow="0" w:lastRow="0" w:firstColumn="0" w:lastColumn="0" w:oddVBand="0" w:evenVBand="0" w:oddHBand="0" w:evenHBand="0" w:firstRowFirstColumn="0" w:firstRowLastColumn="0" w:lastRowFirstColumn="0" w:lastRowLastColumn="0"/>
            </w:pPr>
            <w:r w:rsidRPr="00861956">
              <w:t>Open_drawer</w:t>
            </w:r>
          </w:p>
        </w:tc>
      </w:tr>
      <w:tr w:rsidR="00861956" w14:paraId="50A3747F" w14:textId="77777777" w:rsidTr="00A20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 w:type="dxa"/>
          </w:tcPr>
          <w:p w14:paraId="41E0883F" w14:textId="1CB4C7B8" w:rsidR="00861956" w:rsidRDefault="00861956" w:rsidP="00861956">
            <w:r>
              <w:rPr>
                <w:rFonts w:hint="eastAsia"/>
              </w:rPr>
              <w:t>9</w:t>
            </w:r>
          </w:p>
        </w:tc>
        <w:tc>
          <w:tcPr>
            <w:tcW w:w="4076" w:type="dxa"/>
          </w:tcPr>
          <w:p w14:paraId="71DBA123" w14:textId="49B863FC" w:rsidR="00861956" w:rsidRDefault="00861956" w:rsidP="00861956">
            <w:pPr>
              <w:cnfStyle w:val="000000100000" w:firstRow="0" w:lastRow="0" w:firstColumn="0" w:lastColumn="0" w:oddVBand="0" w:evenVBand="0" w:oddHBand="1" w:evenHBand="0" w:firstRowFirstColumn="0" w:firstRowLastColumn="0" w:lastRowFirstColumn="0" w:lastRowLastColumn="0"/>
            </w:pPr>
          </w:p>
        </w:tc>
        <w:tc>
          <w:tcPr>
            <w:tcW w:w="3958" w:type="dxa"/>
          </w:tcPr>
          <w:p w14:paraId="11C1BE05" w14:textId="49DE2516" w:rsidR="00861956" w:rsidRPr="00861956" w:rsidRDefault="00861956" w:rsidP="00861956">
            <w:pPr>
              <w:cnfStyle w:val="000000100000" w:firstRow="0" w:lastRow="0" w:firstColumn="0" w:lastColumn="0" w:oddVBand="0" w:evenVBand="0" w:oddHBand="1" w:evenHBand="0" w:firstRowFirstColumn="0" w:firstRowLastColumn="0" w:lastRowFirstColumn="0" w:lastRowLastColumn="0"/>
            </w:pPr>
            <w:r w:rsidRPr="00861956">
              <w:t>Close_drawer</w:t>
            </w:r>
          </w:p>
        </w:tc>
      </w:tr>
      <w:tr w:rsidR="00861956" w14:paraId="515AB688" w14:textId="77777777" w:rsidTr="00A20FBE">
        <w:tc>
          <w:tcPr>
            <w:cnfStyle w:val="001000000000" w:firstRow="0" w:lastRow="0" w:firstColumn="1" w:lastColumn="0" w:oddVBand="0" w:evenVBand="0" w:oddHBand="0" w:evenHBand="0" w:firstRowFirstColumn="0" w:firstRowLastColumn="0" w:lastRowFirstColumn="0" w:lastRowLastColumn="0"/>
            <w:tcW w:w="460" w:type="dxa"/>
          </w:tcPr>
          <w:p w14:paraId="39042351" w14:textId="6EE55258" w:rsidR="00861956" w:rsidRDefault="00861956" w:rsidP="00861956">
            <w:r>
              <w:t>1</w:t>
            </w:r>
            <w:r>
              <w:rPr>
                <w:rFonts w:hint="eastAsia"/>
              </w:rPr>
              <w:t>0</w:t>
            </w:r>
          </w:p>
        </w:tc>
        <w:tc>
          <w:tcPr>
            <w:tcW w:w="4076" w:type="dxa"/>
          </w:tcPr>
          <w:p w14:paraId="66350631" w14:textId="5DD7C096" w:rsidR="00861956" w:rsidRDefault="00861956" w:rsidP="00861956">
            <w:pPr>
              <w:cnfStyle w:val="000000000000" w:firstRow="0" w:lastRow="0" w:firstColumn="0" w:lastColumn="0" w:oddVBand="0" w:evenVBand="0" w:oddHBand="0" w:evenHBand="0" w:firstRowFirstColumn="0" w:firstRowLastColumn="0" w:lastRowFirstColumn="0" w:lastRowLastColumn="0"/>
            </w:pPr>
          </w:p>
        </w:tc>
        <w:tc>
          <w:tcPr>
            <w:tcW w:w="3958" w:type="dxa"/>
          </w:tcPr>
          <w:p w14:paraId="1B3B69E8" w14:textId="611DC6AF" w:rsidR="00861956" w:rsidRPr="00861956" w:rsidRDefault="00861956" w:rsidP="00861956">
            <w:pPr>
              <w:cnfStyle w:val="000000000000" w:firstRow="0" w:lastRow="0" w:firstColumn="0" w:lastColumn="0" w:oddVBand="0" w:evenVBand="0" w:oddHBand="0" w:evenHBand="0" w:firstRowFirstColumn="0" w:firstRowLastColumn="0" w:lastRowFirstColumn="0" w:lastRowLastColumn="0"/>
            </w:pPr>
            <w:r w:rsidRPr="00861956">
              <w:t>Change_tab</w:t>
            </w:r>
          </w:p>
        </w:tc>
      </w:tr>
      <w:tr w:rsidR="00861956" w14:paraId="60FF9656" w14:textId="77777777" w:rsidTr="00A20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 w:type="dxa"/>
          </w:tcPr>
          <w:p w14:paraId="1878FEBF" w14:textId="6E94EB8F" w:rsidR="00861956" w:rsidRDefault="00861956" w:rsidP="00861956">
            <w:r>
              <w:rPr>
                <w:rFonts w:hint="eastAsia"/>
              </w:rPr>
              <w:t>11</w:t>
            </w:r>
          </w:p>
        </w:tc>
        <w:tc>
          <w:tcPr>
            <w:tcW w:w="4076" w:type="dxa"/>
          </w:tcPr>
          <w:p w14:paraId="65EDF60C" w14:textId="6ECBB8AF" w:rsidR="00861956" w:rsidRDefault="00861956" w:rsidP="00861956">
            <w:pPr>
              <w:cnfStyle w:val="000000100000" w:firstRow="0" w:lastRow="0" w:firstColumn="0" w:lastColumn="0" w:oddVBand="0" w:evenVBand="0" w:oddHBand="1" w:evenHBand="0" w:firstRowFirstColumn="0" w:firstRowLastColumn="0" w:lastRowFirstColumn="0" w:lastRowLastColumn="0"/>
            </w:pPr>
          </w:p>
        </w:tc>
        <w:tc>
          <w:tcPr>
            <w:tcW w:w="3958" w:type="dxa"/>
          </w:tcPr>
          <w:p w14:paraId="7505223E" w14:textId="76C161C2" w:rsidR="00861956" w:rsidRPr="00861956" w:rsidRDefault="00861956" w:rsidP="00861956">
            <w:pPr>
              <w:cnfStyle w:val="000000100000" w:firstRow="0" w:lastRow="0" w:firstColumn="0" w:lastColumn="0" w:oddVBand="0" w:evenVBand="0" w:oddHBand="1" w:evenHBand="0" w:firstRowFirstColumn="0" w:firstRowLastColumn="0" w:lastRowFirstColumn="0" w:lastRowLastColumn="0"/>
            </w:pPr>
            <w:r w:rsidRPr="00861956">
              <w:t>New_tab</w:t>
            </w:r>
          </w:p>
        </w:tc>
      </w:tr>
      <w:tr w:rsidR="00861956" w14:paraId="37E83E30" w14:textId="77777777" w:rsidTr="00A20FBE">
        <w:tc>
          <w:tcPr>
            <w:cnfStyle w:val="001000000000" w:firstRow="0" w:lastRow="0" w:firstColumn="1" w:lastColumn="0" w:oddVBand="0" w:evenVBand="0" w:oddHBand="0" w:evenHBand="0" w:firstRowFirstColumn="0" w:firstRowLastColumn="0" w:lastRowFirstColumn="0" w:lastRowLastColumn="0"/>
            <w:tcW w:w="460" w:type="dxa"/>
          </w:tcPr>
          <w:p w14:paraId="2BA23CC4" w14:textId="621DB4DF" w:rsidR="00861956" w:rsidRDefault="00861956" w:rsidP="00861956">
            <w:r>
              <w:rPr>
                <w:rFonts w:hint="eastAsia"/>
              </w:rPr>
              <w:t>12</w:t>
            </w:r>
          </w:p>
        </w:tc>
        <w:tc>
          <w:tcPr>
            <w:tcW w:w="4076" w:type="dxa"/>
          </w:tcPr>
          <w:p w14:paraId="348F596A" w14:textId="74D1B1E3" w:rsidR="00861956" w:rsidRDefault="00861956" w:rsidP="00861956">
            <w:pPr>
              <w:cnfStyle w:val="000000000000" w:firstRow="0" w:lastRow="0" w:firstColumn="0" w:lastColumn="0" w:oddVBand="0" w:evenVBand="0" w:oddHBand="0" w:evenHBand="0" w:firstRowFirstColumn="0" w:firstRowLastColumn="0" w:lastRowFirstColumn="0" w:lastRowLastColumn="0"/>
            </w:pPr>
          </w:p>
        </w:tc>
        <w:tc>
          <w:tcPr>
            <w:tcW w:w="3958" w:type="dxa"/>
          </w:tcPr>
          <w:p w14:paraId="7A660C06" w14:textId="5A60BE8A" w:rsidR="00861956" w:rsidRPr="00861956" w:rsidRDefault="00861956" w:rsidP="00861956">
            <w:pPr>
              <w:cnfStyle w:val="000000000000" w:firstRow="0" w:lastRow="0" w:firstColumn="0" w:lastColumn="0" w:oddVBand="0" w:evenVBand="0" w:oddHBand="0" w:evenHBand="0" w:firstRowFirstColumn="0" w:firstRowLastColumn="0" w:lastRowFirstColumn="0" w:lastRowLastColumn="0"/>
            </w:pPr>
            <w:r w:rsidRPr="00861956">
              <w:t>Close_tab</w:t>
            </w:r>
          </w:p>
        </w:tc>
      </w:tr>
      <w:tr w:rsidR="00861956" w14:paraId="130A2709" w14:textId="77777777" w:rsidTr="00A20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 w:type="dxa"/>
          </w:tcPr>
          <w:p w14:paraId="056983A5" w14:textId="28B0CCD1" w:rsidR="00861956" w:rsidRDefault="00861956" w:rsidP="00861956">
            <w:r>
              <w:rPr>
                <w:rFonts w:hint="eastAsia"/>
              </w:rPr>
              <w:t>13</w:t>
            </w:r>
          </w:p>
        </w:tc>
        <w:tc>
          <w:tcPr>
            <w:tcW w:w="4076" w:type="dxa"/>
          </w:tcPr>
          <w:p w14:paraId="3AC86D23" w14:textId="0A01E2E1" w:rsidR="00861956" w:rsidRDefault="00861956" w:rsidP="00861956">
            <w:pPr>
              <w:cnfStyle w:val="000000100000" w:firstRow="0" w:lastRow="0" w:firstColumn="0" w:lastColumn="0" w:oddVBand="0" w:evenVBand="0" w:oddHBand="1" w:evenHBand="0" w:firstRowFirstColumn="0" w:firstRowLastColumn="0" w:lastRowFirstColumn="0" w:lastRowLastColumn="0"/>
            </w:pPr>
          </w:p>
        </w:tc>
        <w:tc>
          <w:tcPr>
            <w:tcW w:w="3958" w:type="dxa"/>
          </w:tcPr>
          <w:p w14:paraId="360FB11B" w14:textId="57C69A5D" w:rsidR="00861956" w:rsidRPr="00861956" w:rsidRDefault="00861956" w:rsidP="00861956">
            <w:pPr>
              <w:cnfStyle w:val="000000100000" w:firstRow="0" w:lastRow="0" w:firstColumn="0" w:lastColumn="0" w:oddVBand="0" w:evenVBand="0" w:oddHBand="1" w:evenHBand="0" w:firstRowFirstColumn="0" w:firstRowLastColumn="0" w:lastRowFirstColumn="0" w:lastRowLastColumn="0"/>
            </w:pPr>
            <w:r w:rsidRPr="00861956">
              <w:t>Configure</w:t>
            </w:r>
          </w:p>
        </w:tc>
      </w:tr>
      <w:tr w:rsidR="00861956" w14:paraId="543E3CA7" w14:textId="77777777" w:rsidTr="00A20FBE">
        <w:tc>
          <w:tcPr>
            <w:cnfStyle w:val="001000000000" w:firstRow="0" w:lastRow="0" w:firstColumn="1" w:lastColumn="0" w:oddVBand="0" w:evenVBand="0" w:oddHBand="0" w:evenHBand="0" w:firstRowFirstColumn="0" w:firstRowLastColumn="0" w:lastRowFirstColumn="0" w:lastRowLastColumn="0"/>
            <w:tcW w:w="460" w:type="dxa"/>
          </w:tcPr>
          <w:p w14:paraId="684A105A" w14:textId="21AE46CB" w:rsidR="00861956" w:rsidRDefault="00861956" w:rsidP="00861956">
            <w:r>
              <w:rPr>
                <w:rFonts w:hint="eastAsia"/>
              </w:rPr>
              <w:t>14</w:t>
            </w:r>
          </w:p>
        </w:tc>
        <w:tc>
          <w:tcPr>
            <w:tcW w:w="4076" w:type="dxa"/>
          </w:tcPr>
          <w:p w14:paraId="1C432F33" w14:textId="3BEC035E" w:rsidR="00861956" w:rsidRDefault="00861956" w:rsidP="00861956">
            <w:pPr>
              <w:cnfStyle w:val="000000000000" w:firstRow="0" w:lastRow="0" w:firstColumn="0" w:lastColumn="0" w:oddVBand="0" w:evenVBand="0" w:oddHBand="0" w:evenHBand="0" w:firstRowFirstColumn="0" w:firstRowLastColumn="0" w:lastRowFirstColumn="0" w:lastRowLastColumn="0"/>
            </w:pPr>
          </w:p>
        </w:tc>
        <w:tc>
          <w:tcPr>
            <w:tcW w:w="3958" w:type="dxa"/>
          </w:tcPr>
          <w:p w14:paraId="58767A4A" w14:textId="3EDAB0CA" w:rsidR="00861956" w:rsidRPr="00861956" w:rsidRDefault="00861956" w:rsidP="00861956">
            <w:pPr>
              <w:cnfStyle w:val="000000000000" w:firstRow="0" w:lastRow="0" w:firstColumn="0" w:lastColumn="0" w:oddVBand="0" w:evenVBand="0" w:oddHBand="0" w:evenHBand="0" w:firstRowFirstColumn="0" w:firstRowLastColumn="0" w:lastRowFirstColumn="0" w:lastRowLastColumn="0"/>
            </w:pPr>
            <w:r w:rsidRPr="00861956">
              <w:t>APP_information</w:t>
            </w:r>
          </w:p>
        </w:tc>
      </w:tr>
      <w:tr w:rsidR="00861956" w14:paraId="3E60AA82" w14:textId="77777777" w:rsidTr="00A20F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 w:type="dxa"/>
          </w:tcPr>
          <w:p w14:paraId="5F4186DA" w14:textId="35DE9D8F" w:rsidR="00861956" w:rsidRDefault="00861956" w:rsidP="00861956">
            <w:r>
              <w:rPr>
                <w:rFonts w:hint="eastAsia"/>
              </w:rPr>
              <w:t>15</w:t>
            </w:r>
          </w:p>
        </w:tc>
        <w:tc>
          <w:tcPr>
            <w:tcW w:w="4076" w:type="dxa"/>
          </w:tcPr>
          <w:p w14:paraId="5DF02685" w14:textId="7C62396A" w:rsidR="00861956" w:rsidRDefault="00861956" w:rsidP="00861956">
            <w:pPr>
              <w:cnfStyle w:val="000000100000" w:firstRow="0" w:lastRow="0" w:firstColumn="0" w:lastColumn="0" w:oddVBand="0" w:evenVBand="0" w:oddHBand="1" w:evenHBand="0" w:firstRowFirstColumn="0" w:firstRowLastColumn="0" w:lastRowFirstColumn="0" w:lastRowLastColumn="0"/>
            </w:pPr>
          </w:p>
        </w:tc>
        <w:tc>
          <w:tcPr>
            <w:tcW w:w="3958" w:type="dxa"/>
          </w:tcPr>
          <w:p w14:paraId="6102AAD5" w14:textId="0EF079B2" w:rsidR="00861956" w:rsidRPr="00861956" w:rsidRDefault="00861956" w:rsidP="00861956">
            <w:pPr>
              <w:cnfStyle w:val="000000100000" w:firstRow="0" w:lastRow="0" w:firstColumn="0" w:lastColumn="0" w:oddVBand="0" w:evenVBand="0" w:oddHBand="1" w:evenHBand="0" w:firstRowFirstColumn="0" w:firstRowLastColumn="0" w:lastRowFirstColumn="0" w:lastRowLastColumn="0"/>
            </w:pPr>
            <w:r w:rsidRPr="00861956">
              <w:t>Select_text_field</w:t>
            </w:r>
          </w:p>
        </w:tc>
      </w:tr>
      <w:tr w:rsidR="00861956" w14:paraId="4C38A488" w14:textId="77777777" w:rsidTr="00A20FBE">
        <w:tc>
          <w:tcPr>
            <w:cnfStyle w:val="001000000000" w:firstRow="0" w:lastRow="0" w:firstColumn="1" w:lastColumn="0" w:oddVBand="0" w:evenVBand="0" w:oddHBand="0" w:evenHBand="0" w:firstRowFirstColumn="0" w:firstRowLastColumn="0" w:lastRowFirstColumn="0" w:lastRowLastColumn="0"/>
            <w:tcW w:w="460" w:type="dxa"/>
          </w:tcPr>
          <w:p w14:paraId="6042B71D" w14:textId="384F3930" w:rsidR="00861956" w:rsidRDefault="00861956" w:rsidP="00861956">
            <w:r>
              <w:rPr>
                <w:rFonts w:hint="eastAsia"/>
              </w:rPr>
              <w:t>16</w:t>
            </w:r>
          </w:p>
        </w:tc>
        <w:tc>
          <w:tcPr>
            <w:tcW w:w="4076" w:type="dxa"/>
          </w:tcPr>
          <w:p w14:paraId="714AA087" w14:textId="6FDF3009" w:rsidR="00861956" w:rsidRDefault="00861956" w:rsidP="00861956">
            <w:pPr>
              <w:cnfStyle w:val="000000000000" w:firstRow="0" w:lastRow="0" w:firstColumn="0" w:lastColumn="0" w:oddVBand="0" w:evenVBand="0" w:oddHBand="0" w:evenHBand="0" w:firstRowFirstColumn="0" w:firstRowLastColumn="0" w:lastRowFirstColumn="0" w:lastRowLastColumn="0"/>
            </w:pPr>
          </w:p>
        </w:tc>
        <w:tc>
          <w:tcPr>
            <w:tcW w:w="3958" w:type="dxa"/>
          </w:tcPr>
          <w:p w14:paraId="56FD3DCC" w14:textId="3FF6BB4C" w:rsidR="00861956" w:rsidRPr="00861956" w:rsidRDefault="00861956" w:rsidP="00861956">
            <w:pPr>
              <w:cnfStyle w:val="000000000000" w:firstRow="0" w:lastRow="0" w:firstColumn="0" w:lastColumn="0" w:oddVBand="0" w:evenVBand="0" w:oddHBand="0" w:evenHBand="0" w:firstRowFirstColumn="0" w:firstRowLastColumn="0" w:lastRowFirstColumn="0" w:lastRowLastColumn="0"/>
            </w:pPr>
            <w:r w:rsidRPr="00861956">
              <w:t>Others</w:t>
            </w:r>
          </w:p>
        </w:tc>
      </w:tr>
    </w:tbl>
    <w:p w14:paraId="06771F08" w14:textId="5422EB0B" w:rsidR="002A3BEE" w:rsidRDefault="002A3BEE" w:rsidP="008631AC">
      <w:pPr>
        <w:pStyle w:val="ab"/>
        <w:jc w:val="both"/>
      </w:pPr>
      <w:bookmarkStart w:id="145" w:name="_Ref422682317"/>
    </w:p>
    <w:p w14:paraId="2D04D2A6" w14:textId="168826AD" w:rsidR="002A3BEE" w:rsidRPr="00954446" w:rsidRDefault="002A3BEE" w:rsidP="00954446">
      <w:pPr>
        <w:rPr>
          <w:szCs w:val="20"/>
        </w:rPr>
      </w:pPr>
      <w:r>
        <w:br w:type="page"/>
      </w:r>
      <w:bookmarkEnd w:id="145"/>
    </w:p>
    <w:p w14:paraId="56E14439" w14:textId="0EF9D847" w:rsidR="006F4F43" w:rsidRDefault="006F4F43" w:rsidP="006F4F43">
      <w:pPr>
        <w:pStyle w:val="ab"/>
        <w:keepNext/>
      </w:pPr>
      <w:bookmarkStart w:id="146" w:name="_Ref422682320"/>
      <w:bookmarkStart w:id="147" w:name="_Toc424203414"/>
      <w:r>
        <w:lastRenderedPageBreak/>
        <w:t xml:space="preserve">Table </w:t>
      </w:r>
      <w:r w:rsidR="003A560F">
        <w:fldChar w:fldCharType="begin"/>
      </w:r>
      <w:r w:rsidR="003A560F">
        <w:instrText xml:space="preserve"> STYLEREF 1 \s </w:instrText>
      </w:r>
      <w:r w:rsidR="003A560F">
        <w:fldChar w:fldCharType="separate"/>
      </w:r>
      <w:r w:rsidR="00CA3B44">
        <w:rPr>
          <w:noProof/>
        </w:rPr>
        <w:t>6</w:t>
      </w:r>
      <w:r w:rsidR="003A560F">
        <w:rPr>
          <w:noProof/>
        </w:rPr>
        <w:fldChar w:fldCharType="end"/>
      </w:r>
      <w:r w:rsidR="0020196B">
        <w:t>.</w:t>
      </w:r>
      <w:r w:rsidR="003A560F">
        <w:fldChar w:fldCharType="begin"/>
      </w:r>
      <w:r w:rsidR="003A560F">
        <w:instrText xml:space="preserve"> SEQ Table \* ARABIC \s 1 </w:instrText>
      </w:r>
      <w:r w:rsidR="003A560F">
        <w:fldChar w:fldCharType="separate"/>
      </w:r>
      <w:r w:rsidR="00CA3B44">
        <w:rPr>
          <w:noProof/>
        </w:rPr>
        <w:t>3</w:t>
      </w:r>
      <w:r w:rsidR="003A560F">
        <w:rPr>
          <w:noProof/>
        </w:rPr>
        <w:fldChar w:fldCharType="end"/>
      </w:r>
      <w:bookmarkEnd w:id="146"/>
      <w:r>
        <w:tab/>
        <w:t>Normalized terms for “File Manager”</w:t>
      </w:r>
      <w:bookmarkEnd w:id="147"/>
    </w:p>
    <w:tbl>
      <w:tblPr>
        <w:tblStyle w:val="56"/>
        <w:tblW w:w="0" w:type="auto"/>
        <w:tblLook w:val="04A0" w:firstRow="1" w:lastRow="0" w:firstColumn="1" w:lastColumn="0" w:noHBand="0" w:noVBand="1"/>
      </w:tblPr>
      <w:tblGrid>
        <w:gridCol w:w="460"/>
        <w:gridCol w:w="4076"/>
        <w:gridCol w:w="3958"/>
      </w:tblGrid>
      <w:tr w:rsidR="006F4F43" w14:paraId="43F97D06" w14:textId="77777777" w:rsidTr="00D8524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0" w:type="dxa"/>
          </w:tcPr>
          <w:p w14:paraId="653A3C3C" w14:textId="77777777" w:rsidR="006F4F43" w:rsidRDefault="006F4F43" w:rsidP="00D85248">
            <w:r>
              <w:t>#</w:t>
            </w:r>
          </w:p>
        </w:tc>
        <w:tc>
          <w:tcPr>
            <w:tcW w:w="4076" w:type="dxa"/>
          </w:tcPr>
          <w:p w14:paraId="0625BD91" w14:textId="77777777" w:rsidR="006F4F43" w:rsidRDefault="006F4F43" w:rsidP="00D85248">
            <w:pPr>
              <w:cnfStyle w:val="100000000000" w:firstRow="1" w:lastRow="0" w:firstColumn="0" w:lastColumn="0" w:oddVBand="0" w:evenVBand="0" w:oddHBand="0" w:evenHBand="0" w:firstRowFirstColumn="0" w:firstRowLastColumn="0" w:lastRowFirstColumn="0" w:lastRowLastColumn="0"/>
            </w:pPr>
            <w:r>
              <w:t>For screens</w:t>
            </w:r>
          </w:p>
        </w:tc>
        <w:tc>
          <w:tcPr>
            <w:tcW w:w="3958" w:type="dxa"/>
          </w:tcPr>
          <w:p w14:paraId="70E60923" w14:textId="77777777" w:rsidR="006F4F43" w:rsidRDefault="006F4F43" w:rsidP="00D85248">
            <w:pPr>
              <w:cnfStyle w:val="100000000000" w:firstRow="1" w:lastRow="0" w:firstColumn="0" w:lastColumn="0" w:oddVBand="0" w:evenVBand="0" w:oddHBand="0" w:evenHBand="0" w:firstRowFirstColumn="0" w:firstRowLastColumn="0" w:lastRowFirstColumn="0" w:lastRowLastColumn="0"/>
            </w:pPr>
            <w:r>
              <w:t>F</w:t>
            </w:r>
            <w:r>
              <w:rPr>
                <w:rFonts w:hint="eastAsia"/>
              </w:rPr>
              <w:t xml:space="preserve">or </w:t>
            </w:r>
            <w:r>
              <w:t>actions</w:t>
            </w:r>
          </w:p>
        </w:tc>
      </w:tr>
      <w:tr w:rsidR="006F4F43" w14:paraId="1F7B78D0" w14:textId="77777777" w:rsidTr="00D852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 w:type="dxa"/>
          </w:tcPr>
          <w:p w14:paraId="553E2C04" w14:textId="77777777" w:rsidR="006F4F43" w:rsidRPr="00861956" w:rsidRDefault="006F4F43" w:rsidP="00D85248">
            <w:r>
              <w:rPr>
                <w:rFonts w:hint="eastAsia"/>
              </w:rPr>
              <w:t>1</w:t>
            </w:r>
          </w:p>
        </w:tc>
        <w:tc>
          <w:tcPr>
            <w:tcW w:w="4076" w:type="dxa"/>
          </w:tcPr>
          <w:p w14:paraId="4D2B7151" w14:textId="594E9455" w:rsidR="006F4F43" w:rsidRDefault="006F4F43" w:rsidP="00D85248">
            <w:pPr>
              <w:cnfStyle w:val="000000100000" w:firstRow="0" w:lastRow="0" w:firstColumn="0" w:lastColumn="0" w:oddVBand="0" w:evenVBand="0" w:oddHBand="1" w:evenHBand="0" w:firstRowFirstColumn="0" w:firstRowLastColumn="0" w:lastRowFirstColumn="0" w:lastRowLastColumn="0"/>
            </w:pPr>
            <w:r w:rsidRPr="006F4F43">
              <w:t>Folder</w:t>
            </w:r>
          </w:p>
        </w:tc>
        <w:tc>
          <w:tcPr>
            <w:tcW w:w="3958" w:type="dxa"/>
          </w:tcPr>
          <w:p w14:paraId="16A6FE6E" w14:textId="21AC5E64" w:rsidR="006F4F43" w:rsidRPr="00861956" w:rsidRDefault="00D85248" w:rsidP="00D85248">
            <w:pPr>
              <w:cnfStyle w:val="000000100000" w:firstRow="0" w:lastRow="0" w:firstColumn="0" w:lastColumn="0" w:oddVBand="0" w:evenVBand="0" w:oddHBand="1" w:evenHBand="0" w:firstRowFirstColumn="0" w:firstRowLastColumn="0" w:lastRowFirstColumn="0" w:lastRowLastColumn="0"/>
            </w:pPr>
            <w:r w:rsidRPr="00D85248">
              <w:t>Change_folder</w:t>
            </w:r>
          </w:p>
        </w:tc>
      </w:tr>
      <w:tr w:rsidR="006F4F43" w14:paraId="10A51ABE" w14:textId="77777777" w:rsidTr="00D85248">
        <w:tc>
          <w:tcPr>
            <w:cnfStyle w:val="001000000000" w:firstRow="0" w:lastRow="0" w:firstColumn="1" w:lastColumn="0" w:oddVBand="0" w:evenVBand="0" w:oddHBand="0" w:evenHBand="0" w:firstRowFirstColumn="0" w:firstRowLastColumn="0" w:lastRowFirstColumn="0" w:lastRowLastColumn="0"/>
            <w:tcW w:w="460" w:type="dxa"/>
          </w:tcPr>
          <w:p w14:paraId="5ED6758A" w14:textId="77777777" w:rsidR="006F4F43" w:rsidRPr="00861956" w:rsidRDefault="006F4F43" w:rsidP="00D85248">
            <w:r>
              <w:rPr>
                <w:rFonts w:hint="eastAsia"/>
              </w:rPr>
              <w:t>2</w:t>
            </w:r>
          </w:p>
        </w:tc>
        <w:tc>
          <w:tcPr>
            <w:tcW w:w="4076" w:type="dxa"/>
          </w:tcPr>
          <w:p w14:paraId="64680EE4" w14:textId="2AA29F58" w:rsidR="006F4F43" w:rsidRDefault="006F4F43" w:rsidP="00D85248">
            <w:pPr>
              <w:cnfStyle w:val="000000000000" w:firstRow="0" w:lastRow="0" w:firstColumn="0" w:lastColumn="0" w:oddVBand="0" w:evenVBand="0" w:oddHBand="0" w:evenHBand="0" w:firstRowFirstColumn="0" w:firstRowLastColumn="0" w:lastRowFirstColumn="0" w:lastRowLastColumn="0"/>
            </w:pPr>
            <w:r w:rsidRPr="006F4F43">
              <w:t>Create_query</w:t>
            </w:r>
          </w:p>
        </w:tc>
        <w:tc>
          <w:tcPr>
            <w:tcW w:w="3958" w:type="dxa"/>
          </w:tcPr>
          <w:p w14:paraId="07101FEA" w14:textId="4ACBA6D6" w:rsidR="006F4F43" w:rsidRDefault="00D85248" w:rsidP="00D85248">
            <w:pPr>
              <w:cnfStyle w:val="000000000000" w:firstRow="0" w:lastRow="0" w:firstColumn="0" w:lastColumn="0" w:oddVBand="0" w:evenVBand="0" w:oddHBand="0" w:evenHBand="0" w:firstRowFirstColumn="0" w:firstRowLastColumn="0" w:lastRowFirstColumn="0" w:lastRowLastColumn="0"/>
            </w:pPr>
            <w:r w:rsidRPr="00D85248">
              <w:t>Open_file</w:t>
            </w:r>
          </w:p>
        </w:tc>
      </w:tr>
      <w:tr w:rsidR="006F4F43" w14:paraId="120A84D8" w14:textId="77777777" w:rsidTr="00D852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 w:type="dxa"/>
          </w:tcPr>
          <w:p w14:paraId="28FFB07C" w14:textId="77777777" w:rsidR="006F4F43" w:rsidRPr="00861956" w:rsidRDefault="006F4F43" w:rsidP="00D85248">
            <w:r>
              <w:rPr>
                <w:rFonts w:hint="eastAsia"/>
              </w:rPr>
              <w:t>3</w:t>
            </w:r>
          </w:p>
        </w:tc>
        <w:tc>
          <w:tcPr>
            <w:tcW w:w="4076" w:type="dxa"/>
          </w:tcPr>
          <w:p w14:paraId="74224721" w14:textId="5CB81159" w:rsidR="006F4F43" w:rsidRDefault="006F4F43" w:rsidP="00D85248">
            <w:pPr>
              <w:cnfStyle w:val="000000100000" w:firstRow="0" w:lastRow="0" w:firstColumn="0" w:lastColumn="0" w:oddVBand="0" w:evenVBand="0" w:oddHBand="1" w:evenHBand="0" w:firstRowFirstColumn="0" w:firstRowLastColumn="0" w:lastRowFirstColumn="0" w:lastRowLastColumn="0"/>
            </w:pPr>
            <w:r w:rsidRPr="006F4F43">
              <w:t>Search_query</w:t>
            </w:r>
          </w:p>
        </w:tc>
        <w:tc>
          <w:tcPr>
            <w:tcW w:w="3958" w:type="dxa"/>
          </w:tcPr>
          <w:p w14:paraId="620FC522" w14:textId="4F626C5D" w:rsidR="006F4F43" w:rsidRDefault="00D85248" w:rsidP="00D85248">
            <w:pPr>
              <w:cnfStyle w:val="000000100000" w:firstRow="0" w:lastRow="0" w:firstColumn="0" w:lastColumn="0" w:oddVBand="0" w:evenVBand="0" w:oddHBand="1" w:evenHBand="0" w:firstRowFirstColumn="0" w:firstRowLastColumn="0" w:lastRowFirstColumn="0" w:lastRowLastColumn="0"/>
            </w:pPr>
            <w:r w:rsidRPr="00D85248">
              <w:t>Create_file</w:t>
            </w:r>
          </w:p>
        </w:tc>
      </w:tr>
      <w:tr w:rsidR="006F4F43" w14:paraId="3E24A2D2" w14:textId="77777777" w:rsidTr="00D85248">
        <w:tc>
          <w:tcPr>
            <w:cnfStyle w:val="001000000000" w:firstRow="0" w:lastRow="0" w:firstColumn="1" w:lastColumn="0" w:oddVBand="0" w:evenVBand="0" w:oddHBand="0" w:evenHBand="0" w:firstRowFirstColumn="0" w:firstRowLastColumn="0" w:lastRowFirstColumn="0" w:lastRowLastColumn="0"/>
            <w:tcW w:w="460" w:type="dxa"/>
          </w:tcPr>
          <w:p w14:paraId="3896FDA1" w14:textId="77777777" w:rsidR="006F4F43" w:rsidRPr="00861956" w:rsidRDefault="006F4F43" w:rsidP="00D85248">
            <w:r>
              <w:rPr>
                <w:rFonts w:hint="eastAsia"/>
              </w:rPr>
              <w:t>4</w:t>
            </w:r>
          </w:p>
        </w:tc>
        <w:tc>
          <w:tcPr>
            <w:tcW w:w="4076" w:type="dxa"/>
          </w:tcPr>
          <w:p w14:paraId="138CD4F2" w14:textId="3A10E5ED" w:rsidR="006F4F43" w:rsidRDefault="006F4F43" w:rsidP="00D85248">
            <w:pPr>
              <w:cnfStyle w:val="000000000000" w:firstRow="0" w:lastRow="0" w:firstColumn="0" w:lastColumn="0" w:oddVBand="0" w:evenVBand="0" w:oddHBand="0" w:evenHBand="0" w:firstRowFirstColumn="0" w:firstRowLastColumn="0" w:lastRowFirstColumn="0" w:lastRowLastColumn="0"/>
            </w:pPr>
            <w:r w:rsidRPr="006F4F43">
              <w:t>Compress_query</w:t>
            </w:r>
          </w:p>
        </w:tc>
        <w:tc>
          <w:tcPr>
            <w:tcW w:w="3958" w:type="dxa"/>
          </w:tcPr>
          <w:p w14:paraId="1CD1F805" w14:textId="5525461A" w:rsidR="006F4F43" w:rsidRDefault="00D85248" w:rsidP="00D85248">
            <w:pPr>
              <w:cnfStyle w:val="000000000000" w:firstRow="0" w:lastRow="0" w:firstColumn="0" w:lastColumn="0" w:oddVBand="0" w:evenVBand="0" w:oddHBand="0" w:evenHBand="0" w:firstRowFirstColumn="0" w:firstRowLastColumn="0" w:lastRowFirstColumn="0" w:lastRowLastColumn="0"/>
            </w:pPr>
            <w:r w:rsidRPr="00D85248">
              <w:t>Create_folder</w:t>
            </w:r>
          </w:p>
        </w:tc>
      </w:tr>
      <w:tr w:rsidR="006F4F43" w14:paraId="485D5DCB" w14:textId="77777777" w:rsidTr="00D852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 w:type="dxa"/>
          </w:tcPr>
          <w:p w14:paraId="1E872550" w14:textId="77777777" w:rsidR="006F4F43" w:rsidRPr="00861956" w:rsidRDefault="006F4F43" w:rsidP="00D85248">
            <w:r>
              <w:rPr>
                <w:rFonts w:hint="eastAsia"/>
              </w:rPr>
              <w:t>5</w:t>
            </w:r>
          </w:p>
        </w:tc>
        <w:tc>
          <w:tcPr>
            <w:tcW w:w="4076" w:type="dxa"/>
          </w:tcPr>
          <w:p w14:paraId="41AF2B6E" w14:textId="31059DC2" w:rsidR="006F4F43" w:rsidRDefault="006F4F43" w:rsidP="00D85248">
            <w:pPr>
              <w:cnfStyle w:val="000000100000" w:firstRow="0" w:lastRow="0" w:firstColumn="0" w:lastColumn="0" w:oddVBand="0" w:evenVBand="0" w:oddHBand="1" w:evenHBand="0" w:firstRowFirstColumn="0" w:firstRowLastColumn="0" w:lastRowFirstColumn="0" w:lastRowLastColumn="0"/>
            </w:pPr>
            <w:r w:rsidRPr="006F4F43">
              <w:t>Delete_query</w:t>
            </w:r>
          </w:p>
        </w:tc>
        <w:tc>
          <w:tcPr>
            <w:tcW w:w="3958" w:type="dxa"/>
          </w:tcPr>
          <w:p w14:paraId="7821EBBB" w14:textId="31F64E0B" w:rsidR="006F4F43" w:rsidRDefault="00D85248" w:rsidP="00D85248">
            <w:pPr>
              <w:cnfStyle w:val="000000100000" w:firstRow="0" w:lastRow="0" w:firstColumn="0" w:lastColumn="0" w:oddVBand="0" w:evenVBand="0" w:oddHBand="1" w:evenHBand="0" w:firstRowFirstColumn="0" w:firstRowLastColumn="0" w:lastRowFirstColumn="0" w:lastRowLastColumn="0"/>
            </w:pPr>
            <w:r w:rsidRPr="00D85248">
              <w:t>Search_file_or_folder</w:t>
            </w:r>
          </w:p>
        </w:tc>
      </w:tr>
      <w:tr w:rsidR="006F4F43" w14:paraId="3FDED350" w14:textId="77777777" w:rsidTr="00D85248">
        <w:tc>
          <w:tcPr>
            <w:cnfStyle w:val="001000000000" w:firstRow="0" w:lastRow="0" w:firstColumn="1" w:lastColumn="0" w:oddVBand="0" w:evenVBand="0" w:oddHBand="0" w:evenHBand="0" w:firstRowFirstColumn="0" w:firstRowLastColumn="0" w:lastRowFirstColumn="0" w:lastRowLastColumn="0"/>
            <w:tcW w:w="460" w:type="dxa"/>
          </w:tcPr>
          <w:p w14:paraId="40E40E23" w14:textId="77777777" w:rsidR="006F4F43" w:rsidRPr="00861956" w:rsidRDefault="006F4F43" w:rsidP="00D85248">
            <w:r>
              <w:rPr>
                <w:rFonts w:hint="eastAsia"/>
              </w:rPr>
              <w:t>6</w:t>
            </w:r>
          </w:p>
        </w:tc>
        <w:tc>
          <w:tcPr>
            <w:tcW w:w="4076" w:type="dxa"/>
          </w:tcPr>
          <w:p w14:paraId="07FF22F2" w14:textId="5342A9B0" w:rsidR="006F4F43" w:rsidRDefault="006F4F43" w:rsidP="00D85248">
            <w:pPr>
              <w:cnfStyle w:val="000000000000" w:firstRow="0" w:lastRow="0" w:firstColumn="0" w:lastColumn="0" w:oddVBand="0" w:evenVBand="0" w:oddHBand="0" w:evenHBand="0" w:firstRowFirstColumn="0" w:firstRowLastColumn="0" w:lastRowFirstColumn="0" w:lastRowLastColumn="0"/>
            </w:pPr>
            <w:r w:rsidRPr="006F4F43">
              <w:t>Rename_query</w:t>
            </w:r>
          </w:p>
        </w:tc>
        <w:tc>
          <w:tcPr>
            <w:tcW w:w="3958" w:type="dxa"/>
          </w:tcPr>
          <w:p w14:paraId="61EC434D" w14:textId="0B330425" w:rsidR="006F4F43" w:rsidRDefault="00D85248" w:rsidP="00D85248">
            <w:pPr>
              <w:cnfStyle w:val="000000000000" w:firstRow="0" w:lastRow="0" w:firstColumn="0" w:lastColumn="0" w:oddVBand="0" w:evenVBand="0" w:oddHBand="0" w:evenHBand="0" w:firstRowFirstColumn="0" w:firstRowLastColumn="0" w:lastRowFirstColumn="0" w:lastRowLastColumn="0"/>
            </w:pPr>
            <w:r w:rsidRPr="00D85248">
              <w:t>Select_all</w:t>
            </w:r>
          </w:p>
        </w:tc>
      </w:tr>
      <w:tr w:rsidR="006F4F43" w14:paraId="1BC79C2D" w14:textId="77777777" w:rsidTr="00D852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 w:type="dxa"/>
          </w:tcPr>
          <w:p w14:paraId="625D84F1" w14:textId="77777777" w:rsidR="006F4F43" w:rsidRPr="00861956" w:rsidRDefault="006F4F43" w:rsidP="00D85248">
            <w:r>
              <w:rPr>
                <w:rFonts w:hint="eastAsia"/>
              </w:rPr>
              <w:t>7</w:t>
            </w:r>
          </w:p>
        </w:tc>
        <w:tc>
          <w:tcPr>
            <w:tcW w:w="4076" w:type="dxa"/>
          </w:tcPr>
          <w:p w14:paraId="38C20C6F" w14:textId="2ACAB70F" w:rsidR="006F4F43" w:rsidRDefault="006F4F43" w:rsidP="00D85248">
            <w:pPr>
              <w:cnfStyle w:val="000000100000" w:firstRow="0" w:lastRow="0" w:firstColumn="0" w:lastColumn="0" w:oddVBand="0" w:evenVBand="0" w:oddHBand="1" w:evenHBand="0" w:firstRowFirstColumn="0" w:firstRowLastColumn="0" w:lastRowFirstColumn="0" w:lastRowLastColumn="0"/>
            </w:pPr>
            <w:r w:rsidRPr="006F4F43">
              <w:t>Copy_query</w:t>
            </w:r>
          </w:p>
        </w:tc>
        <w:tc>
          <w:tcPr>
            <w:tcW w:w="3958" w:type="dxa"/>
          </w:tcPr>
          <w:p w14:paraId="0763D3F9" w14:textId="0665D0E5" w:rsidR="006F4F43" w:rsidRDefault="00D85248" w:rsidP="00D85248">
            <w:pPr>
              <w:cnfStyle w:val="000000100000" w:firstRow="0" w:lastRow="0" w:firstColumn="0" w:lastColumn="0" w:oddVBand="0" w:evenVBand="0" w:oddHBand="1" w:evenHBand="0" w:firstRowFirstColumn="0" w:firstRowLastColumn="0" w:lastRowFirstColumn="0" w:lastRowLastColumn="0"/>
            </w:pPr>
            <w:r w:rsidRPr="00D85248">
              <w:t>Select_file_or_folder</w:t>
            </w:r>
          </w:p>
        </w:tc>
      </w:tr>
      <w:tr w:rsidR="006F4F43" w14:paraId="47B74920" w14:textId="77777777" w:rsidTr="00D85248">
        <w:tc>
          <w:tcPr>
            <w:cnfStyle w:val="001000000000" w:firstRow="0" w:lastRow="0" w:firstColumn="1" w:lastColumn="0" w:oddVBand="0" w:evenVBand="0" w:oddHBand="0" w:evenHBand="0" w:firstRowFirstColumn="0" w:firstRowLastColumn="0" w:lastRowFirstColumn="0" w:lastRowLastColumn="0"/>
            <w:tcW w:w="460" w:type="dxa"/>
          </w:tcPr>
          <w:p w14:paraId="53BF1DF9" w14:textId="77777777" w:rsidR="006F4F43" w:rsidRDefault="006F4F43" w:rsidP="00D85248">
            <w:r>
              <w:rPr>
                <w:rFonts w:hint="eastAsia"/>
              </w:rPr>
              <w:t>8</w:t>
            </w:r>
          </w:p>
        </w:tc>
        <w:tc>
          <w:tcPr>
            <w:tcW w:w="4076" w:type="dxa"/>
          </w:tcPr>
          <w:p w14:paraId="65EDB910" w14:textId="0CA4D282" w:rsidR="006F4F43" w:rsidRDefault="006F4F43" w:rsidP="00D85248">
            <w:pPr>
              <w:cnfStyle w:val="000000000000" w:firstRow="0" w:lastRow="0" w:firstColumn="0" w:lastColumn="0" w:oddVBand="0" w:evenVBand="0" w:oddHBand="0" w:evenHBand="0" w:firstRowFirstColumn="0" w:firstRowLastColumn="0" w:lastRowFirstColumn="0" w:lastRowLastColumn="0"/>
            </w:pPr>
            <w:r w:rsidRPr="006F4F43">
              <w:t>Cut_query</w:t>
            </w:r>
          </w:p>
        </w:tc>
        <w:tc>
          <w:tcPr>
            <w:tcW w:w="3958" w:type="dxa"/>
          </w:tcPr>
          <w:p w14:paraId="6BE19252" w14:textId="0600562C" w:rsidR="006F4F43" w:rsidRDefault="00D85248" w:rsidP="00D85248">
            <w:pPr>
              <w:cnfStyle w:val="000000000000" w:firstRow="0" w:lastRow="0" w:firstColumn="0" w:lastColumn="0" w:oddVBand="0" w:evenVBand="0" w:oddHBand="0" w:evenHBand="0" w:firstRowFirstColumn="0" w:firstRowLastColumn="0" w:lastRowFirstColumn="0" w:lastRowLastColumn="0"/>
            </w:pPr>
            <w:r w:rsidRPr="00D85248">
              <w:t>Deselect</w:t>
            </w:r>
          </w:p>
        </w:tc>
      </w:tr>
      <w:tr w:rsidR="006F4F43" w14:paraId="654ACC13" w14:textId="77777777" w:rsidTr="00D852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 w:type="dxa"/>
          </w:tcPr>
          <w:p w14:paraId="7390FC37" w14:textId="5584ABD4" w:rsidR="006F4F43" w:rsidRDefault="00D85248" w:rsidP="00D85248">
            <w:r>
              <w:rPr>
                <w:rFonts w:hint="eastAsia"/>
              </w:rPr>
              <w:t>9</w:t>
            </w:r>
          </w:p>
        </w:tc>
        <w:tc>
          <w:tcPr>
            <w:tcW w:w="4076" w:type="dxa"/>
          </w:tcPr>
          <w:p w14:paraId="1C28BB80" w14:textId="4B2C588B" w:rsidR="006F4F43" w:rsidRPr="006F4F43" w:rsidRDefault="00D85248" w:rsidP="00D85248">
            <w:pPr>
              <w:cnfStyle w:val="000000100000" w:firstRow="0" w:lastRow="0" w:firstColumn="0" w:lastColumn="0" w:oddVBand="0" w:evenVBand="0" w:oddHBand="1" w:evenHBand="0" w:firstRowFirstColumn="0" w:firstRowLastColumn="0" w:lastRowFirstColumn="0" w:lastRowLastColumn="0"/>
            </w:pPr>
            <w:r w:rsidRPr="00D85248">
              <w:t>Paste_query</w:t>
            </w:r>
          </w:p>
        </w:tc>
        <w:tc>
          <w:tcPr>
            <w:tcW w:w="3958" w:type="dxa"/>
          </w:tcPr>
          <w:p w14:paraId="61ADD82B" w14:textId="3E016FB7" w:rsidR="006F4F43" w:rsidRDefault="00D85248" w:rsidP="00D85248">
            <w:pPr>
              <w:cnfStyle w:val="000000100000" w:firstRow="0" w:lastRow="0" w:firstColumn="0" w:lastColumn="0" w:oddVBand="0" w:evenVBand="0" w:oddHBand="1" w:evenHBand="0" w:firstRowFirstColumn="0" w:firstRowLastColumn="0" w:lastRowFirstColumn="0" w:lastRowLastColumn="0"/>
            </w:pPr>
            <w:r w:rsidRPr="00D85248">
              <w:t>Compress_file_or_folder</w:t>
            </w:r>
          </w:p>
        </w:tc>
      </w:tr>
      <w:tr w:rsidR="006F4F43" w14:paraId="5A41CAA0" w14:textId="77777777" w:rsidTr="00D85248">
        <w:tc>
          <w:tcPr>
            <w:cnfStyle w:val="001000000000" w:firstRow="0" w:lastRow="0" w:firstColumn="1" w:lastColumn="0" w:oddVBand="0" w:evenVBand="0" w:oddHBand="0" w:evenHBand="0" w:firstRowFirstColumn="0" w:firstRowLastColumn="0" w:lastRowFirstColumn="0" w:lastRowLastColumn="0"/>
            <w:tcW w:w="460" w:type="dxa"/>
          </w:tcPr>
          <w:p w14:paraId="29701921" w14:textId="7A01E89C" w:rsidR="006F4F43" w:rsidRDefault="00D85248" w:rsidP="00D85248">
            <w:r>
              <w:rPr>
                <w:rFonts w:hint="eastAsia"/>
              </w:rPr>
              <w:t>1</w:t>
            </w:r>
            <w:r>
              <w:t>0</w:t>
            </w:r>
          </w:p>
        </w:tc>
        <w:tc>
          <w:tcPr>
            <w:tcW w:w="4076" w:type="dxa"/>
          </w:tcPr>
          <w:p w14:paraId="4C80C328" w14:textId="7BAEFB57" w:rsidR="006F4F43" w:rsidRPr="006F4F43" w:rsidRDefault="00D85248" w:rsidP="00D85248">
            <w:pPr>
              <w:cnfStyle w:val="000000000000" w:firstRow="0" w:lastRow="0" w:firstColumn="0" w:lastColumn="0" w:oddVBand="0" w:evenVBand="0" w:oddHBand="0" w:evenHBand="0" w:firstRowFirstColumn="0" w:firstRowLastColumn="0" w:lastRowFirstColumn="0" w:lastRowLastColumn="0"/>
            </w:pPr>
            <w:r w:rsidRPr="00D85248">
              <w:t>Move_query</w:t>
            </w:r>
          </w:p>
        </w:tc>
        <w:tc>
          <w:tcPr>
            <w:tcW w:w="3958" w:type="dxa"/>
          </w:tcPr>
          <w:p w14:paraId="02CBA9E8" w14:textId="0CF832F7" w:rsidR="006F4F43" w:rsidRDefault="00D85248" w:rsidP="00D85248">
            <w:pPr>
              <w:cnfStyle w:val="000000000000" w:firstRow="0" w:lastRow="0" w:firstColumn="0" w:lastColumn="0" w:oddVBand="0" w:evenVBand="0" w:oddHBand="0" w:evenHBand="0" w:firstRowFirstColumn="0" w:firstRowLastColumn="0" w:lastRowFirstColumn="0" w:lastRowLastColumn="0"/>
            </w:pPr>
            <w:r w:rsidRPr="00D85248">
              <w:t>Delete_file_or_folder</w:t>
            </w:r>
          </w:p>
        </w:tc>
      </w:tr>
      <w:tr w:rsidR="006F4F43" w14:paraId="68BDAF18" w14:textId="77777777" w:rsidTr="00D852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 w:type="dxa"/>
          </w:tcPr>
          <w:p w14:paraId="2AAF23BA" w14:textId="006BEE5C" w:rsidR="006F4F43" w:rsidRDefault="00D85248" w:rsidP="00D85248">
            <w:r>
              <w:rPr>
                <w:rFonts w:hint="eastAsia"/>
              </w:rPr>
              <w:t>1</w:t>
            </w:r>
            <w:r>
              <w:t>1</w:t>
            </w:r>
          </w:p>
        </w:tc>
        <w:tc>
          <w:tcPr>
            <w:tcW w:w="4076" w:type="dxa"/>
          </w:tcPr>
          <w:p w14:paraId="1BFA6BC4" w14:textId="711E803B" w:rsidR="006F4F43" w:rsidRPr="006F4F43" w:rsidRDefault="00D85248" w:rsidP="00D85248">
            <w:pPr>
              <w:cnfStyle w:val="000000100000" w:firstRow="0" w:lastRow="0" w:firstColumn="0" w:lastColumn="0" w:oddVBand="0" w:evenVBand="0" w:oddHBand="1" w:evenHBand="0" w:firstRowFirstColumn="0" w:firstRowLastColumn="0" w:lastRowFirstColumn="0" w:lastRowLastColumn="0"/>
            </w:pPr>
            <w:r w:rsidRPr="00D85248">
              <w:t>Bookmark_screen</w:t>
            </w:r>
          </w:p>
        </w:tc>
        <w:tc>
          <w:tcPr>
            <w:tcW w:w="3958" w:type="dxa"/>
          </w:tcPr>
          <w:p w14:paraId="710505D5" w14:textId="042C3C7E" w:rsidR="006F4F43" w:rsidRDefault="00D85248" w:rsidP="00D85248">
            <w:pPr>
              <w:cnfStyle w:val="000000100000" w:firstRow="0" w:lastRow="0" w:firstColumn="0" w:lastColumn="0" w:oddVBand="0" w:evenVBand="0" w:oddHBand="1" w:evenHBand="0" w:firstRowFirstColumn="0" w:firstRowLastColumn="0" w:lastRowFirstColumn="0" w:lastRowLastColumn="0"/>
            </w:pPr>
            <w:r w:rsidRPr="00D85248">
              <w:t>Rename_file_or_folder</w:t>
            </w:r>
          </w:p>
        </w:tc>
      </w:tr>
      <w:tr w:rsidR="006F4F43" w14:paraId="4281CC29" w14:textId="77777777" w:rsidTr="00D85248">
        <w:tc>
          <w:tcPr>
            <w:cnfStyle w:val="001000000000" w:firstRow="0" w:lastRow="0" w:firstColumn="1" w:lastColumn="0" w:oddVBand="0" w:evenVBand="0" w:oddHBand="0" w:evenHBand="0" w:firstRowFirstColumn="0" w:firstRowLastColumn="0" w:lastRowFirstColumn="0" w:lastRowLastColumn="0"/>
            <w:tcW w:w="460" w:type="dxa"/>
          </w:tcPr>
          <w:p w14:paraId="553A1540" w14:textId="10C48288" w:rsidR="006F4F43" w:rsidRDefault="00D85248" w:rsidP="00D85248">
            <w:r>
              <w:rPr>
                <w:rFonts w:hint="eastAsia"/>
              </w:rPr>
              <w:t>1</w:t>
            </w:r>
            <w:r>
              <w:t>2</w:t>
            </w:r>
          </w:p>
        </w:tc>
        <w:tc>
          <w:tcPr>
            <w:tcW w:w="4076" w:type="dxa"/>
          </w:tcPr>
          <w:p w14:paraId="304E251F" w14:textId="49F2C2E8" w:rsidR="006F4F43" w:rsidRPr="006F4F43" w:rsidRDefault="00D85248" w:rsidP="00D85248">
            <w:pPr>
              <w:cnfStyle w:val="000000000000" w:firstRow="0" w:lastRow="0" w:firstColumn="0" w:lastColumn="0" w:oddVBand="0" w:evenVBand="0" w:oddHBand="0" w:evenHBand="0" w:firstRowFirstColumn="0" w:firstRowLastColumn="0" w:lastRowFirstColumn="0" w:lastRowLastColumn="0"/>
            </w:pPr>
            <w:r w:rsidRPr="00D85248">
              <w:t>Item_information</w:t>
            </w:r>
          </w:p>
        </w:tc>
        <w:tc>
          <w:tcPr>
            <w:tcW w:w="3958" w:type="dxa"/>
          </w:tcPr>
          <w:p w14:paraId="40F2ED2E" w14:textId="3F3B9955" w:rsidR="006F4F43" w:rsidRDefault="00D85248" w:rsidP="00D85248">
            <w:pPr>
              <w:cnfStyle w:val="000000000000" w:firstRow="0" w:lastRow="0" w:firstColumn="0" w:lastColumn="0" w:oddVBand="0" w:evenVBand="0" w:oddHBand="0" w:evenHBand="0" w:firstRowFirstColumn="0" w:firstRowLastColumn="0" w:lastRowFirstColumn="0" w:lastRowLastColumn="0"/>
            </w:pPr>
            <w:r w:rsidRPr="00D85248">
              <w:t>Copy_file_or_folder</w:t>
            </w:r>
          </w:p>
        </w:tc>
      </w:tr>
      <w:tr w:rsidR="006F4F43" w14:paraId="44D2F61A" w14:textId="77777777" w:rsidTr="00D852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 w:type="dxa"/>
          </w:tcPr>
          <w:p w14:paraId="142046F5" w14:textId="54ED12CA" w:rsidR="006F4F43" w:rsidRDefault="00D85248" w:rsidP="00D85248">
            <w:r>
              <w:rPr>
                <w:rFonts w:hint="eastAsia"/>
              </w:rPr>
              <w:t>1</w:t>
            </w:r>
            <w:r>
              <w:t>3</w:t>
            </w:r>
          </w:p>
        </w:tc>
        <w:tc>
          <w:tcPr>
            <w:tcW w:w="4076" w:type="dxa"/>
          </w:tcPr>
          <w:p w14:paraId="354EF421" w14:textId="77777777" w:rsidR="006F4F43" w:rsidRPr="006F4F43" w:rsidRDefault="006F4F43" w:rsidP="00D85248">
            <w:pPr>
              <w:cnfStyle w:val="000000100000" w:firstRow="0" w:lastRow="0" w:firstColumn="0" w:lastColumn="0" w:oddVBand="0" w:evenVBand="0" w:oddHBand="1" w:evenHBand="0" w:firstRowFirstColumn="0" w:firstRowLastColumn="0" w:lastRowFirstColumn="0" w:lastRowLastColumn="0"/>
            </w:pPr>
          </w:p>
        </w:tc>
        <w:tc>
          <w:tcPr>
            <w:tcW w:w="3958" w:type="dxa"/>
          </w:tcPr>
          <w:p w14:paraId="30F868A3" w14:textId="0289A9DC" w:rsidR="006F4F43" w:rsidRDefault="00D85248" w:rsidP="00D85248">
            <w:pPr>
              <w:cnfStyle w:val="000000100000" w:firstRow="0" w:lastRow="0" w:firstColumn="0" w:lastColumn="0" w:oddVBand="0" w:evenVBand="0" w:oddHBand="1" w:evenHBand="0" w:firstRowFirstColumn="0" w:firstRowLastColumn="0" w:lastRowFirstColumn="0" w:lastRowLastColumn="0"/>
            </w:pPr>
            <w:r w:rsidRPr="00D85248">
              <w:t>Cut_file_or_folder</w:t>
            </w:r>
          </w:p>
        </w:tc>
      </w:tr>
      <w:tr w:rsidR="006F4F43" w14:paraId="2D848B69" w14:textId="77777777" w:rsidTr="00D85248">
        <w:tc>
          <w:tcPr>
            <w:cnfStyle w:val="001000000000" w:firstRow="0" w:lastRow="0" w:firstColumn="1" w:lastColumn="0" w:oddVBand="0" w:evenVBand="0" w:oddHBand="0" w:evenHBand="0" w:firstRowFirstColumn="0" w:firstRowLastColumn="0" w:lastRowFirstColumn="0" w:lastRowLastColumn="0"/>
            <w:tcW w:w="460" w:type="dxa"/>
          </w:tcPr>
          <w:p w14:paraId="61AD7E2C" w14:textId="7039F21A" w:rsidR="006F4F43" w:rsidRDefault="00D85248" w:rsidP="00D85248">
            <w:r>
              <w:rPr>
                <w:rFonts w:hint="eastAsia"/>
              </w:rPr>
              <w:t>1</w:t>
            </w:r>
            <w:r>
              <w:t>4</w:t>
            </w:r>
          </w:p>
        </w:tc>
        <w:tc>
          <w:tcPr>
            <w:tcW w:w="4076" w:type="dxa"/>
          </w:tcPr>
          <w:p w14:paraId="57CE44EF" w14:textId="77777777" w:rsidR="006F4F43" w:rsidRPr="006F4F43" w:rsidRDefault="006F4F43" w:rsidP="00D85248">
            <w:pPr>
              <w:cnfStyle w:val="000000000000" w:firstRow="0" w:lastRow="0" w:firstColumn="0" w:lastColumn="0" w:oddVBand="0" w:evenVBand="0" w:oddHBand="0" w:evenHBand="0" w:firstRowFirstColumn="0" w:firstRowLastColumn="0" w:lastRowFirstColumn="0" w:lastRowLastColumn="0"/>
            </w:pPr>
          </w:p>
        </w:tc>
        <w:tc>
          <w:tcPr>
            <w:tcW w:w="3958" w:type="dxa"/>
          </w:tcPr>
          <w:p w14:paraId="1F3774B2" w14:textId="1C49B076" w:rsidR="006F4F43" w:rsidRDefault="00D85248" w:rsidP="00D85248">
            <w:pPr>
              <w:cnfStyle w:val="000000000000" w:firstRow="0" w:lastRow="0" w:firstColumn="0" w:lastColumn="0" w:oddVBand="0" w:evenVBand="0" w:oddHBand="0" w:evenHBand="0" w:firstRowFirstColumn="0" w:firstRowLastColumn="0" w:lastRowFirstColumn="0" w:lastRowLastColumn="0"/>
            </w:pPr>
            <w:r w:rsidRPr="00D85248">
              <w:t>Paste_file_or_folder</w:t>
            </w:r>
          </w:p>
        </w:tc>
      </w:tr>
      <w:tr w:rsidR="006F4F43" w14:paraId="584A935D" w14:textId="77777777" w:rsidTr="00D852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 w:type="dxa"/>
          </w:tcPr>
          <w:p w14:paraId="29CD30E6" w14:textId="21FB1B04" w:rsidR="006F4F43" w:rsidRDefault="00D85248" w:rsidP="00D85248">
            <w:r>
              <w:rPr>
                <w:rFonts w:hint="eastAsia"/>
              </w:rPr>
              <w:t>1</w:t>
            </w:r>
            <w:r>
              <w:t>5</w:t>
            </w:r>
          </w:p>
        </w:tc>
        <w:tc>
          <w:tcPr>
            <w:tcW w:w="4076" w:type="dxa"/>
          </w:tcPr>
          <w:p w14:paraId="3FD9A3CC" w14:textId="77777777" w:rsidR="006F4F43" w:rsidRPr="006F4F43" w:rsidRDefault="006F4F43" w:rsidP="00D85248">
            <w:pPr>
              <w:cnfStyle w:val="000000100000" w:firstRow="0" w:lastRow="0" w:firstColumn="0" w:lastColumn="0" w:oddVBand="0" w:evenVBand="0" w:oddHBand="1" w:evenHBand="0" w:firstRowFirstColumn="0" w:firstRowLastColumn="0" w:lastRowFirstColumn="0" w:lastRowLastColumn="0"/>
            </w:pPr>
          </w:p>
        </w:tc>
        <w:tc>
          <w:tcPr>
            <w:tcW w:w="3958" w:type="dxa"/>
          </w:tcPr>
          <w:p w14:paraId="1B6DA473" w14:textId="190A49C9" w:rsidR="006F4F43" w:rsidRDefault="00D85248" w:rsidP="00D85248">
            <w:pPr>
              <w:cnfStyle w:val="000000100000" w:firstRow="0" w:lastRow="0" w:firstColumn="0" w:lastColumn="0" w:oddVBand="0" w:evenVBand="0" w:oddHBand="1" w:evenHBand="0" w:firstRowFirstColumn="0" w:firstRowLastColumn="0" w:lastRowFirstColumn="0" w:lastRowLastColumn="0"/>
            </w:pPr>
            <w:r w:rsidRPr="00D85248">
              <w:t>Move_file_or_folder</w:t>
            </w:r>
          </w:p>
        </w:tc>
      </w:tr>
      <w:tr w:rsidR="006F4F43" w14:paraId="67E41275" w14:textId="77777777" w:rsidTr="00D85248">
        <w:tc>
          <w:tcPr>
            <w:cnfStyle w:val="001000000000" w:firstRow="0" w:lastRow="0" w:firstColumn="1" w:lastColumn="0" w:oddVBand="0" w:evenVBand="0" w:oddHBand="0" w:evenHBand="0" w:firstRowFirstColumn="0" w:firstRowLastColumn="0" w:lastRowFirstColumn="0" w:lastRowLastColumn="0"/>
            <w:tcW w:w="460" w:type="dxa"/>
          </w:tcPr>
          <w:p w14:paraId="0DC037D2" w14:textId="1861A09E" w:rsidR="006F4F43" w:rsidRDefault="00D85248" w:rsidP="00D85248">
            <w:r>
              <w:rPr>
                <w:rFonts w:hint="eastAsia"/>
              </w:rPr>
              <w:t>1</w:t>
            </w:r>
            <w:r>
              <w:t>6</w:t>
            </w:r>
          </w:p>
        </w:tc>
        <w:tc>
          <w:tcPr>
            <w:tcW w:w="4076" w:type="dxa"/>
          </w:tcPr>
          <w:p w14:paraId="222A360D" w14:textId="77777777" w:rsidR="006F4F43" w:rsidRPr="006F4F43" w:rsidRDefault="006F4F43" w:rsidP="00D85248">
            <w:pPr>
              <w:cnfStyle w:val="000000000000" w:firstRow="0" w:lastRow="0" w:firstColumn="0" w:lastColumn="0" w:oddVBand="0" w:evenVBand="0" w:oddHBand="0" w:evenHBand="0" w:firstRowFirstColumn="0" w:firstRowLastColumn="0" w:lastRowFirstColumn="0" w:lastRowLastColumn="0"/>
            </w:pPr>
          </w:p>
        </w:tc>
        <w:tc>
          <w:tcPr>
            <w:tcW w:w="3958" w:type="dxa"/>
          </w:tcPr>
          <w:p w14:paraId="4868647E" w14:textId="709604E0" w:rsidR="006F4F43" w:rsidRDefault="00D85248" w:rsidP="00D85248">
            <w:pPr>
              <w:cnfStyle w:val="000000000000" w:firstRow="0" w:lastRow="0" w:firstColumn="0" w:lastColumn="0" w:oddVBand="0" w:evenVBand="0" w:oddHBand="0" w:evenHBand="0" w:firstRowFirstColumn="0" w:firstRowLastColumn="0" w:lastRowFirstColumn="0" w:lastRowLastColumn="0"/>
            </w:pPr>
            <w:r w:rsidRPr="00D85248">
              <w:t>Refresh</w:t>
            </w:r>
          </w:p>
        </w:tc>
      </w:tr>
      <w:tr w:rsidR="006F4F43" w14:paraId="4F0921ED" w14:textId="77777777" w:rsidTr="00D852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 w:type="dxa"/>
          </w:tcPr>
          <w:p w14:paraId="5017CA6F" w14:textId="32FC760F" w:rsidR="006F4F43" w:rsidRDefault="00D85248" w:rsidP="00D85248">
            <w:r>
              <w:rPr>
                <w:rFonts w:hint="eastAsia"/>
              </w:rPr>
              <w:t>1</w:t>
            </w:r>
            <w:r>
              <w:t>7</w:t>
            </w:r>
          </w:p>
        </w:tc>
        <w:tc>
          <w:tcPr>
            <w:tcW w:w="4076" w:type="dxa"/>
          </w:tcPr>
          <w:p w14:paraId="3BBDDCBD" w14:textId="77777777" w:rsidR="006F4F43" w:rsidRPr="006F4F43" w:rsidRDefault="006F4F43" w:rsidP="00D85248">
            <w:pPr>
              <w:cnfStyle w:val="000000100000" w:firstRow="0" w:lastRow="0" w:firstColumn="0" w:lastColumn="0" w:oddVBand="0" w:evenVBand="0" w:oddHBand="1" w:evenHBand="0" w:firstRowFirstColumn="0" w:firstRowLastColumn="0" w:lastRowFirstColumn="0" w:lastRowLastColumn="0"/>
            </w:pPr>
          </w:p>
        </w:tc>
        <w:tc>
          <w:tcPr>
            <w:tcW w:w="3958" w:type="dxa"/>
          </w:tcPr>
          <w:p w14:paraId="7DCA2562" w14:textId="7BB95B92" w:rsidR="006F4F43" w:rsidRDefault="00D85248" w:rsidP="00D85248">
            <w:pPr>
              <w:cnfStyle w:val="000000100000" w:firstRow="0" w:lastRow="0" w:firstColumn="0" w:lastColumn="0" w:oddVBand="0" w:evenVBand="0" w:oddHBand="1" w:evenHBand="0" w:firstRowFirstColumn="0" w:firstRowLastColumn="0" w:lastRowFirstColumn="0" w:lastRowLastColumn="0"/>
            </w:pPr>
            <w:r w:rsidRPr="00D85248">
              <w:t>Bookmark</w:t>
            </w:r>
          </w:p>
        </w:tc>
      </w:tr>
      <w:tr w:rsidR="006F4F43" w14:paraId="09193E50" w14:textId="77777777" w:rsidTr="00D85248">
        <w:tc>
          <w:tcPr>
            <w:cnfStyle w:val="001000000000" w:firstRow="0" w:lastRow="0" w:firstColumn="1" w:lastColumn="0" w:oddVBand="0" w:evenVBand="0" w:oddHBand="0" w:evenHBand="0" w:firstRowFirstColumn="0" w:firstRowLastColumn="0" w:lastRowFirstColumn="0" w:lastRowLastColumn="0"/>
            <w:tcW w:w="460" w:type="dxa"/>
          </w:tcPr>
          <w:p w14:paraId="098E7184" w14:textId="76B3D0A7" w:rsidR="006F4F43" w:rsidRDefault="00D85248" w:rsidP="00D85248">
            <w:r>
              <w:rPr>
                <w:rFonts w:hint="eastAsia"/>
              </w:rPr>
              <w:t>1</w:t>
            </w:r>
            <w:r>
              <w:t>8</w:t>
            </w:r>
          </w:p>
        </w:tc>
        <w:tc>
          <w:tcPr>
            <w:tcW w:w="4076" w:type="dxa"/>
          </w:tcPr>
          <w:p w14:paraId="38A58FEC" w14:textId="77777777" w:rsidR="006F4F43" w:rsidRPr="006F4F43" w:rsidRDefault="006F4F43" w:rsidP="00D85248">
            <w:pPr>
              <w:cnfStyle w:val="000000000000" w:firstRow="0" w:lastRow="0" w:firstColumn="0" w:lastColumn="0" w:oddVBand="0" w:evenVBand="0" w:oddHBand="0" w:evenHBand="0" w:firstRowFirstColumn="0" w:firstRowLastColumn="0" w:lastRowFirstColumn="0" w:lastRowLastColumn="0"/>
            </w:pPr>
          </w:p>
        </w:tc>
        <w:tc>
          <w:tcPr>
            <w:tcW w:w="3958" w:type="dxa"/>
          </w:tcPr>
          <w:p w14:paraId="428F28B3" w14:textId="24DA946F" w:rsidR="006F4F43" w:rsidRDefault="00D85248" w:rsidP="00D85248">
            <w:pPr>
              <w:cnfStyle w:val="000000000000" w:firstRow="0" w:lastRow="0" w:firstColumn="0" w:lastColumn="0" w:oddVBand="0" w:evenVBand="0" w:oddHBand="0" w:evenHBand="0" w:firstRowFirstColumn="0" w:firstRowLastColumn="0" w:lastRowFirstColumn="0" w:lastRowLastColumn="0"/>
            </w:pPr>
            <w:r w:rsidRPr="00D85248">
              <w:t>Item_information</w:t>
            </w:r>
          </w:p>
        </w:tc>
      </w:tr>
    </w:tbl>
    <w:p w14:paraId="7E5DA683" w14:textId="08719FF0" w:rsidR="002A3BEE" w:rsidRDefault="002A3BEE" w:rsidP="00627DBE"/>
    <w:p w14:paraId="0A11754F" w14:textId="77777777" w:rsidR="002A3BEE" w:rsidRDefault="002A3BEE">
      <w:pPr>
        <w:widowControl/>
        <w:spacing w:line="240" w:lineRule="auto"/>
        <w:jc w:val="left"/>
      </w:pPr>
      <w:r>
        <w:br w:type="page"/>
      </w:r>
    </w:p>
    <w:p w14:paraId="30388795" w14:textId="77777777" w:rsidR="00954446" w:rsidRDefault="00954446" w:rsidP="00954446">
      <w:pPr>
        <w:pStyle w:val="ab"/>
        <w:keepNext/>
      </w:pPr>
      <w:bookmarkStart w:id="148" w:name="_Toc424203415"/>
      <w:r>
        <w:lastRenderedPageBreak/>
        <w:t xml:space="preserve">Table </w:t>
      </w:r>
      <w:r w:rsidR="003A560F">
        <w:fldChar w:fldCharType="begin"/>
      </w:r>
      <w:r w:rsidR="003A560F">
        <w:instrText xml:space="preserve"> STYLEREF 1 \s </w:instrText>
      </w:r>
      <w:r w:rsidR="003A560F">
        <w:fldChar w:fldCharType="separate"/>
      </w:r>
      <w:r w:rsidR="00CA3B44">
        <w:rPr>
          <w:noProof/>
        </w:rPr>
        <w:t>6</w:t>
      </w:r>
      <w:r w:rsidR="003A560F">
        <w:rPr>
          <w:noProof/>
        </w:rPr>
        <w:fldChar w:fldCharType="end"/>
      </w:r>
      <w:r>
        <w:t>.</w:t>
      </w:r>
      <w:r w:rsidR="003A560F">
        <w:fldChar w:fldCharType="begin"/>
      </w:r>
      <w:r w:rsidR="003A560F">
        <w:instrText xml:space="preserve"> SEQ Table \* ARABIC \s 1 </w:instrText>
      </w:r>
      <w:r w:rsidR="003A560F">
        <w:fldChar w:fldCharType="separate"/>
      </w:r>
      <w:r w:rsidR="00CA3B44">
        <w:rPr>
          <w:noProof/>
        </w:rPr>
        <w:t>4</w:t>
      </w:r>
      <w:r w:rsidR="003A560F">
        <w:rPr>
          <w:noProof/>
        </w:rPr>
        <w:fldChar w:fldCharType="end"/>
      </w:r>
      <w:r>
        <w:tab/>
        <w:t>Normalized terms for “Notepad”</w:t>
      </w:r>
      <w:bookmarkEnd w:id="148"/>
    </w:p>
    <w:tbl>
      <w:tblPr>
        <w:tblStyle w:val="56"/>
        <w:tblW w:w="0" w:type="auto"/>
        <w:tblLook w:val="04A0" w:firstRow="1" w:lastRow="0" w:firstColumn="1" w:lastColumn="0" w:noHBand="0" w:noVBand="1"/>
      </w:tblPr>
      <w:tblGrid>
        <w:gridCol w:w="460"/>
        <w:gridCol w:w="4076"/>
        <w:gridCol w:w="3958"/>
      </w:tblGrid>
      <w:tr w:rsidR="00954446" w14:paraId="6596E983" w14:textId="77777777" w:rsidTr="00E82F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0" w:type="dxa"/>
          </w:tcPr>
          <w:p w14:paraId="03B6336D" w14:textId="77777777" w:rsidR="00954446" w:rsidRDefault="00954446" w:rsidP="00E82F09">
            <w:r>
              <w:t>#</w:t>
            </w:r>
          </w:p>
        </w:tc>
        <w:tc>
          <w:tcPr>
            <w:tcW w:w="4076" w:type="dxa"/>
          </w:tcPr>
          <w:p w14:paraId="7FDF9D55" w14:textId="77777777" w:rsidR="00954446" w:rsidRDefault="00954446" w:rsidP="00E82F09">
            <w:pPr>
              <w:cnfStyle w:val="100000000000" w:firstRow="1" w:lastRow="0" w:firstColumn="0" w:lastColumn="0" w:oddVBand="0" w:evenVBand="0" w:oddHBand="0" w:evenHBand="0" w:firstRowFirstColumn="0" w:firstRowLastColumn="0" w:lastRowFirstColumn="0" w:lastRowLastColumn="0"/>
            </w:pPr>
            <w:r>
              <w:t>For screens</w:t>
            </w:r>
          </w:p>
        </w:tc>
        <w:tc>
          <w:tcPr>
            <w:tcW w:w="3958" w:type="dxa"/>
          </w:tcPr>
          <w:p w14:paraId="40A3C3AF" w14:textId="77777777" w:rsidR="00954446" w:rsidRDefault="00954446" w:rsidP="00E82F09">
            <w:pPr>
              <w:cnfStyle w:val="100000000000" w:firstRow="1" w:lastRow="0" w:firstColumn="0" w:lastColumn="0" w:oddVBand="0" w:evenVBand="0" w:oddHBand="0" w:evenHBand="0" w:firstRowFirstColumn="0" w:firstRowLastColumn="0" w:lastRowFirstColumn="0" w:lastRowLastColumn="0"/>
            </w:pPr>
            <w:r>
              <w:t>F</w:t>
            </w:r>
            <w:r>
              <w:rPr>
                <w:rFonts w:hint="eastAsia"/>
              </w:rPr>
              <w:t xml:space="preserve">or </w:t>
            </w:r>
            <w:r>
              <w:t>actions</w:t>
            </w:r>
          </w:p>
        </w:tc>
      </w:tr>
      <w:tr w:rsidR="00954446" w14:paraId="6B903CCE" w14:textId="77777777" w:rsidTr="00E82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 w:type="dxa"/>
          </w:tcPr>
          <w:p w14:paraId="698937BB" w14:textId="77777777" w:rsidR="00954446" w:rsidRPr="00861956" w:rsidRDefault="00954446" w:rsidP="00E82F09">
            <w:r>
              <w:rPr>
                <w:rFonts w:hint="eastAsia"/>
              </w:rPr>
              <w:t>1</w:t>
            </w:r>
          </w:p>
        </w:tc>
        <w:tc>
          <w:tcPr>
            <w:tcW w:w="4076" w:type="dxa"/>
          </w:tcPr>
          <w:p w14:paraId="502BE569" w14:textId="77777777" w:rsidR="00954446" w:rsidRDefault="00954446" w:rsidP="00E82F09">
            <w:pPr>
              <w:cnfStyle w:val="000000100000" w:firstRow="0" w:lastRow="0" w:firstColumn="0" w:lastColumn="0" w:oddVBand="0" w:evenVBand="0" w:oddHBand="1" w:evenHBand="0" w:firstRowFirstColumn="0" w:firstRowLastColumn="0" w:lastRowFirstColumn="0" w:lastRowLastColumn="0"/>
            </w:pPr>
            <w:r>
              <w:t>N</w:t>
            </w:r>
            <w:r>
              <w:rPr>
                <w:rFonts w:hint="eastAsia"/>
              </w:rPr>
              <w:t>ote</w:t>
            </w:r>
          </w:p>
        </w:tc>
        <w:tc>
          <w:tcPr>
            <w:tcW w:w="3958" w:type="dxa"/>
          </w:tcPr>
          <w:p w14:paraId="3F0CDD3D" w14:textId="77777777" w:rsidR="00954446" w:rsidRPr="00861956" w:rsidRDefault="00954446" w:rsidP="00E82F09">
            <w:pPr>
              <w:cnfStyle w:val="000000100000" w:firstRow="0" w:lastRow="0" w:firstColumn="0" w:lastColumn="0" w:oddVBand="0" w:evenVBand="0" w:oddHBand="1" w:evenHBand="0" w:firstRowFirstColumn="0" w:firstRowLastColumn="0" w:lastRowFirstColumn="0" w:lastRowLastColumn="0"/>
            </w:pPr>
            <w:r w:rsidRPr="001F6465">
              <w:t>Save_note</w:t>
            </w:r>
          </w:p>
        </w:tc>
      </w:tr>
      <w:tr w:rsidR="00954446" w14:paraId="34C9AF4C" w14:textId="77777777" w:rsidTr="00E82F09">
        <w:tc>
          <w:tcPr>
            <w:cnfStyle w:val="001000000000" w:firstRow="0" w:lastRow="0" w:firstColumn="1" w:lastColumn="0" w:oddVBand="0" w:evenVBand="0" w:oddHBand="0" w:evenHBand="0" w:firstRowFirstColumn="0" w:firstRowLastColumn="0" w:lastRowFirstColumn="0" w:lastRowLastColumn="0"/>
            <w:tcW w:w="460" w:type="dxa"/>
          </w:tcPr>
          <w:p w14:paraId="1779AE43" w14:textId="77777777" w:rsidR="00954446" w:rsidRPr="00861956" w:rsidRDefault="00954446" w:rsidP="00E82F09">
            <w:r>
              <w:rPr>
                <w:rFonts w:hint="eastAsia"/>
              </w:rPr>
              <w:t>2</w:t>
            </w:r>
          </w:p>
        </w:tc>
        <w:tc>
          <w:tcPr>
            <w:tcW w:w="4076" w:type="dxa"/>
          </w:tcPr>
          <w:p w14:paraId="321F0AE5" w14:textId="77777777" w:rsidR="00954446" w:rsidRDefault="00954446" w:rsidP="00E82F09">
            <w:pPr>
              <w:cnfStyle w:val="000000000000" w:firstRow="0" w:lastRow="0" w:firstColumn="0" w:lastColumn="0" w:oddVBand="0" w:evenVBand="0" w:oddHBand="0" w:evenHBand="0" w:firstRowFirstColumn="0" w:firstRowLastColumn="0" w:lastRowFirstColumn="0" w:lastRowLastColumn="0"/>
            </w:pPr>
            <w:r>
              <w:t>N</w:t>
            </w:r>
            <w:r>
              <w:rPr>
                <w:rFonts w:hint="eastAsia"/>
              </w:rPr>
              <w:t>ote_</w:t>
            </w:r>
            <w:r>
              <w:t>list</w:t>
            </w:r>
          </w:p>
        </w:tc>
        <w:tc>
          <w:tcPr>
            <w:tcW w:w="3958" w:type="dxa"/>
          </w:tcPr>
          <w:p w14:paraId="6BF1C2C3" w14:textId="77777777" w:rsidR="00954446" w:rsidRDefault="00954446" w:rsidP="00E82F09">
            <w:pPr>
              <w:cnfStyle w:val="000000000000" w:firstRow="0" w:lastRow="0" w:firstColumn="0" w:lastColumn="0" w:oddVBand="0" w:evenVBand="0" w:oddHBand="0" w:evenHBand="0" w:firstRowFirstColumn="0" w:firstRowLastColumn="0" w:lastRowFirstColumn="0" w:lastRowLastColumn="0"/>
            </w:pPr>
            <w:r w:rsidRPr="001F6465">
              <w:t>Create_note</w:t>
            </w:r>
          </w:p>
        </w:tc>
      </w:tr>
      <w:tr w:rsidR="00954446" w14:paraId="06CB2783" w14:textId="77777777" w:rsidTr="00E82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 w:type="dxa"/>
          </w:tcPr>
          <w:p w14:paraId="3856C536" w14:textId="77777777" w:rsidR="00954446" w:rsidRPr="00861956" w:rsidRDefault="00954446" w:rsidP="00E82F09">
            <w:r>
              <w:rPr>
                <w:rFonts w:hint="eastAsia"/>
              </w:rPr>
              <w:t>3</w:t>
            </w:r>
          </w:p>
        </w:tc>
        <w:tc>
          <w:tcPr>
            <w:tcW w:w="4076" w:type="dxa"/>
          </w:tcPr>
          <w:p w14:paraId="73D870D8" w14:textId="77777777" w:rsidR="00954446" w:rsidRDefault="00954446" w:rsidP="00E82F09">
            <w:pPr>
              <w:cnfStyle w:val="000000100000" w:firstRow="0" w:lastRow="0" w:firstColumn="0" w:lastColumn="0" w:oddVBand="0" w:evenVBand="0" w:oddHBand="1" w:evenHBand="0" w:firstRowFirstColumn="0" w:firstRowLastColumn="0" w:lastRowFirstColumn="0" w:lastRowLastColumn="0"/>
            </w:pPr>
            <w:r>
              <w:rPr>
                <w:rFonts w:hint="eastAsia"/>
              </w:rPr>
              <w:t>Save_query</w:t>
            </w:r>
          </w:p>
        </w:tc>
        <w:tc>
          <w:tcPr>
            <w:tcW w:w="3958" w:type="dxa"/>
          </w:tcPr>
          <w:p w14:paraId="516E1291" w14:textId="77777777" w:rsidR="00954446" w:rsidRDefault="00954446" w:rsidP="00E82F09">
            <w:pPr>
              <w:cnfStyle w:val="000000100000" w:firstRow="0" w:lastRow="0" w:firstColumn="0" w:lastColumn="0" w:oddVBand="0" w:evenVBand="0" w:oddHBand="1" w:evenHBand="0" w:firstRowFirstColumn="0" w:firstRowLastColumn="0" w:lastRowFirstColumn="0" w:lastRowLastColumn="0"/>
            </w:pPr>
            <w:r w:rsidRPr="001F6465">
              <w:t>Open_note</w:t>
            </w:r>
          </w:p>
        </w:tc>
      </w:tr>
      <w:tr w:rsidR="00954446" w14:paraId="735448BD" w14:textId="77777777" w:rsidTr="00E82F09">
        <w:tc>
          <w:tcPr>
            <w:cnfStyle w:val="001000000000" w:firstRow="0" w:lastRow="0" w:firstColumn="1" w:lastColumn="0" w:oddVBand="0" w:evenVBand="0" w:oddHBand="0" w:evenHBand="0" w:firstRowFirstColumn="0" w:firstRowLastColumn="0" w:lastRowFirstColumn="0" w:lastRowLastColumn="0"/>
            <w:tcW w:w="460" w:type="dxa"/>
          </w:tcPr>
          <w:p w14:paraId="3AB7701B" w14:textId="77777777" w:rsidR="00954446" w:rsidRPr="00861956" w:rsidRDefault="00954446" w:rsidP="00E82F09">
            <w:r>
              <w:rPr>
                <w:rFonts w:hint="eastAsia"/>
              </w:rPr>
              <w:t>4</w:t>
            </w:r>
          </w:p>
        </w:tc>
        <w:tc>
          <w:tcPr>
            <w:tcW w:w="4076" w:type="dxa"/>
          </w:tcPr>
          <w:p w14:paraId="2A549965" w14:textId="77777777" w:rsidR="00954446" w:rsidRDefault="00954446" w:rsidP="00E82F09">
            <w:pPr>
              <w:cnfStyle w:val="000000000000" w:firstRow="0" w:lastRow="0" w:firstColumn="0" w:lastColumn="0" w:oddVBand="0" w:evenVBand="0" w:oddHBand="0" w:evenHBand="0" w:firstRowFirstColumn="0" w:firstRowLastColumn="0" w:lastRowFirstColumn="0" w:lastRowLastColumn="0"/>
            </w:pPr>
            <w:r w:rsidRPr="001F6465">
              <w:t>Delete_query</w:t>
            </w:r>
          </w:p>
        </w:tc>
        <w:tc>
          <w:tcPr>
            <w:tcW w:w="3958" w:type="dxa"/>
          </w:tcPr>
          <w:p w14:paraId="0A8D8C84" w14:textId="77777777" w:rsidR="00954446" w:rsidRDefault="00954446" w:rsidP="00E82F09">
            <w:pPr>
              <w:cnfStyle w:val="000000000000" w:firstRow="0" w:lastRow="0" w:firstColumn="0" w:lastColumn="0" w:oddVBand="0" w:evenVBand="0" w:oddHBand="0" w:evenHBand="0" w:firstRowFirstColumn="0" w:firstRowLastColumn="0" w:lastRowFirstColumn="0" w:lastRowLastColumn="0"/>
            </w:pPr>
            <w:r w:rsidRPr="001F6465">
              <w:t>Edit_note</w:t>
            </w:r>
          </w:p>
        </w:tc>
      </w:tr>
      <w:tr w:rsidR="00954446" w14:paraId="7584E0F5" w14:textId="77777777" w:rsidTr="00E82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 w:type="dxa"/>
          </w:tcPr>
          <w:p w14:paraId="037781FC" w14:textId="77777777" w:rsidR="00954446" w:rsidRPr="00861956" w:rsidRDefault="00954446" w:rsidP="00E82F09">
            <w:r>
              <w:rPr>
                <w:rFonts w:hint="eastAsia"/>
              </w:rPr>
              <w:t>5</w:t>
            </w:r>
          </w:p>
        </w:tc>
        <w:tc>
          <w:tcPr>
            <w:tcW w:w="4076" w:type="dxa"/>
          </w:tcPr>
          <w:p w14:paraId="1AC255D3" w14:textId="77777777" w:rsidR="00954446" w:rsidRDefault="00954446" w:rsidP="00E82F09">
            <w:pPr>
              <w:cnfStyle w:val="000000100000" w:firstRow="0" w:lastRow="0" w:firstColumn="0" w:lastColumn="0" w:oddVBand="0" w:evenVBand="0" w:oddHBand="1" w:evenHBand="0" w:firstRowFirstColumn="0" w:firstRowLastColumn="0" w:lastRowFirstColumn="0" w:lastRowLastColumn="0"/>
            </w:pPr>
            <w:r w:rsidRPr="001F6465">
              <w:t>Search_query</w:t>
            </w:r>
          </w:p>
        </w:tc>
        <w:tc>
          <w:tcPr>
            <w:tcW w:w="3958" w:type="dxa"/>
          </w:tcPr>
          <w:p w14:paraId="2C6338C0" w14:textId="77777777" w:rsidR="00954446" w:rsidRDefault="00954446" w:rsidP="00E82F09">
            <w:pPr>
              <w:cnfStyle w:val="000000100000" w:firstRow="0" w:lastRow="0" w:firstColumn="0" w:lastColumn="0" w:oddVBand="0" w:evenVBand="0" w:oddHBand="1" w:evenHBand="0" w:firstRowFirstColumn="0" w:firstRowLastColumn="0" w:lastRowFirstColumn="0" w:lastRowLastColumn="0"/>
            </w:pPr>
            <w:r w:rsidRPr="001F6465">
              <w:t>Delete_note</w:t>
            </w:r>
          </w:p>
        </w:tc>
      </w:tr>
      <w:tr w:rsidR="00954446" w14:paraId="2622208A" w14:textId="77777777" w:rsidTr="00E82F09">
        <w:tc>
          <w:tcPr>
            <w:cnfStyle w:val="001000000000" w:firstRow="0" w:lastRow="0" w:firstColumn="1" w:lastColumn="0" w:oddVBand="0" w:evenVBand="0" w:oddHBand="0" w:evenHBand="0" w:firstRowFirstColumn="0" w:firstRowLastColumn="0" w:lastRowFirstColumn="0" w:lastRowLastColumn="0"/>
            <w:tcW w:w="460" w:type="dxa"/>
          </w:tcPr>
          <w:p w14:paraId="05B71496" w14:textId="77777777" w:rsidR="00954446" w:rsidRPr="00861956" w:rsidRDefault="00954446" w:rsidP="00E82F09">
            <w:r>
              <w:rPr>
                <w:rFonts w:hint="eastAsia"/>
              </w:rPr>
              <w:t>6</w:t>
            </w:r>
          </w:p>
        </w:tc>
        <w:tc>
          <w:tcPr>
            <w:tcW w:w="4076" w:type="dxa"/>
          </w:tcPr>
          <w:p w14:paraId="5B9D8273" w14:textId="77777777" w:rsidR="00954446" w:rsidRDefault="00954446" w:rsidP="00E82F09">
            <w:pPr>
              <w:cnfStyle w:val="000000000000" w:firstRow="0" w:lastRow="0" w:firstColumn="0" w:lastColumn="0" w:oddVBand="0" w:evenVBand="0" w:oddHBand="0" w:evenHBand="0" w:firstRowFirstColumn="0" w:firstRowLastColumn="0" w:lastRowFirstColumn="0" w:lastRowLastColumn="0"/>
            </w:pPr>
            <w:r w:rsidRPr="001F6465">
              <w:t>Note_information</w:t>
            </w:r>
          </w:p>
        </w:tc>
        <w:tc>
          <w:tcPr>
            <w:tcW w:w="3958" w:type="dxa"/>
          </w:tcPr>
          <w:p w14:paraId="44A26C50" w14:textId="77777777" w:rsidR="00954446" w:rsidRDefault="00954446" w:rsidP="00E82F09">
            <w:pPr>
              <w:cnfStyle w:val="000000000000" w:firstRow="0" w:lastRow="0" w:firstColumn="0" w:lastColumn="0" w:oddVBand="0" w:evenVBand="0" w:oddHBand="0" w:evenHBand="0" w:firstRowFirstColumn="0" w:firstRowLastColumn="0" w:lastRowFirstColumn="0" w:lastRowLastColumn="0"/>
            </w:pPr>
            <w:r w:rsidRPr="001F6465">
              <w:t>Search_note</w:t>
            </w:r>
          </w:p>
        </w:tc>
      </w:tr>
      <w:tr w:rsidR="00954446" w14:paraId="2679CB99" w14:textId="77777777" w:rsidTr="00E82F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 w:type="dxa"/>
          </w:tcPr>
          <w:p w14:paraId="0647220E" w14:textId="77777777" w:rsidR="00954446" w:rsidRPr="00861956" w:rsidRDefault="00954446" w:rsidP="00E82F09">
            <w:r>
              <w:rPr>
                <w:rFonts w:hint="eastAsia"/>
              </w:rPr>
              <w:t>7</w:t>
            </w:r>
          </w:p>
        </w:tc>
        <w:tc>
          <w:tcPr>
            <w:tcW w:w="4076" w:type="dxa"/>
          </w:tcPr>
          <w:p w14:paraId="71F23758" w14:textId="77777777" w:rsidR="00954446" w:rsidRDefault="00954446" w:rsidP="00E82F09">
            <w:pPr>
              <w:cnfStyle w:val="000000100000" w:firstRow="0" w:lastRow="0" w:firstColumn="0" w:lastColumn="0" w:oddVBand="0" w:evenVBand="0" w:oddHBand="1" w:evenHBand="0" w:firstRowFirstColumn="0" w:firstRowLastColumn="0" w:lastRowFirstColumn="0" w:lastRowLastColumn="0"/>
            </w:pPr>
          </w:p>
        </w:tc>
        <w:tc>
          <w:tcPr>
            <w:tcW w:w="3958" w:type="dxa"/>
          </w:tcPr>
          <w:p w14:paraId="74421703" w14:textId="77777777" w:rsidR="00954446" w:rsidRDefault="00954446" w:rsidP="00E82F09">
            <w:pPr>
              <w:cnfStyle w:val="000000100000" w:firstRow="0" w:lastRow="0" w:firstColumn="0" w:lastColumn="0" w:oddVBand="0" w:evenVBand="0" w:oddHBand="1" w:evenHBand="0" w:firstRowFirstColumn="0" w:firstRowLastColumn="0" w:lastRowFirstColumn="0" w:lastRowLastColumn="0"/>
            </w:pPr>
            <w:r w:rsidRPr="001F6465">
              <w:t>Send_note</w:t>
            </w:r>
          </w:p>
        </w:tc>
      </w:tr>
      <w:tr w:rsidR="00954446" w14:paraId="1753EDDA" w14:textId="77777777" w:rsidTr="00E82F09">
        <w:tc>
          <w:tcPr>
            <w:cnfStyle w:val="001000000000" w:firstRow="0" w:lastRow="0" w:firstColumn="1" w:lastColumn="0" w:oddVBand="0" w:evenVBand="0" w:oddHBand="0" w:evenHBand="0" w:firstRowFirstColumn="0" w:firstRowLastColumn="0" w:lastRowFirstColumn="0" w:lastRowLastColumn="0"/>
            <w:tcW w:w="460" w:type="dxa"/>
          </w:tcPr>
          <w:p w14:paraId="298469A6" w14:textId="77777777" w:rsidR="00954446" w:rsidRDefault="00954446" w:rsidP="00E82F09">
            <w:r>
              <w:rPr>
                <w:rFonts w:hint="eastAsia"/>
              </w:rPr>
              <w:t>8</w:t>
            </w:r>
          </w:p>
        </w:tc>
        <w:tc>
          <w:tcPr>
            <w:tcW w:w="4076" w:type="dxa"/>
          </w:tcPr>
          <w:p w14:paraId="57D5E091" w14:textId="77777777" w:rsidR="00954446" w:rsidRDefault="00954446" w:rsidP="00E82F09">
            <w:pPr>
              <w:cnfStyle w:val="000000000000" w:firstRow="0" w:lastRow="0" w:firstColumn="0" w:lastColumn="0" w:oddVBand="0" w:evenVBand="0" w:oddHBand="0" w:evenHBand="0" w:firstRowFirstColumn="0" w:firstRowLastColumn="0" w:lastRowFirstColumn="0" w:lastRowLastColumn="0"/>
            </w:pPr>
          </w:p>
        </w:tc>
        <w:tc>
          <w:tcPr>
            <w:tcW w:w="3958" w:type="dxa"/>
          </w:tcPr>
          <w:p w14:paraId="4314FDA8" w14:textId="77777777" w:rsidR="00954446" w:rsidRDefault="00954446" w:rsidP="00E82F09">
            <w:pPr>
              <w:cnfStyle w:val="000000000000" w:firstRow="0" w:lastRow="0" w:firstColumn="0" w:lastColumn="0" w:oddVBand="0" w:evenVBand="0" w:oddHBand="0" w:evenHBand="0" w:firstRowFirstColumn="0" w:firstRowLastColumn="0" w:lastRowFirstColumn="0" w:lastRowLastColumn="0"/>
            </w:pPr>
            <w:r w:rsidRPr="001F6465">
              <w:t>Note_information</w:t>
            </w:r>
          </w:p>
        </w:tc>
      </w:tr>
    </w:tbl>
    <w:p w14:paraId="560F87EE" w14:textId="77777777" w:rsidR="00954446" w:rsidRDefault="00954446">
      <w:pPr>
        <w:widowControl/>
        <w:spacing w:line="240" w:lineRule="auto"/>
        <w:jc w:val="left"/>
      </w:pPr>
    </w:p>
    <w:p w14:paraId="6E0C51C8" w14:textId="6CB1FF36" w:rsidR="00627DBE" w:rsidRDefault="00627DBE" w:rsidP="00627DBE">
      <w:pPr>
        <w:pStyle w:val="ab"/>
        <w:keepNext/>
      </w:pPr>
      <w:bookmarkStart w:id="149" w:name="_Ref424072078"/>
      <w:bookmarkStart w:id="150" w:name="_Toc424203416"/>
      <w:r>
        <w:t xml:space="preserve">Table </w:t>
      </w:r>
      <w:r w:rsidR="003A560F">
        <w:fldChar w:fldCharType="begin"/>
      </w:r>
      <w:r w:rsidR="003A560F">
        <w:instrText xml:space="preserve"> STYLEREF 1 \s </w:instrText>
      </w:r>
      <w:r w:rsidR="003A560F">
        <w:fldChar w:fldCharType="separate"/>
      </w:r>
      <w:r w:rsidR="00CA3B44">
        <w:rPr>
          <w:noProof/>
        </w:rPr>
        <w:t>6</w:t>
      </w:r>
      <w:r w:rsidR="003A560F">
        <w:rPr>
          <w:noProof/>
        </w:rPr>
        <w:fldChar w:fldCharType="end"/>
      </w:r>
      <w:r w:rsidR="0020196B">
        <w:t>.</w:t>
      </w:r>
      <w:r w:rsidR="003A560F">
        <w:fldChar w:fldCharType="begin"/>
      </w:r>
      <w:r w:rsidR="003A560F">
        <w:instrText xml:space="preserve"> SEQ Table \* ARABIC \s 1 </w:instrText>
      </w:r>
      <w:r w:rsidR="003A560F">
        <w:fldChar w:fldCharType="separate"/>
      </w:r>
      <w:r w:rsidR="00CA3B44">
        <w:rPr>
          <w:noProof/>
        </w:rPr>
        <w:t>5</w:t>
      </w:r>
      <w:r w:rsidR="003A560F">
        <w:rPr>
          <w:noProof/>
        </w:rPr>
        <w:fldChar w:fldCharType="end"/>
      </w:r>
      <w:bookmarkEnd w:id="149"/>
      <w:r>
        <w:tab/>
        <w:t>Normalized Terms for Omnidroid</w:t>
      </w:r>
      <w:bookmarkEnd w:id="150"/>
    </w:p>
    <w:tbl>
      <w:tblPr>
        <w:tblStyle w:val="56"/>
        <w:tblW w:w="0" w:type="auto"/>
        <w:tblLook w:val="04A0" w:firstRow="1" w:lastRow="0" w:firstColumn="1" w:lastColumn="0" w:noHBand="0" w:noVBand="1"/>
      </w:tblPr>
      <w:tblGrid>
        <w:gridCol w:w="460"/>
        <w:gridCol w:w="4076"/>
        <w:gridCol w:w="3958"/>
      </w:tblGrid>
      <w:tr w:rsidR="00627DBE" w14:paraId="2258B2A5" w14:textId="77777777" w:rsidTr="004F7F2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0" w:type="dxa"/>
          </w:tcPr>
          <w:p w14:paraId="1A26EA3D" w14:textId="77777777" w:rsidR="00627DBE" w:rsidRDefault="00627DBE" w:rsidP="004F7F2C">
            <w:r>
              <w:t>#</w:t>
            </w:r>
          </w:p>
        </w:tc>
        <w:tc>
          <w:tcPr>
            <w:tcW w:w="4076" w:type="dxa"/>
          </w:tcPr>
          <w:p w14:paraId="61F4E4F3" w14:textId="77777777" w:rsidR="00627DBE" w:rsidRDefault="00627DBE" w:rsidP="004F7F2C">
            <w:pPr>
              <w:cnfStyle w:val="100000000000" w:firstRow="1" w:lastRow="0" w:firstColumn="0" w:lastColumn="0" w:oddVBand="0" w:evenVBand="0" w:oddHBand="0" w:evenHBand="0" w:firstRowFirstColumn="0" w:firstRowLastColumn="0" w:lastRowFirstColumn="0" w:lastRowLastColumn="0"/>
            </w:pPr>
            <w:r>
              <w:t>For screens</w:t>
            </w:r>
          </w:p>
        </w:tc>
        <w:tc>
          <w:tcPr>
            <w:tcW w:w="3958" w:type="dxa"/>
          </w:tcPr>
          <w:p w14:paraId="0B00375D" w14:textId="77777777" w:rsidR="00627DBE" w:rsidRDefault="00627DBE" w:rsidP="004F7F2C">
            <w:pPr>
              <w:cnfStyle w:val="100000000000" w:firstRow="1" w:lastRow="0" w:firstColumn="0" w:lastColumn="0" w:oddVBand="0" w:evenVBand="0" w:oddHBand="0" w:evenHBand="0" w:firstRowFirstColumn="0" w:firstRowLastColumn="0" w:lastRowFirstColumn="0" w:lastRowLastColumn="0"/>
            </w:pPr>
            <w:r>
              <w:t>F</w:t>
            </w:r>
            <w:r>
              <w:rPr>
                <w:rFonts w:hint="eastAsia"/>
              </w:rPr>
              <w:t xml:space="preserve">or </w:t>
            </w:r>
            <w:r>
              <w:t>actions</w:t>
            </w:r>
          </w:p>
        </w:tc>
      </w:tr>
      <w:tr w:rsidR="00627DBE" w14:paraId="0F1F4CC4" w14:textId="77777777" w:rsidTr="004F7F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 w:type="dxa"/>
          </w:tcPr>
          <w:p w14:paraId="3FCA1ED6" w14:textId="77777777" w:rsidR="00627DBE" w:rsidRPr="00861956" w:rsidRDefault="00627DBE" w:rsidP="004F7F2C">
            <w:r>
              <w:rPr>
                <w:rFonts w:hint="eastAsia"/>
              </w:rPr>
              <w:t>1</w:t>
            </w:r>
          </w:p>
        </w:tc>
        <w:tc>
          <w:tcPr>
            <w:tcW w:w="4076" w:type="dxa"/>
          </w:tcPr>
          <w:p w14:paraId="480DC8BD" w14:textId="325A86B1" w:rsidR="00627DBE" w:rsidRDefault="00627DBE" w:rsidP="004F7F2C">
            <w:pPr>
              <w:cnfStyle w:val="000000100000" w:firstRow="0" w:lastRow="0" w:firstColumn="0" w:lastColumn="0" w:oddVBand="0" w:evenVBand="0" w:oddHBand="1" w:evenHBand="0" w:firstRowFirstColumn="0" w:firstRowLastColumn="0" w:lastRowFirstColumn="0" w:lastRowLastColumn="0"/>
            </w:pPr>
            <w:r>
              <w:rPr>
                <w:rFonts w:hint="eastAsia"/>
              </w:rPr>
              <w:t>Main</w:t>
            </w:r>
          </w:p>
        </w:tc>
        <w:tc>
          <w:tcPr>
            <w:tcW w:w="3958" w:type="dxa"/>
          </w:tcPr>
          <w:p w14:paraId="53DAE20F" w14:textId="57F4E0F0" w:rsidR="00627DBE" w:rsidRPr="00861956" w:rsidRDefault="00627DBE" w:rsidP="004F7F2C">
            <w:pPr>
              <w:cnfStyle w:val="000000100000" w:firstRow="0" w:lastRow="0" w:firstColumn="0" w:lastColumn="0" w:oddVBand="0" w:evenVBand="0" w:oddHBand="1" w:evenHBand="0" w:firstRowFirstColumn="0" w:firstRowLastColumn="0" w:lastRowFirstColumn="0" w:lastRowLastColumn="0"/>
            </w:pPr>
            <w:r>
              <w:t>C</w:t>
            </w:r>
            <w:r>
              <w:rPr>
                <w:rFonts w:hint="eastAsia"/>
              </w:rPr>
              <w:t>reate_</w:t>
            </w:r>
            <w:r>
              <w:t>rule</w:t>
            </w:r>
          </w:p>
        </w:tc>
      </w:tr>
      <w:tr w:rsidR="00627DBE" w14:paraId="524DFD92" w14:textId="77777777" w:rsidTr="004F7F2C">
        <w:tc>
          <w:tcPr>
            <w:cnfStyle w:val="001000000000" w:firstRow="0" w:lastRow="0" w:firstColumn="1" w:lastColumn="0" w:oddVBand="0" w:evenVBand="0" w:oddHBand="0" w:evenHBand="0" w:firstRowFirstColumn="0" w:firstRowLastColumn="0" w:lastRowFirstColumn="0" w:lastRowLastColumn="0"/>
            <w:tcW w:w="460" w:type="dxa"/>
          </w:tcPr>
          <w:p w14:paraId="3ED0C396" w14:textId="77777777" w:rsidR="00627DBE" w:rsidRPr="00861956" w:rsidRDefault="00627DBE" w:rsidP="004F7F2C">
            <w:r>
              <w:rPr>
                <w:rFonts w:hint="eastAsia"/>
              </w:rPr>
              <w:t>2</w:t>
            </w:r>
          </w:p>
        </w:tc>
        <w:tc>
          <w:tcPr>
            <w:tcW w:w="4076" w:type="dxa"/>
          </w:tcPr>
          <w:p w14:paraId="69EC16CC" w14:textId="55EDEFCB" w:rsidR="00627DBE" w:rsidRDefault="00627DBE" w:rsidP="004F7F2C">
            <w:pPr>
              <w:cnfStyle w:val="000000000000" w:firstRow="0" w:lastRow="0" w:firstColumn="0" w:lastColumn="0" w:oddVBand="0" w:evenVBand="0" w:oddHBand="0" w:evenHBand="0" w:firstRowFirstColumn="0" w:firstRowLastColumn="0" w:lastRowFirstColumn="0" w:lastRowLastColumn="0"/>
            </w:pPr>
            <w:r>
              <w:rPr>
                <w:rFonts w:hint="eastAsia"/>
              </w:rPr>
              <w:t>Event_list</w:t>
            </w:r>
          </w:p>
        </w:tc>
        <w:tc>
          <w:tcPr>
            <w:tcW w:w="3958" w:type="dxa"/>
          </w:tcPr>
          <w:p w14:paraId="213390FD" w14:textId="686637D8" w:rsidR="00627DBE" w:rsidRDefault="00627DBE" w:rsidP="004F7F2C">
            <w:pPr>
              <w:cnfStyle w:val="000000000000" w:firstRow="0" w:lastRow="0" w:firstColumn="0" w:lastColumn="0" w:oddVBand="0" w:evenVBand="0" w:oddHBand="0" w:evenHBand="0" w:firstRowFirstColumn="0" w:firstRowLastColumn="0" w:lastRowFirstColumn="0" w:lastRowLastColumn="0"/>
            </w:pPr>
            <w:r>
              <w:rPr>
                <w:rFonts w:hint="eastAsia"/>
              </w:rPr>
              <w:t>Select_event</w:t>
            </w:r>
          </w:p>
        </w:tc>
      </w:tr>
      <w:tr w:rsidR="00627DBE" w14:paraId="6A0BA939" w14:textId="77777777" w:rsidTr="004F7F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 w:type="dxa"/>
          </w:tcPr>
          <w:p w14:paraId="1505A4B5" w14:textId="77777777" w:rsidR="00627DBE" w:rsidRPr="00861956" w:rsidRDefault="00627DBE" w:rsidP="004F7F2C">
            <w:r>
              <w:rPr>
                <w:rFonts w:hint="eastAsia"/>
              </w:rPr>
              <w:t>3</w:t>
            </w:r>
          </w:p>
        </w:tc>
        <w:tc>
          <w:tcPr>
            <w:tcW w:w="4076" w:type="dxa"/>
          </w:tcPr>
          <w:p w14:paraId="148C5EFE" w14:textId="24152121" w:rsidR="00627DBE" w:rsidRDefault="00627DBE" w:rsidP="004F7F2C">
            <w:pPr>
              <w:cnfStyle w:val="000000100000" w:firstRow="0" w:lastRow="0" w:firstColumn="0" w:lastColumn="0" w:oddVBand="0" w:evenVBand="0" w:oddHBand="1" w:evenHBand="0" w:firstRowFirstColumn="0" w:firstRowLastColumn="0" w:lastRowFirstColumn="0" w:lastRowLastColumn="0"/>
            </w:pPr>
            <w:r>
              <w:rPr>
                <w:rFonts w:hint="eastAsia"/>
              </w:rPr>
              <w:t>Event_screen</w:t>
            </w:r>
          </w:p>
        </w:tc>
        <w:tc>
          <w:tcPr>
            <w:tcW w:w="3958" w:type="dxa"/>
          </w:tcPr>
          <w:p w14:paraId="6824E254" w14:textId="34793F72" w:rsidR="00627DBE" w:rsidRDefault="00627DBE" w:rsidP="004F7F2C">
            <w:pPr>
              <w:cnfStyle w:val="000000100000" w:firstRow="0" w:lastRow="0" w:firstColumn="0" w:lastColumn="0" w:oddVBand="0" w:evenVBand="0" w:oddHBand="1" w:evenHBand="0" w:firstRowFirstColumn="0" w:firstRowLastColumn="0" w:lastRowFirstColumn="0" w:lastRowLastColumn="0"/>
            </w:pPr>
            <w:r>
              <w:rPr>
                <w:rFonts w:hint="eastAsia"/>
              </w:rPr>
              <w:t>Add_filter</w:t>
            </w:r>
          </w:p>
        </w:tc>
      </w:tr>
      <w:tr w:rsidR="00627DBE" w14:paraId="04257C05" w14:textId="77777777" w:rsidTr="004F7F2C">
        <w:tc>
          <w:tcPr>
            <w:cnfStyle w:val="001000000000" w:firstRow="0" w:lastRow="0" w:firstColumn="1" w:lastColumn="0" w:oddVBand="0" w:evenVBand="0" w:oddHBand="0" w:evenHBand="0" w:firstRowFirstColumn="0" w:firstRowLastColumn="0" w:lastRowFirstColumn="0" w:lastRowLastColumn="0"/>
            <w:tcW w:w="460" w:type="dxa"/>
          </w:tcPr>
          <w:p w14:paraId="5C67E172" w14:textId="77777777" w:rsidR="00627DBE" w:rsidRPr="00861956" w:rsidRDefault="00627DBE" w:rsidP="004F7F2C">
            <w:r>
              <w:rPr>
                <w:rFonts w:hint="eastAsia"/>
              </w:rPr>
              <w:t>4</w:t>
            </w:r>
          </w:p>
        </w:tc>
        <w:tc>
          <w:tcPr>
            <w:tcW w:w="4076" w:type="dxa"/>
          </w:tcPr>
          <w:p w14:paraId="1840C847" w14:textId="59A4B56B" w:rsidR="00627DBE" w:rsidRDefault="00627DBE" w:rsidP="004F7F2C">
            <w:pPr>
              <w:cnfStyle w:val="000000000000" w:firstRow="0" w:lastRow="0" w:firstColumn="0" w:lastColumn="0" w:oddVBand="0" w:evenVBand="0" w:oddHBand="0" w:evenHBand="0" w:firstRowFirstColumn="0" w:firstRowLastColumn="0" w:lastRowFirstColumn="0" w:lastRowLastColumn="0"/>
            </w:pPr>
            <w:r>
              <w:rPr>
                <w:rFonts w:hint="eastAsia"/>
              </w:rPr>
              <w:t>Option_list</w:t>
            </w:r>
          </w:p>
        </w:tc>
        <w:tc>
          <w:tcPr>
            <w:tcW w:w="3958" w:type="dxa"/>
          </w:tcPr>
          <w:p w14:paraId="08501AEC" w14:textId="44BDE48E" w:rsidR="00627DBE" w:rsidRDefault="00627DBE" w:rsidP="004F7F2C">
            <w:pPr>
              <w:cnfStyle w:val="000000000000" w:firstRow="0" w:lastRow="0" w:firstColumn="0" w:lastColumn="0" w:oddVBand="0" w:evenVBand="0" w:oddHBand="0" w:evenHBand="0" w:firstRowFirstColumn="0" w:firstRowLastColumn="0" w:lastRowFirstColumn="0" w:lastRowLastColumn="0"/>
            </w:pPr>
            <w:r>
              <w:rPr>
                <w:rFonts w:hint="eastAsia"/>
              </w:rPr>
              <w:t>Add_action</w:t>
            </w:r>
          </w:p>
        </w:tc>
      </w:tr>
      <w:tr w:rsidR="00627DBE" w14:paraId="302E645D" w14:textId="77777777" w:rsidTr="004F7F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 w:type="dxa"/>
          </w:tcPr>
          <w:p w14:paraId="2D138CB5" w14:textId="77777777" w:rsidR="00627DBE" w:rsidRPr="00861956" w:rsidRDefault="00627DBE" w:rsidP="00627DBE">
            <w:r>
              <w:rPr>
                <w:rFonts w:hint="eastAsia"/>
              </w:rPr>
              <w:t>5</w:t>
            </w:r>
          </w:p>
        </w:tc>
        <w:tc>
          <w:tcPr>
            <w:tcW w:w="4076" w:type="dxa"/>
          </w:tcPr>
          <w:p w14:paraId="6209BAC4" w14:textId="1ED0C02F" w:rsidR="00627DBE" w:rsidRDefault="00627DBE" w:rsidP="00627DBE">
            <w:pPr>
              <w:cnfStyle w:val="000000100000" w:firstRow="0" w:lastRow="0" w:firstColumn="0" w:lastColumn="0" w:oddVBand="0" w:evenVBand="0" w:oddHBand="1" w:evenHBand="0" w:firstRowFirstColumn="0" w:firstRowLastColumn="0" w:lastRowFirstColumn="0" w:lastRowLastColumn="0"/>
            </w:pPr>
            <w:r>
              <w:rPr>
                <w:rFonts w:hint="eastAsia"/>
              </w:rPr>
              <w:t>Filter_setting</w:t>
            </w:r>
          </w:p>
        </w:tc>
        <w:tc>
          <w:tcPr>
            <w:tcW w:w="3958" w:type="dxa"/>
          </w:tcPr>
          <w:p w14:paraId="2A4EE831" w14:textId="5316B2DA" w:rsidR="00627DBE" w:rsidRDefault="00627DBE" w:rsidP="00627DBE">
            <w:pPr>
              <w:cnfStyle w:val="000000100000" w:firstRow="0" w:lastRow="0" w:firstColumn="0" w:lastColumn="0" w:oddVBand="0" w:evenVBand="0" w:oddHBand="1" w:evenHBand="0" w:firstRowFirstColumn="0" w:firstRowLastColumn="0" w:lastRowFirstColumn="0" w:lastRowLastColumn="0"/>
            </w:pPr>
            <w:r>
              <w:rPr>
                <w:rFonts w:hint="eastAsia"/>
              </w:rPr>
              <w:t>Select_option</w:t>
            </w:r>
          </w:p>
        </w:tc>
      </w:tr>
      <w:tr w:rsidR="00627DBE" w14:paraId="354A8CAA" w14:textId="77777777" w:rsidTr="004F7F2C">
        <w:tc>
          <w:tcPr>
            <w:cnfStyle w:val="001000000000" w:firstRow="0" w:lastRow="0" w:firstColumn="1" w:lastColumn="0" w:oddVBand="0" w:evenVBand="0" w:oddHBand="0" w:evenHBand="0" w:firstRowFirstColumn="0" w:firstRowLastColumn="0" w:lastRowFirstColumn="0" w:lastRowLastColumn="0"/>
            <w:tcW w:w="460" w:type="dxa"/>
          </w:tcPr>
          <w:p w14:paraId="7ECCFEFA" w14:textId="77777777" w:rsidR="00627DBE" w:rsidRPr="00861956" w:rsidRDefault="00627DBE" w:rsidP="00627DBE">
            <w:r>
              <w:rPr>
                <w:rFonts w:hint="eastAsia"/>
              </w:rPr>
              <w:t>6</w:t>
            </w:r>
          </w:p>
        </w:tc>
        <w:tc>
          <w:tcPr>
            <w:tcW w:w="4076" w:type="dxa"/>
          </w:tcPr>
          <w:p w14:paraId="195EA9B2" w14:textId="49699DA5" w:rsidR="00627DBE" w:rsidRDefault="00627DBE" w:rsidP="00627DBE">
            <w:pPr>
              <w:cnfStyle w:val="000000000000" w:firstRow="0" w:lastRow="0" w:firstColumn="0" w:lastColumn="0" w:oddVBand="0" w:evenVBand="0" w:oddHBand="0" w:evenHBand="0" w:firstRowFirstColumn="0" w:firstRowLastColumn="0" w:lastRowFirstColumn="0" w:lastRowLastColumn="0"/>
            </w:pPr>
            <w:r>
              <w:rPr>
                <w:rFonts w:hint="eastAsia"/>
              </w:rPr>
              <w:t>Rule_list</w:t>
            </w:r>
          </w:p>
        </w:tc>
        <w:tc>
          <w:tcPr>
            <w:tcW w:w="3958" w:type="dxa"/>
          </w:tcPr>
          <w:p w14:paraId="5FA0C24A" w14:textId="28D83AF3" w:rsidR="00627DBE" w:rsidRDefault="00627DBE" w:rsidP="00627DBE">
            <w:pPr>
              <w:cnfStyle w:val="000000000000" w:firstRow="0" w:lastRow="0" w:firstColumn="0" w:lastColumn="0" w:oddVBand="0" w:evenVBand="0" w:oddHBand="0" w:evenHBand="0" w:firstRowFirstColumn="0" w:firstRowLastColumn="0" w:lastRowFirstColumn="0" w:lastRowLastColumn="0"/>
            </w:pPr>
            <w:r>
              <w:rPr>
                <w:rFonts w:hint="eastAsia"/>
              </w:rPr>
              <w:t>View_rules</w:t>
            </w:r>
          </w:p>
        </w:tc>
      </w:tr>
      <w:tr w:rsidR="00627DBE" w14:paraId="5942F8F6" w14:textId="77777777" w:rsidTr="004F7F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0" w:type="dxa"/>
          </w:tcPr>
          <w:p w14:paraId="0803324C" w14:textId="77777777" w:rsidR="00627DBE" w:rsidRPr="00861956" w:rsidRDefault="00627DBE" w:rsidP="00627DBE">
            <w:r>
              <w:rPr>
                <w:rFonts w:hint="eastAsia"/>
              </w:rPr>
              <w:t>7</w:t>
            </w:r>
          </w:p>
        </w:tc>
        <w:tc>
          <w:tcPr>
            <w:tcW w:w="4076" w:type="dxa"/>
          </w:tcPr>
          <w:p w14:paraId="7DAD4D98" w14:textId="73D1A339" w:rsidR="00627DBE" w:rsidRDefault="00627DBE" w:rsidP="00627DBE">
            <w:pPr>
              <w:cnfStyle w:val="000000100000" w:firstRow="0" w:lastRow="0" w:firstColumn="0" w:lastColumn="0" w:oddVBand="0" w:evenVBand="0" w:oddHBand="1" w:evenHBand="0" w:firstRowFirstColumn="0" w:firstRowLastColumn="0" w:lastRowFirstColumn="0" w:lastRowLastColumn="0"/>
            </w:pPr>
            <w:r>
              <w:rPr>
                <w:rFonts w:hint="eastAsia"/>
              </w:rPr>
              <w:t>Log_screen</w:t>
            </w:r>
          </w:p>
        </w:tc>
        <w:tc>
          <w:tcPr>
            <w:tcW w:w="3958" w:type="dxa"/>
          </w:tcPr>
          <w:p w14:paraId="7C86C510" w14:textId="0A5A4962" w:rsidR="00627DBE" w:rsidRDefault="00627DBE" w:rsidP="00627DBE">
            <w:pPr>
              <w:cnfStyle w:val="000000100000" w:firstRow="0" w:lastRow="0" w:firstColumn="0" w:lastColumn="0" w:oddVBand="0" w:evenVBand="0" w:oddHBand="1" w:evenHBand="0" w:firstRowFirstColumn="0" w:firstRowLastColumn="0" w:lastRowFirstColumn="0" w:lastRowLastColumn="0"/>
            </w:pPr>
            <w:r>
              <w:rPr>
                <w:rFonts w:hint="eastAsia"/>
              </w:rPr>
              <w:t>View_log</w:t>
            </w:r>
          </w:p>
        </w:tc>
      </w:tr>
    </w:tbl>
    <w:p w14:paraId="3CBB9518" w14:textId="77777777" w:rsidR="00627DBE" w:rsidRDefault="00627DBE" w:rsidP="00627DBE"/>
    <w:p w14:paraId="00824BCB" w14:textId="77777777" w:rsidR="00D271DB" w:rsidRDefault="00D271DB" w:rsidP="00D271DB">
      <w:pPr>
        <w:pStyle w:val="21"/>
      </w:pPr>
      <w:bookmarkStart w:id="151" w:name="_Toc424202919"/>
      <w:bookmarkStart w:id="152" w:name="_Toc425353768"/>
      <w:r>
        <w:t>Implementation</w:t>
      </w:r>
      <w:bookmarkEnd w:id="151"/>
      <w:bookmarkEnd w:id="152"/>
    </w:p>
    <w:p w14:paraId="21A24952" w14:textId="77777777" w:rsidR="00D271DB" w:rsidRDefault="00D271DB" w:rsidP="00D271DB">
      <w:pPr>
        <w:ind w:firstLine="480"/>
      </w:pPr>
      <w:r>
        <w:t xml:space="preserve">Our tools and techniques are developed based on our Android testing framework which is introduced in Section </w:t>
      </w:r>
      <w:r>
        <w:fldChar w:fldCharType="begin"/>
      </w:r>
      <w:r>
        <w:instrText xml:space="preserve"> REF _Ref422685134 \r \h </w:instrText>
      </w:r>
      <w:r>
        <w:fldChar w:fldCharType="separate"/>
      </w:r>
      <w:r w:rsidR="00CA3B44">
        <w:t>3.5</w:t>
      </w:r>
      <w:r>
        <w:fldChar w:fldCharType="end"/>
      </w:r>
      <w:r>
        <w:t xml:space="preserve">. We program our tools and algorithms with Python </w:t>
      </w:r>
      <w:r>
        <w:lastRenderedPageBreak/>
        <w:t>3.4.3 and use wxPython Phoenix for constructing graphical user interfaces.</w:t>
      </w:r>
    </w:p>
    <w:p w14:paraId="69E38676" w14:textId="68CB8F27" w:rsidR="00D271DB" w:rsidRDefault="00D271DB" w:rsidP="00D271DB">
      <w:pPr>
        <w:ind w:firstLine="480"/>
      </w:pPr>
      <w:r>
        <w:t>Our programs can be executed on every operating systems supported Python and wxPython. We execut</w:t>
      </w:r>
      <w:r w:rsidR="00F90F1B">
        <w:t>ed</w:t>
      </w:r>
      <w:r>
        <w:t xml:space="preserve"> SpecElicitor and create</w:t>
      </w:r>
      <w:r w:rsidR="00F90F1B">
        <w:t>d</w:t>
      </w:r>
      <w:r>
        <w:t xml:space="preserve"> common sense models</w:t>
      </w:r>
      <w:r w:rsidR="00F90F1B">
        <w:t xml:space="preserve"> on Windows 7 and Ubuntu 14.04</w:t>
      </w:r>
      <w:r>
        <w:t>. Then we generate test cases on Windows 7. We use a virtual device</w:t>
      </w:r>
      <w:r>
        <w:fldChar w:fldCharType="begin" w:fldLock="1"/>
      </w:r>
      <w:r>
        <w:instrText>ADDIN CSL_CITATION { "citationItems" : [ { "id" : "ITEM-1", "itemData" : { "URL" : "https://www.genymotion.com/", "id" : "ITEM-1", "issued" : { "date-parts" : [ [ "0" ] ] }, "title" : "Genymotion", "type" : "webpage" }, "uris" : [ "http://www.mendeley.com/documents/?uuid=36ddd73e-645e-4f17-b500-3b95c7f56322" ] } ], "mendeley" : { "formattedCitation" : "[20]", "plainTextFormattedCitation" : "[20]", "previouslyFormattedCitation" : "[20]" }, "properties" : { "noteIndex" : 0 }, "schema" : "https://github.com/citation-style-language/schema/raw/master/csl-citation.json" }</w:instrText>
      </w:r>
      <w:r>
        <w:fldChar w:fldCharType="separate"/>
      </w:r>
      <w:r w:rsidRPr="00693522">
        <w:rPr>
          <w:noProof/>
        </w:rPr>
        <w:t>[20]</w:t>
      </w:r>
      <w:r>
        <w:fldChar w:fldCharType="end"/>
      </w:r>
      <w:r>
        <w:t xml:space="preserve"> and HTC Desire 820</w:t>
      </w:r>
      <w:r>
        <w:fldChar w:fldCharType="begin" w:fldLock="1"/>
      </w:r>
      <w:r>
        <w:instrText>ADDIN CSL_CITATION { "citationItems" : [ { "id" : "ITEM-1", "itemData" : { "URL" : "http://www.htc.com/tw/smartphones/htc-desire-820-dual-sim/", "id" : "ITEM-1", "issued" : { "date-parts" : [ [ "0" ] ] }, "title" : "HTC Desire 820", "type" : "webpage" }, "uris" : [ "http://www.mendeley.com/documents/?uuid=8fe57d3a-74e0-447f-b7aa-34d52fb34424" ] } ], "mendeley" : { "formattedCitation" : "[21]", "plainTextFormattedCitation" : "[21]", "previouslyFormattedCitation" : "[21]" }, "properties" : { "noteIndex" : 0 }, "schema" : "https://github.com/citation-style-language/schema/raw/master/csl-citation.json" }</w:instrText>
      </w:r>
      <w:r>
        <w:fldChar w:fldCharType="separate"/>
      </w:r>
      <w:r w:rsidRPr="00693522">
        <w:rPr>
          <w:noProof/>
        </w:rPr>
        <w:t>[21]</w:t>
      </w:r>
      <w:r>
        <w:fldChar w:fldCharType="end"/>
      </w:r>
      <w:r>
        <w:t xml:space="preserve"> through our experiments.</w:t>
      </w:r>
    </w:p>
    <w:p w14:paraId="58AA40A2" w14:textId="77777777" w:rsidR="00D271DB" w:rsidRPr="00D85248" w:rsidRDefault="00D271DB" w:rsidP="00D271DB">
      <w:pPr>
        <w:ind w:firstLine="480"/>
      </w:pPr>
    </w:p>
    <w:p w14:paraId="2F07CA7A" w14:textId="5C4BE788" w:rsidR="0060162A" w:rsidRDefault="0060162A">
      <w:pPr>
        <w:pStyle w:val="21"/>
      </w:pPr>
      <w:bookmarkStart w:id="153" w:name="_Toc424202920"/>
      <w:bookmarkStart w:id="154" w:name="_Toc425353769"/>
      <w:r>
        <w:t>Result</w:t>
      </w:r>
      <w:bookmarkEnd w:id="153"/>
      <w:bookmarkEnd w:id="154"/>
    </w:p>
    <w:p w14:paraId="5B3AF2E6" w14:textId="112AE266" w:rsidR="004442C0" w:rsidRDefault="003736F9" w:rsidP="004442C0">
      <w:pPr>
        <w:ind w:firstLine="360"/>
      </w:pPr>
      <w:r>
        <w:t xml:space="preserve">We did not find any bugs </w:t>
      </w:r>
      <w:r w:rsidR="00F90F1B">
        <w:t xml:space="preserve">neither </w:t>
      </w:r>
      <w:r>
        <w:t>in Natural Notes</w:t>
      </w:r>
      <w:r w:rsidR="00CC19DD">
        <w:t xml:space="preserve"> </w:t>
      </w:r>
      <w:r w:rsidR="00F90F1B">
        <w:t>nor</w:t>
      </w:r>
      <w:r w:rsidR="00CC19DD">
        <w:t xml:space="preserve"> Fo File Manager, but</w:t>
      </w:r>
      <w:r>
        <w:t xml:space="preserve"> we found twelve crashes in Omnidroid. </w:t>
      </w:r>
      <w:r w:rsidR="00CC19DD">
        <w:t xml:space="preserve">Results are listed in </w:t>
      </w:r>
      <w:r w:rsidR="00CC19DD">
        <w:fldChar w:fldCharType="begin"/>
      </w:r>
      <w:r w:rsidR="00CC19DD">
        <w:instrText xml:space="preserve"> REF _Ref424130427 \h </w:instrText>
      </w:r>
      <w:r w:rsidR="00CC19DD">
        <w:fldChar w:fldCharType="separate"/>
      </w:r>
      <w:r w:rsidR="00CA3B44">
        <w:t xml:space="preserve">Table </w:t>
      </w:r>
      <w:r w:rsidR="00CA3B44">
        <w:rPr>
          <w:noProof/>
        </w:rPr>
        <w:t>6</w:t>
      </w:r>
      <w:r w:rsidR="00CA3B44">
        <w:t>.</w:t>
      </w:r>
      <w:r w:rsidR="00CA3B44">
        <w:rPr>
          <w:noProof/>
        </w:rPr>
        <w:t>6</w:t>
      </w:r>
      <w:r w:rsidR="00CC19DD">
        <w:fldChar w:fldCharType="end"/>
      </w:r>
      <w:r w:rsidR="00CC19DD">
        <w:t xml:space="preserve">. The reason why Omnidroid </w:t>
      </w:r>
      <w:r w:rsidR="00F90F1B">
        <w:t xml:space="preserve">has twelve </w:t>
      </w:r>
      <w:r w:rsidR="00CC19DD">
        <w:t xml:space="preserve">crashes is </w:t>
      </w:r>
      <w:r w:rsidR="00D271DB">
        <w:t xml:space="preserve">triggered by </w:t>
      </w:r>
      <w:r w:rsidR="00F90F1B">
        <w:t xml:space="preserve">clicking </w:t>
      </w:r>
      <w:r w:rsidR="00D271DB">
        <w:t xml:space="preserve">a button showing in </w:t>
      </w:r>
      <w:r w:rsidR="00D271DB">
        <w:fldChar w:fldCharType="begin"/>
      </w:r>
      <w:r w:rsidR="00D271DB">
        <w:instrText xml:space="preserve"> REF _Ref424134297 \h </w:instrText>
      </w:r>
      <w:r w:rsidR="00D271DB">
        <w:fldChar w:fldCharType="separate"/>
      </w:r>
      <w:r w:rsidR="00CA3B44">
        <w:t xml:space="preserve">Figure </w:t>
      </w:r>
      <w:r w:rsidR="00CA3B44">
        <w:rPr>
          <w:noProof/>
        </w:rPr>
        <w:t>6</w:t>
      </w:r>
      <w:r w:rsidR="00CA3B44">
        <w:t>.</w:t>
      </w:r>
      <w:r w:rsidR="00CA3B44">
        <w:rPr>
          <w:noProof/>
        </w:rPr>
        <w:t>1</w:t>
      </w:r>
      <w:r w:rsidR="00D271DB">
        <w:fldChar w:fldCharType="end"/>
      </w:r>
      <w:r w:rsidR="00D271DB">
        <w:t>.</w:t>
      </w:r>
    </w:p>
    <w:p w14:paraId="379F7E9F" w14:textId="77777777" w:rsidR="004442C0" w:rsidRPr="00D271DB" w:rsidRDefault="004442C0" w:rsidP="00245C9A"/>
    <w:p w14:paraId="10446E71" w14:textId="2AD082A3" w:rsidR="0020196B" w:rsidRDefault="0020196B" w:rsidP="0020196B">
      <w:pPr>
        <w:pStyle w:val="ab"/>
        <w:keepNext/>
      </w:pPr>
      <w:bookmarkStart w:id="155" w:name="_Ref424130427"/>
      <w:bookmarkStart w:id="156" w:name="_Toc424203417"/>
      <w:r>
        <w:t xml:space="preserve">Table </w:t>
      </w:r>
      <w:r w:rsidR="003A560F">
        <w:fldChar w:fldCharType="begin"/>
      </w:r>
      <w:r w:rsidR="003A560F">
        <w:instrText xml:space="preserve"> STYLEREF 1 \s </w:instrText>
      </w:r>
      <w:r w:rsidR="003A560F">
        <w:fldChar w:fldCharType="separate"/>
      </w:r>
      <w:r w:rsidR="00CA3B44">
        <w:rPr>
          <w:noProof/>
        </w:rPr>
        <w:t>6</w:t>
      </w:r>
      <w:r w:rsidR="003A560F">
        <w:rPr>
          <w:noProof/>
        </w:rPr>
        <w:fldChar w:fldCharType="end"/>
      </w:r>
      <w:r>
        <w:t>.</w:t>
      </w:r>
      <w:r w:rsidR="003A560F">
        <w:fldChar w:fldCharType="begin"/>
      </w:r>
      <w:r w:rsidR="003A560F">
        <w:instrText xml:space="preserve"> SEQ Table \* ARABIC \s 1 </w:instrText>
      </w:r>
      <w:r w:rsidR="003A560F">
        <w:fldChar w:fldCharType="separate"/>
      </w:r>
      <w:r w:rsidR="00CA3B44">
        <w:rPr>
          <w:noProof/>
        </w:rPr>
        <w:t>6</w:t>
      </w:r>
      <w:r w:rsidR="003A560F">
        <w:rPr>
          <w:noProof/>
        </w:rPr>
        <w:fldChar w:fldCharType="end"/>
      </w:r>
      <w:bookmarkEnd w:id="155"/>
      <w:r>
        <w:tab/>
      </w:r>
      <w:r w:rsidR="00265EAC">
        <w:t>Result of Test Case Evaluation</w:t>
      </w:r>
      <w:bookmarkEnd w:id="156"/>
    </w:p>
    <w:tbl>
      <w:tblPr>
        <w:tblStyle w:val="56"/>
        <w:tblW w:w="0" w:type="auto"/>
        <w:tblLook w:val="04A0" w:firstRow="1" w:lastRow="0" w:firstColumn="1" w:lastColumn="0" w:noHBand="0" w:noVBand="1"/>
      </w:tblPr>
      <w:tblGrid>
        <w:gridCol w:w="1680"/>
        <w:gridCol w:w="1179"/>
        <w:gridCol w:w="1347"/>
        <w:gridCol w:w="1388"/>
        <w:gridCol w:w="1586"/>
        <w:gridCol w:w="1324"/>
      </w:tblGrid>
      <w:tr w:rsidR="00265EAC" w14:paraId="6B751066" w14:textId="43B083E5" w:rsidTr="00265EA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80" w:type="dxa"/>
          </w:tcPr>
          <w:p w14:paraId="010FC5A3" w14:textId="572F8811" w:rsidR="00265EAC" w:rsidRDefault="00265EAC" w:rsidP="0020196B">
            <w:pPr>
              <w:jc w:val="center"/>
            </w:pPr>
            <w:r>
              <w:t>AUT</w:t>
            </w:r>
          </w:p>
        </w:tc>
        <w:tc>
          <w:tcPr>
            <w:tcW w:w="1179" w:type="dxa"/>
          </w:tcPr>
          <w:p w14:paraId="48A10271" w14:textId="56F45C5B" w:rsidR="00265EAC" w:rsidRDefault="00265EAC" w:rsidP="0020196B">
            <w:pPr>
              <w:jc w:val="center"/>
              <w:cnfStyle w:val="100000000000" w:firstRow="1" w:lastRow="0" w:firstColumn="0" w:lastColumn="0" w:oddVBand="0" w:evenVBand="0" w:oddHBand="0" w:evenHBand="0" w:firstRowFirstColumn="0" w:firstRowLastColumn="0" w:lastRowFirstColumn="0" w:lastRowLastColumn="0"/>
            </w:pPr>
            <w:r>
              <w:t>Total Traces</w:t>
            </w:r>
          </w:p>
        </w:tc>
        <w:tc>
          <w:tcPr>
            <w:tcW w:w="1347" w:type="dxa"/>
          </w:tcPr>
          <w:p w14:paraId="551DA2EE" w14:textId="6F2063C9" w:rsidR="00265EAC" w:rsidRDefault="00265EAC" w:rsidP="0020196B">
            <w:pPr>
              <w:jc w:val="center"/>
              <w:cnfStyle w:val="100000000000" w:firstRow="1" w:lastRow="0" w:firstColumn="0" w:lastColumn="0" w:oddVBand="0" w:evenVBand="0" w:oddHBand="0" w:evenHBand="0" w:firstRowFirstColumn="0" w:firstRowLastColumn="0" w:lastRowFirstColumn="0" w:lastRowLastColumn="0"/>
            </w:pPr>
            <w:r>
              <w:rPr>
                <w:rFonts w:hint="eastAsia"/>
              </w:rPr>
              <w:t>Crash</w:t>
            </w:r>
          </w:p>
        </w:tc>
        <w:tc>
          <w:tcPr>
            <w:tcW w:w="1388" w:type="dxa"/>
          </w:tcPr>
          <w:p w14:paraId="6D005E73" w14:textId="71A98209" w:rsidR="00265EAC" w:rsidRDefault="00265EAC" w:rsidP="0020196B">
            <w:pPr>
              <w:jc w:val="center"/>
              <w:cnfStyle w:val="100000000000" w:firstRow="1" w:lastRow="0" w:firstColumn="0" w:lastColumn="0" w:oddVBand="0" w:evenVBand="0" w:oddHBand="0" w:evenHBand="0" w:firstRowFirstColumn="0" w:firstRowLastColumn="0" w:lastRowFirstColumn="0" w:lastRowLastColumn="0"/>
            </w:pPr>
            <w:r>
              <w:t>Failed Transition</w:t>
            </w:r>
          </w:p>
        </w:tc>
        <w:tc>
          <w:tcPr>
            <w:tcW w:w="1586" w:type="dxa"/>
          </w:tcPr>
          <w:p w14:paraId="42344CDA" w14:textId="47601AF1" w:rsidR="00265EAC" w:rsidRDefault="00265EAC" w:rsidP="0020196B">
            <w:pPr>
              <w:jc w:val="center"/>
              <w:cnfStyle w:val="100000000000" w:firstRow="1" w:lastRow="0" w:firstColumn="0" w:lastColumn="0" w:oddVBand="0" w:evenVBand="0" w:oddHBand="0" w:evenHBand="0" w:firstRowFirstColumn="0" w:firstRowLastColumn="0" w:lastRowFirstColumn="0" w:lastRowLastColumn="0"/>
            </w:pPr>
            <w:r>
              <w:rPr>
                <w:rFonts w:hint="eastAsia"/>
              </w:rPr>
              <w:t>Invalid Transition</w:t>
            </w:r>
          </w:p>
        </w:tc>
        <w:tc>
          <w:tcPr>
            <w:tcW w:w="1324" w:type="dxa"/>
          </w:tcPr>
          <w:p w14:paraId="65C0CD31" w14:textId="701AC98C" w:rsidR="00265EAC" w:rsidRDefault="00265EAC" w:rsidP="0020196B">
            <w:pPr>
              <w:jc w:val="center"/>
              <w:cnfStyle w:val="100000000000" w:firstRow="1" w:lastRow="0" w:firstColumn="0" w:lastColumn="0" w:oddVBand="0" w:evenVBand="0" w:oddHBand="0" w:evenHBand="0" w:firstRowFirstColumn="0" w:firstRowLastColumn="0" w:lastRowFirstColumn="0" w:lastRowLastColumn="0"/>
            </w:pPr>
            <w:r>
              <w:rPr>
                <w:rFonts w:hint="eastAsia"/>
              </w:rPr>
              <w:t>Total</w:t>
            </w:r>
            <w:r>
              <w:t xml:space="preserve"> </w:t>
            </w:r>
            <w:r>
              <w:rPr>
                <w:rFonts w:hint="eastAsia"/>
              </w:rPr>
              <w:t>Bug</w:t>
            </w:r>
            <w:r>
              <w:t>s</w:t>
            </w:r>
          </w:p>
        </w:tc>
      </w:tr>
      <w:tr w:rsidR="00265EAC" w14:paraId="517E211B" w14:textId="308CCB4F" w:rsidTr="00265EAC">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1680" w:type="dxa"/>
          </w:tcPr>
          <w:p w14:paraId="050304A8" w14:textId="50BA7600" w:rsidR="00265EAC" w:rsidRPr="00265EAC" w:rsidRDefault="00265EAC" w:rsidP="00265EAC">
            <w:pPr>
              <w:jc w:val="center"/>
              <w:rPr>
                <w:i w:val="0"/>
                <w:iCs w:val="0"/>
              </w:rPr>
            </w:pPr>
            <w:r w:rsidRPr="00265EAC">
              <w:rPr>
                <w:rFonts w:hint="eastAsia"/>
                <w:i w:val="0"/>
                <w:iCs w:val="0"/>
              </w:rPr>
              <w:t>Natural Notes</w:t>
            </w:r>
          </w:p>
        </w:tc>
        <w:tc>
          <w:tcPr>
            <w:tcW w:w="1179" w:type="dxa"/>
          </w:tcPr>
          <w:p w14:paraId="42A3C15D" w14:textId="7787F5B5" w:rsidR="00265EAC" w:rsidRPr="00265EAC" w:rsidRDefault="00265EAC" w:rsidP="00265EA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i/>
                <w:iCs/>
              </w:rPr>
            </w:pPr>
            <w:r>
              <w:rPr>
                <w:rFonts w:asciiTheme="majorHAnsi" w:hAnsiTheme="majorHAnsi" w:cstheme="majorBidi" w:hint="eastAsia"/>
                <w:i/>
                <w:iCs/>
              </w:rPr>
              <w:t>100</w:t>
            </w:r>
          </w:p>
        </w:tc>
        <w:tc>
          <w:tcPr>
            <w:tcW w:w="1347" w:type="dxa"/>
          </w:tcPr>
          <w:p w14:paraId="5FD64E36" w14:textId="63E77C98" w:rsidR="00265EAC" w:rsidRPr="00265EAC" w:rsidRDefault="00265EAC" w:rsidP="00265EA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i/>
                <w:iCs/>
              </w:rPr>
            </w:pPr>
            <w:r w:rsidRPr="00265EAC">
              <w:rPr>
                <w:rFonts w:asciiTheme="majorHAnsi" w:hAnsiTheme="majorHAnsi" w:cstheme="majorBidi" w:hint="eastAsia"/>
                <w:i/>
                <w:iCs/>
              </w:rPr>
              <w:t>0</w:t>
            </w:r>
          </w:p>
        </w:tc>
        <w:tc>
          <w:tcPr>
            <w:tcW w:w="1388" w:type="dxa"/>
          </w:tcPr>
          <w:p w14:paraId="3B835BC3" w14:textId="6D88E7D6" w:rsidR="00265EAC" w:rsidRPr="00265EAC" w:rsidRDefault="00265EAC" w:rsidP="00265EA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i/>
                <w:iCs/>
              </w:rPr>
            </w:pPr>
            <w:r w:rsidRPr="00265EAC">
              <w:rPr>
                <w:rFonts w:asciiTheme="majorHAnsi" w:hAnsiTheme="majorHAnsi" w:cstheme="majorBidi" w:hint="eastAsia"/>
                <w:i/>
                <w:iCs/>
              </w:rPr>
              <w:t>0</w:t>
            </w:r>
          </w:p>
        </w:tc>
        <w:tc>
          <w:tcPr>
            <w:tcW w:w="1586" w:type="dxa"/>
          </w:tcPr>
          <w:p w14:paraId="39642221" w14:textId="1C4DB4FF" w:rsidR="00265EAC" w:rsidRPr="00265EAC" w:rsidRDefault="00265EAC" w:rsidP="00265EA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i/>
                <w:iCs/>
              </w:rPr>
            </w:pPr>
            <w:r w:rsidRPr="00265EAC">
              <w:rPr>
                <w:rFonts w:asciiTheme="majorHAnsi" w:hAnsiTheme="majorHAnsi" w:cstheme="majorBidi" w:hint="eastAsia"/>
                <w:i/>
                <w:iCs/>
              </w:rPr>
              <w:t>0</w:t>
            </w:r>
          </w:p>
        </w:tc>
        <w:tc>
          <w:tcPr>
            <w:tcW w:w="1324" w:type="dxa"/>
          </w:tcPr>
          <w:p w14:paraId="24606EDE" w14:textId="3EF32903" w:rsidR="00265EAC" w:rsidRPr="00265EAC" w:rsidRDefault="00265EAC" w:rsidP="00265EA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i/>
                <w:iCs/>
              </w:rPr>
            </w:pPr>
            <w:r w:rsidRPr="00265EAC">
              <w:rPr>
                <w:rFonts w:asciiTheme="majorHAnsi" w:hAnsiTheme="majorHAnsi" w:cstheme="majorBidi" w:hint="eastAsia"/>
                <w:i/>
                <w:iCs/>
              </w:rPr>
              <w:t>0</w:t>
            </w:r>
          </w:p>
        </w:tc>
      </w:tr>
      <w:tr w:rsidR="00265EAC" w14:paraId="086706F3" w14:textId="2289F3F9" w:rsidTr="00265EAC">
        <w:tc>
          <w:tcPr>
            <w:cnfStyle w:val="001000000000" w:firstRow="0" w:lastRow="0" w:firstColumn="1" w:lastColumn="0" w:oddVBand="0" w:evenVBand="0" w:oddHBand="0" w:evenHBand="0" w:firstRowFirstColumn="0" w:firstRowLastColumn="0" w:lastRowFirstColumn="0" w:lastRowLastColumn="0"/>
            <w:tcW w:w="1680" w:type="dxa"/>
          </w:tcPr>
          <w:p w14:paraId="6EC8EFD5" w14:textId="50223164" w:rsidR="00265EAC" w:rsidRPr="00265EAC" w:rsidRDefault="00265EAC" w:rsidP="00265EAC">
            <w:pPr>
              <w:jc w:val="center"/>
              <w:rPr>
                <w:i w:val="0"/>
                <w:iCs w:val="0"/>
              </w:rPr>
            </w:pPr>
            <w:r w:rsidRPr="00265EAC">
              <w:rPr>
                <w:rFonts w:hint="eastAsia"/>
                <w:i w:val="0"/>
                <w:iCs w:val="0"/>
              </w:rPr>
              <w:t>Fo File Manager</w:t>
            </w:r>
          </w:p>
        </w:tc>
        <w:tc>
          <w:tcPr>
            <w:tcW w:w="1179" w:type="dxa"/>
          </w:tcPr>
          <w:p w14:paraId="24D69906" w14:textId="35EA1B1D" w:rsidR="00265EAC" w:rsidRPr="00265EAC" w:rsidRDefault="00265EAC" w:rsidP="00265EAC">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i/>
                <w:iCs/>
              </w:rPr>
            </w:pPr>
            <w:r>
              <w:rPr>
                <w:rFonts w:asciiTheme="majorHAnsi" w:hAnsiTheme="majorHAnsi" w:cstheme="majorBidi" w:hint="eastAsia"/>
                <w:i/>
                <w:iCs/>
              </w:rPr>
              <w:t>100</w:t>
            </w:r>
          </w:p>
        </w:tc>
        <w:tc>
          <w:tcPr>
            <w:tcW w:w="1347" w:type="dxa"/>
          </w:tcPr>
          <w:p w14:paraId="2DA5B537" w14:textId="1F3DE713" w:rsidR="00265EAC" w:rsidRPr="00265EAC" w:rsidRDefault="00265EAC" w:rsidP="00265EAC">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i/>
                <w:iCs/>
              </w:rPr>
            </w:pPr>
            <w:r w:rsidRPr="00265EAC">
              <w:rPr>
                <w:rFonts w:asciiTheme="majorHAnsi" w:hAnsiTheme="majorHAnsi" w:cstheme="majorBidi" w:hint="eastAsia"/>
                <w:i/>
                <w:iCs/>
              </w:rPr>
              <w:t>0</w:t>
            </w:r>
          </w:p>
        </w:tc>
        <w:tc>
          <w:tcPr>
            <w:tcW w:w="1388" w:type="dxa"/>
          </w:tcPr>
          <w:p w14:paraId="4925DC1E" w14:textId="1341CE27" w:rsidR="00265EAC" w:rsidRPr="00265EAC" w:rsidRDefault="00265EAC" w:rsidP="00265EAC">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i/>
                <w:iCs/>
              </w:rPr>
            </w:pPr>
            <w:r w:rsidRPr="00265EAC">
              <w:rPr>
                <w:rFonts w:asciiTheme="majorHAnsi" w:hAnsiTheme="majorHAnsi" w:cstheme="majorBidi" w:hint="eastAsia"/>
                <w:i/>
                <w:iCs/>
              </w:rPr>
              <w:t>0</w:t>
            </w:r>
          </w:p>
        </w:tc>
        <w:tc>
          <w:tcPr>
            <w:tcW w:w="1586" w:type="dxa"/>
          </w:tcPr>
          <w:p w14:paraId="4C7A3C45" w14:textId="5E8E665D" w:rsidR="00265EAC" w:rsidRPr="00265EAC" w:rsidRDefault="00265EAC" w:rsidP="00265EAC">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i/>
                <w:iCs/>
              </w:rPr>
            </w:pPr>
            <w:r w:rsidRPr="00265EAC">
              <w:rPr>
                <w:rFonts w:asciiTheme="majorHAnsi" w:hAnsiTheme="majorHAnsi" w:cstheme="majorBidi" w:hint="eastAsia"/>
                <w:i/>
                <w:iCs/>
              </w:rPr>
              <w:t>0</w:t>
            </w:r>
          </w:p>
        </w:tc>
        <w:tc>
          <w:tcPr>
            <w:tcW w:w="1324" w:type="dxa"/>
          </w:tcPr>
          <w:p w14:paraId="21614936" w14:textId="117922F2" w:rsidR="00265EAC" w:rsidRPr="00265EAC" w:rsidRDefault="00265EAC" w:rsidP="00265EAC">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theme="majorBidi"/>
                <w:i/>
                <w:iCs/>
              </w:rPr>
            </w:pPr>
            <w:r w:rsidRPr="00265EAC">
              <w:rPr>
                <w:rFonts w:asciiTheme="majorHAnsi" w:hAnsiTheme="majorHAnsi" w:cstheme="majorBidi"/>
                <w:i/>
                <w:iCs/>
              </w:rPr>
              <w:t>0</w:t>
            </w:r>
          </w:p>
        </w:tc>
      </w:tr>
      <w:tr w:rsidR="00265EAC" w14:paraId="67EBE724" w14:textId="2C426779" w:rsidTr="00265EAC">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680" w:type="dxa"/>
          </w:tcPr>
          <w:p w14:paraId="7382509F" w14:textId="4E989F40" w:rsidR="00265EAC" w:rsidRPr="00265EAC" w:rsidRDefault="00265EAC" w:rsidP="00265EAC">
            <w:pPr>
              <w:jc w:val="center"/>
              <w:rPr>
                <w:i w:val="0"/>
                <w:iCs w:val="0"/>
              </w:rPr>
            </w:pPr>
            <w:r w:rsidRPr="00265EAC">
              <w:rPr>
                <w:rFonts w:hint="eastAsia"/>
                <w:i w:val="0"/>
                <w:iCs w:val="0"/>
              </w:rPr>
              <w:t>Omnidroid</w:t>
            </w:r>
          </w:p>
        </w:tc>
        <w:tc>
          <w:tcPr>
            <w:tcW w:w="1179" w:type="dxa"/>
          </w:tcPr>
          <w:p w14:paraId="78399DF0" w14:textId="711EF2D6" w:rsidR="00265EAC" w:rsidRPr="00265EAC" w:rsidRDefault="00265EAC" w:rsidP="00265EA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i/>
                <w:iCs/>
              </w:rPr>
            </w:pPr>
            <w:r>
              <w:rPr>
                <w:rFonts w:asciiTheme="majorHAnsi" w:hAnsiTheme="majorHAnsi" w:cstheme="majorBidi" w:hint="eastAsia"/>
                <w:i/>
                <w:iCs/>
              </w:rPr>
              <w:t>100</w:t>
            </w:r>
          </w:p>
        </w:tc>
        <w:tc>
          <w:tcPr>
            <w:tcW w:w="1347" w:type="dxa"/>
          </w:tcPr>
          <w:p w14:paraId="695BD460" w14:textId="57B93BD7" w:rsidR="00265EAC" w:rsidRPr="00265EAC" w:rsidRDefault="00265EAC" w:rsidP="00265EA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i/>
                <w:iCs/>
              </w:rPr>
            </w:pPr>
            <w:r w:rsidRPr="00265EAC">
              <w:rPr>
                <w:rFonts w:asciiTheme="majorHAnsi" w:hAnsiTheme="majorHAnsi" w:cstheme="majorBidi" w:hint="eastAsia"/>
                <w:i/>
                <w:iCs/>
              </w:rPr>
              <w:t>12</w:t>
            </w:r>
          </w:p>
        </w:tc>
        <w:tc>
          <w:tcPr>
            <w:tcW w:w="1388" w:type="dxa"/>
          </w:tcPr>
          <w:p w14:paraId="02EF6762" w14:textId="68251789" w:rsidR="00265EAC" w:rsidRPr="00265EAC" w:rsidRDefault="00265EAC" w:rsidP="00265EA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i/>
                <w:iCs/>
              </w:rPr>
            </w:pPr>
            <w:r w:rsidRPr="00265EAC">
              <w:rPr>
                <w:rFonts w:asciiTheme="majorHAnsi" w:hAnsiTheme="majorHAnsi" w:cstheme="majorBidi" w:hint="eastAsia"/>
                <w:i/>
                <w:iCs/>
              </w:rPr>
              <w:t>0</w:t>
            </w:r>
          </w:p>
        </w:tc>
        <w:tc>
          <w:tcPr>
            <w:tcW w:w="1586" w:type="dxa"/>
          </w:tcPr>
          <w:p w14:paraId="355DBB6C" w14:textId="7204C898" w:rsidR="00265EAC" w:rsidRPr="00265EAC" w:rsidRDefault="00265EAC" w:rsidP="00265EA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i/>
                <w:iCs/>
              </w:rPr>
            </w:pPr>
            <w:r w:rsidRPr="00265EAC">
              <w:rPr>
                <w:rFonts w:asciiTheme="majorHAnsi" w:hAnsiTheme="majorHAnsi" w:cstheme="majorBidi" w:hint="eastAsia"/>
                <w:i/>
                <w:iCs/>
              </w:rPr>
              <w:t>0</w:t>
            </w:r>
          </w:p>
        </w:tc>
        <w:tc>
          <w:tcPr>
            <w:tcW w:w="1324" w:type="dxa"/>
          </w:tcPr>
          <w:p w14:paraId="0A88520B" w14:textId="6F3E62FF" w:rsidR="00265EAC" w:rsidRPr="00265EAC" w:rsidRDefault="00265EAC" w:rsidP="00265EA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theme="majorBidi"/>
                <w:i/>
                <w:iCs/>
              </w:rPr>
            </w:pPr>
            <w:r w:rsidRPr="00265EAC">
              <w:rPr>
                <w:rFonts w:asciiTheme="majorHAnsi" w:hAnsiTheme="majorHAnsi" w:cstheme="majorBidi" w:hint="eastAsia"/>
                <w:i/>
                <w:iCs/>
              </w:rPr>
              <w:t>12</w:t>
            </w:r>
          </w:p>
        </w:tc>
      </w:tr>
    </w:tbl>
    <w:p w14:paraId="2AAE8A8C" w14:textId="556D0389" w:rsidR="003736F9" w:rsidRDefault="003736F9" w:rsidP="00FF1146">
      <w:pPr>
        <w:rPr>
          <w:noProof/>
        </w:rPr>
      </w:pPr>
    </w:p>
    <w:p w14:paraId="54DC354C" w14:textId="77777777" w:rsidR="003736F9" w:rsidRDefault="004442C0" w:rsidP="00D271DB">
      <w:pPr>
        <w:keepNext/>
        <w:jc w:val="center"/>
      </w:pPr>
      <w:r>
        <w:rPr>
          <w:noProof/>
        </w:rPr>
        <w:lastRenderedPageBreak/>
        <mc:AlternateContent>
          <mc:Choice Requires="wpg">
            <w:drawing>
              <wp:inline distT="0" distB="0" distL="0" distR="0" wp14:anchorId="5AD23896" wp14:editId="3FF5A752">
                <wp:extent cx="5219700" cy="4409086"/>
                <wp:effectExtent l="19050" t="0" r="0" b="0"/>
                <wp:docPr id="24" name="群組 2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219700" cy="4409086"/>
                          <a:chOff x="0" y="0"/>
                          <a:chExt cx="5447665" cy="4600575"/>
                        </a:xfrm>
                      </wpg:grpSpPr>
                      <pic:pic xmlns:pic="http://schemas.openxmlformats.org/drawingml/2006/picture">
                        <pic:nvPicPr>
                          <pic:cNvPr id="20" name="內容版面配置區 6"/>
                          <pic:cNvPicPr>
                            <a:picLocks noGrp="1"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66675" y="0"/>
                            <a:ext cx="2628265" cy="4600575"/>
                          </a:xfrm>
                          <a:prstGeom prst="rect">
                            <a:avLst/>
                          </a:prstGeom>
                        </pic:spPr>
                      </pic:pic>
                      <pic:pic xmlns:pic="http://schemas.openxmlformats.org/drawingml/2006/picture">
                        <pic:nvPicPr>
                          <pic:cNvPr id="21" name="內容版面配置區 7"/>
                          <pic:cNvPicPr>
                            <a:picLocks noGrp="1"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2819400" y="0"/>
                            <a:ext cx="2628265" cy="4600575"/>
                          </a:xfrm>
                          <a:prstGeom prst="rect">
                            <a:avLst/>
                          </a:prstGeom>
                        </pic:spPr>
                      </pic:pic>
                      <wps:wsp>
                        <wps:cNvPr id="23" name="矩形 23"/>
                        <wps:cNvSpPr/>
                        <wps:spPr>
                          <a:xfrm>
                            <a:off x="0" y="2838450"/>
                            <a:ext cx="2752725" cy="3810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034E487E" id="群組 24" o:spid="_x0000_s1026" style="width:411pt;height:347.15pt;mso-position-horizontal-relative:char;mso-position-vertical-relative:line" coordsize="54476,460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">
                <o:lock v:ext="edit" aspectratio="t"/>
                <v:rect id="矩形 23" o:spid="_x0000_s1027" style="position:absolute;top:28384;width:27527;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lp7sQA&#10;AADbAAAADwAAAGRycy9kb3ducmV2LnhtbESPQWvCQBSE7wX/w/IEb7pJFG2jG5FCa+2tscXrI/tM&#10;QrJvQ3Zr0n/fLQg9DjPzDbPbj6YVN+pdbVlBvIhAEBdW11wq+Dy/zB9BOI+ssbVMCn7IwT6bPOww&#10;1XbgD7rlvhQBwi5FBZX3XSqlKyoy6Ba2Iw7e1fYGfZB9KXWPQ4CbViZRtJYGaw4LFXb0XFHR5N9G&#10;wWlI2vpS4vsxb/Kvxq5e482TUWo2HQ9bEJ5G/x++t9+0gmQJf1/C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LZae7EAAAA2wAAAA8AAAAAAAAAAAAAAAAAmAIAAGRycy9k&#10;b3ducmV2LnhtbFBLBQYAAAAABAAEAPUAAACJAwAAAAA=&#10;" filled="f" strokecolor="red" strokeweight="3pt"/>
                <w10:anchorlock/>
              </v:group>
            </w:pict>
          </mc:Fallback>
        </mc:AlternateContent>
      </w:r>
    </w:p>
    <w:p w14:paraId="1EF59335" w14:textId="25B87B74" w:rsidR="003736F9" w:rsidRDefault="003736F9" w:rsidP="003736F9">
      <w:pPr>
        <w:pStyle w:val="ab"/>
      </w:pPr>
      <w:bookmarkStart w:id="157" w:name="_Ref424134297"/>
      <w:bookmarkStart w:id="158" w:name="_Toc424203405"/>
      <w:r>
        <w:t xml:space="preserve">Figure </w:t>
      </w:r>
      <w:r w:rsidR="003A560F">
        <w:fldChar w:fldCharType="begin"/>
      </w:r>
      <w:r w:rsidR="003A560F">
        <w:instrText xml:space="preserve"> STYLEREF 1 \s </w:instrText>
      </w:r>
      <w:r w:rsidR="003A560F">
        <w:fldChar w:fldCharType="separate"/>
      </w:r>
      <w:r w:rsidR="00CA3B44">
        <w:rPr>
          <w:noProof/>
        </w:rPr>
        <w:t>6</w:t>
      </w:r>
      <w:r w:rsidR="003A560F">
        <w:rPr>
          <w:noProof/>
        </w:rPr>
        <w:fldChar w:fldCharType="end"/>
      </w:r>
      <w:r w:rsidR="00C42F73">
        <w:t>.</w:t>
      </w:r>
      <w:r w:rsidR="003A560F">
        <w:fldChar w:fldCharType="begin"/>
      </w:r>
      <w:r w:rsidR="003A560F">
        <w:instrText xml:space="preserve"> SEQ Figure \* ARABIC \s 1 </w:instrText>
      </w:r>
      <w:r w:rsidR="003A560F">
        <w:fldChar w:fldCharType="separate"/>
      </w:r>
      <w:r w:rsidR="00CA3B44">
        <w:rPr>
          <w:noProof/>
        </w:rPr>
        <w:t>1</w:t>
      </w:r>
      <w:r w:rsidR="003A560F">
        <w:rPr>
          <w:noProof/>
        </w:rPr>
        <w:fldChar w:fldCharType="end"/>
      </w:r>
      <w:bookmarkEnd w:id="157"/>
      <w:r>
        <w:tab/>
        <w:t>A bug in Omnidroid</w:t>
      </w:r>
      <w:bookmarkEnd w:id="158"/>
    </w:p>
    <w:p w14:paraId="6E384BD6" w14:textId="77777777" w:rsidR="00504094" w:rsidRPr="00504094" w:rsidRDefault="00504094" w:rsidP="00504094"/>
    <w:p w14:paraId="3FDAE221" w14:textId="688504D9" w:rsidR="004442C0" w:rsidRDefault="00907CA6" w:rsidP="00907CA6">
      <w:pPr>
        <w:ind w:firstLine="480"/>
        <w:rPr>
          <w:noProof/>
        </w:rPr>
      </w:pPr>
      <w:r>
        <w:rPr>
          <w:noProof/>
        </w:rPr>
        <w:t>We show the porpo</w:t>
      </w:r>
      <w:r w:rsidR="00E82F09">
        <w:rPr>
          <w:noProof/>
        </w:rPr>
        <w:t>r</w:t>
      </w:r>
      <w:r>
        <w:rPr>
          <w:noProof/>
        </w:rPr>
        <w:t xml:space="preserve">tions </w:t>
      </w:r>
      <w:r w:rsidR="00FD6691">
        <w:rPr>
          <w:noProof/>
        </w:rPr>
        <w:t xml:space="preserve">of actions </w:t>
      </w:r>
      <w:r w:rsidR="00AD5D59">
        <w:rPr>
          <w:noProof/>
        </w:rPr>
        <w:t>in</w:t>
      </w:r>
      <w:r w:rsidR="0090156F">
        <w:rPr>
          <w:noProof/>
        </w:rPr>
        <w:t xml:space="preserve"> </w:t>
      </w:r>
      <w:r w:rsidR="0090156F">
        <w:rPr>
          <w:noProof/>
        </w:rPr>
        <w:fldChar w:fldCharType="begin"/>
      </w:r>
      <w:r w:rsidR="0090156F">
        <w:rPr>
          <w:noProof/>
        </w:rPr>
        <w:instrText xml:space="preserve"> REF _Ref424147653 \h </w:instrText>
      </w:r>
      <w:r w:rsidR="0090156F">
        <w:rPr>
          <w:noProof/>
        </w:rPr>
      </w:r>
      <w:r w:rsidR="0090156F">
        <w:rPr>
          <w:noProof/>
        </w:rPr>
        <w:fldChar w:fldCharType="separate"/>
      </w:r>
      <w:r w:rsidR="00CA3B44">
        <w:t xml:space="preserve">Figure </w:t>
      </w:r>
      <w:r w:rsidR="00CA3B44">
        <w:rPr>
          <w:noProof/>
        </w:rPr>
        <w:t>6</w:t>
      </w:r>
      <w:r w:rsidR="00CA3B44">
        <w:t>.</w:t>
      </w:r>
      <w:r w:rsidR="00CA3B44">
        <w:rPr>
          <w:noProof/>
        </w:rPr>
        <w:t>2</w:t>
      </w:r>
      <w:r w:rsidR="0090156F">
        <w:rPr>
          <w:noProof/>
        </w:rPr>
        <w:fldChar w:fldCharType="end"/>
      </w:r>
      <w:r w:rsidR="0090156F">
        <w:rPr>
          <w:noProof/>
        </w:rPr>
        <w:t xml:space="preserve"> and</w:t>
      </w:r>
      <w:r w:rsidR="00AD5D59">
        <w:rPr>
          <w:noProof/>
        </w:rPr>
        <w:t xml:space="preserve"> </w:t>
      </w:r>
      <w:r w:rsidR="00E82F09">
        <w:rPr>
          <w:noProof/>
        </w:rPr>
        <w:fldChar w:fldCharType="begin"/>
      </w:r>
      <w:r w:rsidR="00E82F09">
        <w:rPr>
          <w:noProof/>
        </w:rPr>
        <w:instrText xml:space="preserve"> REF _Ref424139244 \h </w:instrText>
      </w:r>
      <w:r w:rsidR="00E82F09">
        <w:rPr>
          <w:noProof/>
        </w:rPr>
      </w:r>
      <w:r w:rsidR="00E82F09">
        <w:rPr>
          <w:noProof/>
        </w:rPr>
        <w:fldChar w:fldCharType="separate"/>
      </w:r>
      <w:r w:rsidR="00CA3B44">
        <w:rPr>
          <w:rFonts w:hint="eastAsia"/>
          <w:b/>
          <w:bCs/>
          <w:noProof/>
        </w:rPr>
        <w:t>錯誤</w:t>
      </w:r>
      <w:r w:rsidR="00CA3B44">
        <w:rPr>
          <w:rFonts w:hint="eastAsia"/>
          <w:b/>
          <w:bCs/>
          <w:noProof/>
        </w:rPr>
        <w:t xml:space="preserve">! </w:t>
      </w:r>
      <w:r w:rsidR="00CA3B44">
        <w:rPr>
          <w:rFonts w:hint="eastAsia"/>
          <w:b/>
          <w:bCs/>
          <w:noProof/>
        </w:rPr>
        <w:t>找不到參照來源。</w:t>
      </w:r>
      <w:r w:rsidR="00E82F09">
        <w:rPr>
          <w:noProof/>
        </w:rPr>
        <w:fldChar w:fldCharType="end"/>
      </w:r>
      <w:r w:rsidR="00E82F09">
        <w:rPr>
          <w:noProof/>
        </w:rPr>
        <w:t xml:space="preserve">. </w:t>
      </w:r>
      <w:r w:rsidR="00AA1591">
        <w:rPr>
          <w:noProof/>
        </w:rPr>
        <w:t>The ordinate lists actions</w:t>
      </w:r>
      <w:r w:rsidR="00504094">
        <w:rPr>
          <w:noProof/>
        </w:rPr>
        <w:t xml:space="preserve"> concating</w:t>
      </w:r>
      <w:r w:rsidR="00AA1591">
        <w:rPr>
          <w:noProof/>
        </w:rPr>
        <w:t xml:space="preserve"> </w:t>
      </w:r>
      <w:r w:rsidR="00504094">
        <w:rPr>
          <w:noProof/>
        </w:rPr>
        <w:t xml:space="preserve">with the screen which the action is </w:t>
      </w:r>
      <w:r w:rsidR="00F01431">
        <w:rPr>
          <w:noProof/>
        </w:rPr>
        <w:t>triggered at,</w:t>
      </w:r>
      <w:r w:rsidR="00AA1591">
        <w:rPr>
          <w:noProof/>
        </w:rPr>
        <w:t xml:space="preserve"> and the </w:t>
      </w:r>
      <w:r w:rsidR="00AA1591" w:rsidRPr="00AA1591">
        <w:rPr>
          <w:noProof/>
        </w:rPr>
        <w:t>abscissa show</w:t>
      </w:r>
      <w:r w:rsidR="00AA1591">
        <w:rPr>
          <w:noProof/>
        </w:rPr>
        <w:t>s the percentage of an</w:t>
      </w:r>
      <w:r w:rsidR="00AA1591" w:rsidRPr="00AA1591">
        <w:rPr>
          <w:noProof/>
        </w:rPr>
        <w:t xml:space="preserve"> action</w:t>
      </w:r>
      <w:r w:rsidR="0090156F">
        <w:rPr>
          <w:noProof/>
        </w:rPr>
        <w:t xml:space="preserve">. </w:t>
      </w:r>
      <w:r w:rsidR="00F450C0">
        <w:rPr>
          <w:noProof/>
        </w:rPr>
        <w:t xml:space="preserve">For example, at the screen with label “Search_query” in Natural Notes, we can </w:t>
      </w:r>
      <w:r w:rsidR="00F01431">
        <w:rPr>
          <w:noProof/>
        </w:rPr>
        <w:t xml:space="preserve">do </w:t>
      </w:r>
      <w:r w:rsidR="00F450C0">
        <w:rPr>
          <w:noProof/>
        </w:rPr>
        <w:t>“leave_screen”, “text”, “</w:t>
      </w:r>
      <w:r w:rsidR="00196E4B">
        <w:rPr>
          <w:noProof/>
        </w:rPr>
        <w:t>back</w:t>
      </w:r>
      <w:r w:rsidR="00F450C0">
        <w:rPr>
          <w:noProof/>
        </w:rPr>
        <w:t>”</w:t>
      </w:r>
      <w:r w:rsidR="00196E4B">
        <w:rPr>
          <w:noProof/>
        </w:rPr>
        <w:t xml:space="preserve">, or “enter”. The test case generator randomly choose an action from these four actions by their weight. So the summation of the percentage for the four actions is one hundred percent. We can see that most of proportions of actions will be similar with the proportions in the model. However, in </w:t>
      </w:r>
      <w:r w:rsidR="00F01431">
        <w:rPr>
          <w:noProof/>
        </w:rPr>
        <w:t xml:space="preserve">Fo File Manager, we can see that there is an action “Change_folder” in screen “Folder” has been triggered more times then other actions. The reason is there are many differet screens are labeled with “Folder”, but some screens may not contain actions like </w:t>
      </w:r>
      <w:r w:rsidR="00F01431">
        <w:rPr>
          <w:noProof/>
        </w:rPr>
        <w:lastRenderedPageBreak/>
        <w:t>“Create_Folder” or “Back”. Therefore the test case generator can only perform other actions.</w:t>
      </w:r>
      <w:r w:rsidR="00305F52">
        <w:rPr>
          <w:noProof/>
        </w:rPr>
        <w:t xml:space="preserve"> </w:t>
      </w:r>
      <w:r w:rsidR="00305F52">
        <w:rPr>
          <w:noProof/>
        </w:rPr>
        <w:fldChar w:fldCharType="begin"/>
      </w:r>
      <w:r w:rsidR="00305F52">
        <w:rPr>
          <w:noProof/>
        </w:rPr>
        <w:instrText xml:space="preserve"> REF _Ref424159470 \h </w:instrText>
      </w:r>
      <w:r w:rsidR="00305F52">
        <w:rPr>
          <w:noProof/>
        </w:rPr>
      </w:r>
      <w:r w:rsidR="00305F52">
        <w:rPr>
          <w:noProof/>
        </w:rPr>
        <w:fldChar w:fldCharType="separate"/>
      </w:r>
      <w:r w:rsidR="00CA3B44">
        <w:t xml:space="preserve">Figure </w:t>
      </w:r>
      <w:r w:rsidR="00CA3B44">
        <w:rPr>
          <w:noProof/>
        </w:rPr>
        <w:t>6</w:t>
      </w:r>
      <w:r w:rsidR="00CA3B44">
        <w:t>.</w:t>
      </w:r>
      <w:r w:rsidR="00CA3B44">
        <w:rPr>
          <w:noProof/>
        </w:rPr>
        <w:t>4</w:t>
      </w:r>
      <w:r w:rsidR="00305F52">
        <w:rPr>
          <w:noProof/>
        </w:rPr>
        <w:fldChar w:fldCharType="end"/>
      </w:r>
      <w:r w:rsidR="00305F52">
        <w:rPr>
          <w:noProof/>
        </w:rPr>
        <w:t xml:space="preserve"> shows an example of </w:t>
      </w:r>
      <w:r w:rsidR="00D513A0">
        <w:rPr>
          <w:noProof/>
        </w:rPr>
        <w:t xml:space="preserve">two </w:t>
      </w:r>
      <w:r w:rsidR="00305F52">
        <w:rPr>
          <w:noProof/>
        </w:rPr>
        <w:t>screen</w:t>
      </w:r>
      <w:r w:rsidR="00D513A0">
        <w:rPr>
          <w:noProof/>
        </w:rPr>
        <w:t>s</w:t>
      </w:r>
      <w:r w:rsidR="00305F52">
        <w:rPr>
          <w:noProof/>
        </w:rPr>
        <w:t xml:space="preserve"> </w:t>
      </w:r>
      <w:r w:rsidR="00D513A0">
        <w:rPr>
          <w:noProof/>
        </w:rPr>
        <w:t xml:space="preserve">both are labeled with </w:t>
      </w:r>
      <w:r w:rsidR="00305F52">
        <w:rPr>
          <w:noProof/>
        </w:rPr>
        <w:t>“Folder”. The left screen is does not have a button to create folder.</w:t>
      </w:r>
    </w:p>
    <w:p w14:paraId="2BB2C95F" w14:textId="77777777" w:rsidR="00305F52" w:rsidRDefault="00305F52" w:rsidP="00907CA6">
      <w:pPr>
        <w:ind w:firstLine="480"/>
        <w:rPr>
          <w:noProof/>
        </w:rPr>
      </w:pPr>
    </w:p>
    <w:p w14:paraId="5315CA65" w14:textId="77777777" w:rsidR="0090156F" w:rsidRDefault="0090156F" w:rsidP="0090156F">
      <w:pPr>
        <w:keepNext/>
      </w:pPr>
      <w:r w:rsidRPr="008F12FA">
        <w:rPr>
          <w:noProof/>
        </w:rPr>
        <w:drawing>
          <wp:inline distT="0" distB="0" distL="0" distR="0" wp14:anchorId="599EFDEB" wp14:editId="4B58C4BD">
            <wp:extent cx="5400040" cy="6923314"/>
            <wp:effectExtent l="0" t="0" r="10160" b="11430"/>
            <wp:docPr id="25" name="圖表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A8EF5BE" w14:textId="54058AA0" w:rsidR="0090156F" w:rsidRDefault="0090156F" w:rsidP="0090156F">
      <w:pPr>
        <w:pStyle w:val="ab"/>
      </w:pPr>
      <w:bookmarkStart w:id="159" w:name="_Ref424147653"/>
      <w:bookmarkStart w:id="160" w:name="_Toc424203406"/>
      <w:r>
        <w:t xml:space="preserve">Figure </w:t>
      </w:r>
      <w:r w:rsidR="003A560F">
        <w:fldChar w:fldCharType="begin"/>
      </w:r>
      <w:r w:rsidR="003A560F">
        <w:instrText xml:space="preserve"> STYLEREF 1 \s </w:instrText>
      </w:r>
      <w:r w:rsidR="003A560F">
        <w:fldChar w:fldCharType="separate"/>
      </w:r>
      <w:r w:rsidR="00CA3B44">
        <w:rPr>
          <w:noProof/>
        </w:rPr>
        <w:t>6</w:t>
      </w:r>
      <w:r w:rsidR="003A560F">
        <w:rPr>
          <w:noProof/>
        </w:rPr>
        <w:fldChar w:fldCharType="end"/>
      </w:r>
      <w:r w:rsidR="00C42F73">
        <w:t>.</w:t>
      </w:r>
      <w:r w:rsidR="003A560F">
        <w:fldChar w:fldCharType="begin"/>
      </w:r>
      <w:r w:rsidR="003A560F">
        <w:instrText xml:space="preserve"> SEQ Figure \* ARABIC \s 1 </w:instrText>
      </w:r>
      <w:r w:rsidR="003A560F">
        <w:fldChar w:fldCharType="separate"/>
      </w:r>
      <w:r w:rsidR="00CA3B44">
        <w:rPr>
          <w:noProof/>
        </w:rPr>
        <w:t>2</w:t>
      </w:r>
      <w:r w:rsidR="003A560F">
        <w:rPr>
          <w:noProof/>
        </w:rPr>
        <w:fldChar w:fldCharType="end"/>
      </w:r>
      <w:bookmarkEnd w:id="159"/>
      <w:r>
        <w:tab/>
        <w:t>Action proportion</w:t>
      </w:r>
      <w:r w:rsidR="00C42F73">
        <w:t>s</w:t>
      </w:r>
      <w:r>
        <w:t xml:space="preserve"> of Natural Notes</w:t>
      </w:r>
      <w:bookmarkEnd w:id="160"/>
    </w:p>
    <w:p w14:paraId="5AC5C715" w14:textId="77777777" w:rsidR="00C42F73" w:rsidRDefault="007F10AF" w:rsidP="00C42F73">
      <w:pPr>
        <w:keepNext/>
      </w:pPr>
      <w:r>
        <w:rPr>
          <w:noProof/>
        </w:rPr>
        <w:lastRenderedPageBreak/>
        <w:drawing>
          <wp:inline distT="0" distB="0" distL="0" distR="0" wp14:anchorId="5F2D6B4D" wp14:editId="2264D28C">
            <wp:extent cx="5405755" cy="4742822"/>
            <wp:effectExtent l="0" t="0" r="4445" b="635"/>
            <wp:docPr id="16" name="圖表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655883F6" w14:textId="32A3E143" w:rsidR="00C42F73" w:rsidRDefault="00C42F73" w:rsidP="00C42F73">
      <w:pPr>
        <w:pStyle w:val="ab"/>
      </w:pPr>
      <w:bookmarkStart w:id="161" w:name="_Toc424203407"/>
      <w:r>
        <w:t xml:space="preserve">Figure </w:t>
      </w:r>
      <w:r w:rsidR="003A560F">
        <w:fldChar w:fldCharType="begin"/>
      </w:r>
      <w:r w:rsidR="003A560F">
        <w:instrText xml:space="preserve"> STYLEREF 1 \s </w:instrText>
      </w:r>
      <w:r w:rsidR="003A560F">
        <w:fldChar w:fldCharType="separate"/>
      </w:r>
      <w:r w:rsidR="00CA3B44">
        <w:rPr>
          <w:noProof/>
        </w:rPr>
        <w:t>6</w:t>
      </w:r>
      <w:r w:rsidR="003A560F">
        <w:rPr>
          <w:noProof/>
        </w:rPr>
        <w:fldChar w:fldCharType="end"/>
      </w:r>
      <w:r>
        <w:t>.</w:t>
      </w:r>
      <w:r w:rsidR="003A560F">
        <w:fldChar w:fldCharType="begin"/>
      </w:r>
      <w:r w:rsidR="003A560F">
        <w:instrText xml:space="preserve"> SEQ Figure \* ARABIC \s 1 </w:instrText>
      </w:r>
      <w:r w:rsidR="003A560F">
        <w:fldChar w:fldCharType="separate"/>
      </w:r>
      <w:r w:rsidR="00CA3B44">
        <w:rPr>
          <w:noProof/>
        </w:rPr>
        <w:t>3</w:t>
      </w:r>
      <w:r w:rsidR="003A560F">
        <w:rPr>
          <w:noProof/>
        </w:rPr>
        <w:fldChar w:fldCharType="end"/>
      </w:r>
      <w:r>
        <w:tab/>
        <w:t>Action proportions of Fo File Manager</w:t>
      </w:r>
      <w:bookmarkEnd w:id="161"/>
    </w:p>
    <w:p w14:paraId="41B1D2E9" w14:textId="73854570" w:rsidR="0090156F" w:rsidRPr="0090156F" w:rsidRDefault="0090156F" w:rsidP="0090156F"/>
    <w:p w14:paraId="0A69D47C" w14:textId="77777777" w:rsidR="00CA0AFB" w:rsidRDefault="00D271DB" w:rsidP="00CA0AFB">
      <w:pPr>
        <w:keepNext/>
        <w:jc w:val="center"/>
      </w:pPr>
      <w:r>
        <w:rPr>
          <w:noProof/>
        </w:rPr>
        <w:lastRenderedPageBreak/>
        <mc:AlternateContent>
          <mc:Choice Requires="wpg">
            <w:drawing>
              <wp:inline distT="0" distB="0" distL="0" distR="0" wp14:anchorId="59B58684" wp14:editId="1D99F84F">
                <wp:extent cx="5158105" cy="4479925"/>
                <wp:effectExtent l="0" t="0" r="4445" b="0"/>
                <wp:docPr id="31" name="群組 31"/>
                <wp:cNvGraphicFramePr/>
                <a:graphic xmlns:a="http://schemas.openxmlformats.org/drawingml/2006/main">
                  <a:graphicData uri="http://schemas.microsoft.com/office/word/2010/wordprocessingGroup">
                    <wpg:wgp>
                      <wpg:cNvGrpSpPr/>
                      <wpg:grpSpPr>
                        <a:xfrm>
                          <a:off x="0" y="0"/>
                          <a:ext cx="5158105" cy="4479925"/>
                          <a:chOff x="0" y="0"/>
                          <a:chExt cx="5158105" cy="4479925"/>
                        </a:xfrm>
                      </wpg:grpSpPr>
                      <pic:pic xmlns:pic="http://schemas.openxmlformats.org/drawingml/2006/picture">
                        <pic:nvPicPr>
                          <pic:cNvPr id="28" name="內容版面配置區 12"/>
                          <pic:cNvPicPr>
                            <a:picLocks noGrp="1"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19680" cy="4479925"/>
                          </a:xfrm>
                          <a:prstGeom prst="rect">
                            <a:avLst/>
                          </a:prstGeom>
                        </pic:spPr>
                      </pic:pic>
                      <pic:pic xmlns:pic="http://schemas.openxmlformats.org/drawingml/2006/picture">
                        <pic:nvPicPr>
                          <pic:cNvPr id="27" name="內容版面配置區 13"/>
                          <pic:cNvPicPr>
                            <a:picLocks noGrp="1"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2638425" y="0"/>
                            <a:ext cx="2519680" cy="4479925"/>
                          </a:xfrm>
                          <a:prstGeom prst="rect">
                            <a:avLst/>
                          </a:prstGeom>
                        </pic:spPr>
                      </pic:pic>
                    </wpg:wgp>
                  </a:graphicData>
                </a:graphic>
              </wp:inline>
            </w:drawing>
          </mc:Choice>
          <mc:Fallback>
            <w:pict>
              <v:group w14:anchorId="67DB296E" id="群組 31" o:spid="_x0000_s1026" style="width:406.15pt;height:352.75pt;mso-position-horizontal-relative:char;mso-position-vertical-relative:line" coordsize="51581,447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">
                <w10:anchorlock/>
              </v:group>
            </w:pict>
          </mc:Fallback>
        </mc:AlternateContent>
      </w:r>
    </w:p>
    <w:p w14:paraId="4E363F3E" w14:textId="48DCFB97" w:rsidR="008F12FA" w:rsidRDefault="00CA0AFB" w:rsidP="00CA0AFB">
      <w:pPr>
        <w:pStyle w:val="ab"/>
      </w:pPr>
      <w:bookmarkStart w:id="162" w:name="_Ref424159470"/>
      <w:bookmarkStart w:id="163" w:name="_Ref424159436"/>
      <w:bookmarkStart w:id="164" w:name="_Toc424203408"/>
      <w:r>
        <w:t xml:space="preserve">Figure </w:t>
      </w:r>
      <w:r w:rsidR="003A560F">
        <w:fldChar w:fldCharType="begin"/>
      </w:r>
      <w:r w:rsidR="003A560F">
        <w:instrText xml:space="preserve"> STYLEREF 1 \s </w:instrText>
      </w:r>
      <w:r w:rsidR="003A560F">
        <w:fldChar w:fldCharType="separate"/>
      </w:r>
      <w:r w:rsidR="00CA3B44">
        <w:rPr>
          <w:noProof/>
        </w:rPr>
        <w:t>6</w:t>
      </w:r>
      <w:r w:rsidR="003A560F">
        <w:rPr>
          <w:noProof/>
        </w:rPr>
        <w:fldChar w:fldCharType="end"/>
      </w:r>
      <w:r w:rsidR="00C42F73">
        <w:t>.</w:t>
      </w:r>
      <w:r w:rsidR="003A560F">
        <w:fldChar w:fldCharType="begin"/>
      </w:r>
      <w:r w:rsidR="003A560F">
        <w:instrText xml:space="preserve"> SEQ Figure \* ARABIC \s 1 </w:instrText>
      </w:r>
      <w:r w:rsidR="003A560F">
        <w:fldChar w:fldCharType="separate"/>
      </w:r>
      <w:r w:rsidR="00CA3B44">
        <w:rPr>
          <w:noProof/>
        </w:rPr>
        <w:t>4</w:t>
      </w:r>
      <w:r w:rsidR="003A560F">
        <w:rPr>
          <w:noProof/>
        </w:rPr>
        <w:fldChar w:fldCharType="end"/>
      </w:r>
      <w:bookmarkEnd w:id="162"/>
      <w:r>
        <w:tab/>
      </w:r>
      <w:r w:rsidR="00305F52">
        <w:t>A s</w:t>
      </w:r>
      <w:r>
        <w:t>creen comparison</w:t>
      </w:r>
      <w:bookmarkEnd w:id="163"/>
      <w:r w:rsidR="00305F52">
        <w:t xml:space="preserve"> of Fo File Manager</w:t>
      </w:r>
      <w:bookmarkEnd w:id="164"/>
    </w:p>
    <w:p w14:paraId="5217F716" w14:textId="77777777" w:rsidR="00D513A0" w:rsidRPr="00D513A0" w:rsidRDefault="00D513A0" w:rsidP="00D513A0"/>
    <w:p w14:paraId="123EE690" w14:textId="4E0BBAC5" w:rsidR="00F3193E" w:rsidRDefault="00F3193E" w:rsidP="00F3193E">
      <w:pPr>
        <w:ind w:firstLine="480"/>
        <w:rPr>
          <w:noProof/>
        </w:rPr>
      </w:pPr>
      <w:r>
        <w:t xml:space="preserve">At last, as we mentioned in </w:t>
      </w:r>
      <w:r w:rsidR="002272D7">
        <w:t xml:space="preserve">introducing </w:t>
      </w:r>
      <w:r>
        <w:t>SpecE</w:t>
      </w:r>
      <w:r w:rsidR="002272D7">
        <w:t xml:space="preserve">licitor, </w:t>
      </w:r>
      <w:r>
        <w:t>test case gen</w:t>
      </w:r>
      <w:r w:rsidR="00D513A0">
        <w:t>eration</w:t>
      </w:r>
      <w:r w:rsidR="002272D7">
        <w:t>,</w:t>
      </w:r>
      <w:r w:rsidR="00D513A0">
        <w:t xml:space="preserve"> and</w:t>
      </w:r>
      <w:r w:rsidR="002272D7">
        <w:t xml:space="preserve"> test case</w:t>
      </w:r>
      <w:r w:rsidR="00D513A0">
        <w:t xml:space="preserve"> evaluation, identifying a screen or an action is a basic but important function in our work</w:t>
      </w:r>
      <w:r w:rsidR="002272D7">
        <w:t>s</w:t>
      </w:r>
      <w:r w:rsidR="00D513A0">
        <w:t xml:space="preserve">. Currently, we use abstraction to filter out redundant information of a screen and actionable objects, then compare the rests to identify a screen or an action. </w:t>
      </w:r>
      <w:r w:rsidR="008B424C">
        <w:t>Nevertheless, if an application frequently changes its layout, abstraction might not be able to abstract</w:t>
      </w:r>
      <w:r w:rsidR="002272D7">
        <w:t xml:space="preserve"> every similar screens into one abstracted screen. For instance, Fo File Manager has various layouts, so there are almost fifty percent of steps are chosen randomly, since a screen cannot be identified. </w:t>
      </w:r>
      <w:r w:rsidR="00505206">
        <w:t xml:space="preserve">Layouts of Natural Notes are more </w:t>
      </w:r>
      <w:r w:rsidR="009072CD">
        <w:t xml:space="preserve">simple than Fo File Manager, there are only five percent of actions are chosen randomly. </w:t>
      </w:r>
      <w:r w:rsidR="009072CD">
        <w:fldChar w:fldCharType="begin"/>
      </w:r>
      <w:r w:rsidR="009072CD">
        <w:instrText xml:space="preserve"> REF _Ref424161345 \h </w:instrText>
      </w:r>
      <w:r w:rsidR="009072CD">
        <w:fldChar w:fldCharType="separate"/>
      </w:r>
      <w:r w:rsidR="00CA3B44">
        <w:t xml:space="preserve">Figure </w:t>
      </w:r>
      <w:r w:rsidR="00CA3B44">
        <w:rPr>
          <w:noProof/>
        </w:rPr>
        <w:t>6</w:t>
      </w:r>
      <w:r w:rsidR="00CA3B44">
        <w:t>.</w:t>
      </w:r>
      <w:r w:rsidR="00CA3B44">
        <w:rPr>
          <w:noProof/>
        </w:rPr>
        <w:t>5</w:t>
      </w:r>
      <w:r w:rsidR="009072CD">
        <w:fldChar w:fldCharType="end"/>
      </w:r>
      <w:r w:rsidR="009072CD">
        <w:t xml:space="preserve">and </w:t>
      </w:r>
      <w:r w:rsidR="009072CD">
        <w:fldChar w:fldCharType="begin"/>
      </w:r>
      <w:r w:rsidR="009072CD">
        <w:instrText xml:space="preserve"> REF _Ref424161346 \h </w:instrText>
      </w:r>
      <w:r w:rsidR="009072CD">
        <w:fldChar w:fldCharType="separate"/>
      </w:r>
      <w:r w:rsidR="00CA3B44">
        <w:t xml:space="preserve">Figure </w:t>
      </w:r>
      <w:r w:rsidR="00CA3B44">
        <w:rPr>
          <w:noProof/>
        </w:rPr>
        <w:t>6</w:t>
      </w:r>
      <w:r w:rsidR="00CA3B44">
        <w:t>.</w:t>
      </w:r>
      <w:r w:rsidR="00CA3B44">
        <w:rPr>
          <w:noProof/>
        </w:rPr>
        <w:t>6</w:t>
      </w:r>
      <w:r w:rsidR="009072CD">
        <w:fldChar w:fldCharType="end"/>
      </w:r>
      <w:r w:rsidR="009072CD">
        <w:t xml:space="preserve"> show the results of Natural Notes and Fo File Manager. The </w:t>
      </w:r>
      <w:r w:rsidR="009072CD">
        <w:rPr>
          <w:noProof/>
        </w:rPr>
        <w:t xml:space="preserve">ordinate is a number of </w:t>
      </w:r>
      <w:r w:rsidR="009072CD">
        <w:rPr>
          <w:noProof/>
        </w:rPr>
        <w:lastRenderedPageBreak/>
        <w:t>cumulated steps or actions choosed randomly.</w:t>
      </w:r>
      <w:r w:rsidR="00C1435B">
        <w:rPr>
          <w:noProof/>
        </w:rPr>
        <w:t xml:space="preserve"> The </w:t>
      </w:r>
      <w:r w:rsidR="00C1435B" w:rsidRPr="00AA1591">
        <w:rPr>
          <w:noProof/>
        </w:rPr>
        <w:t>abscissa</w:t>
      </w:r>
      <w:r w:rsidR="00C1435B">
        <w:rPr>
          <w:noProof/>
        </w:rPr>
        <w:t xml:space="preserve"> is a number of traces.</w:t>
      </w:r>
    </w:p>
    <w:p w14:paraId="32E30F49" w14:textId="77777777" w:rsidR="009072CD" w:rsidRPr="00F3193E" w:rsidRDefault="009072CD" w:rsidP="00F3193E">
      <w:pPr>
        <w:ind w:firstLine="480"/>
      </w:pPr>
    </w:p>
    <w:p w14:paraId="3E0A43DE" w14:textId="77777777" w:rsidR="00AD5D59" w:rsidRDefault="008F12FA" w:rsidP="00AD5D59">
      <w:pPr>
        <w:keepNext/>
      </w:pPr>
      <w:r w:rsidRPr="008F12FA">
        <w:rPr>
          <w:noProof/>
        </w:rPr>
        <w:drawing>
          <wp:inline distT="0" distB="0" distL="0" distR="0" wp14:anchorId="4B7D09B2" wp14:editId="1CF02F84">
            <wp:extent cx="5372100" cy="3366198"/>
            <wp:effectExtent l="0" t="0" r="0" b="5715"/>
            <wp:docPr id="29" name="圖表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2ADA74E4" w14:textId="7B659790" w:rsidR="00AD5D59" w:rsidRDefault="00AD5D59" w:rsidP="00AD5D59">
      <w:pPr>
        <w:pStyle w:val="ab"/>
      </w:pPr>
      <w:bookmarkStart w:id="165" w:name="_Ref424161345"/>
      <w:bookmarkStart w:id="166" w:name="_Toc424203409"/>
      <w:r>
        <w:t xml:space="preserve">Figure </w:t>
      </w:r>
      <w:r w:rsidR="003A560F">
        <w:fldChar w:fldCharType="begin"/>
      </w:r>
      <w:r w:rsidR="003A560F">
        <w:instrText xml:space="preserve"> STYLEREF 1 \s </w:instrText>
      </w:r>
      <w:r w:rsidR="003A560F">
        <w:fldChar w:fldCharType="separate"/>
      </w:r>
      <w:r w:rsidR="00CA3B44">
        <w:rPr>
          <w:noProof/>
        </w:rPr>
        <w:t>6</w:t>
      </w:r>
      <w:r w:rsidR="003A560F">
        <w:rPr>
          <w:noProof/>
        </w:rPr>
        <w:fldChar w:fldCharType="end"/>
      </w:r>
      <w:r w:rsidR="00C42F73">
        <w:t>.</w:t>
      </w:r>
      <w:r w:rsidR="003A560F">
        <w:fldChar w:fldCharType="begin"/>
      </w:r>
      <w:r w:rsidR="003A560F">
        <w:instrText xml:space="preserve"> SEQ Figure \* ARABIC \s 1 </w:instrText>
      </w:r>
      <w:r w:rsidR="003A560F">
        <w:fldChar w:fldCharType="separate"/>
      </w:r>
      <w:r w:rsidR="00CA3B44">
        <w:rPr>
          <w:noProof/>
        </w:rPr>
        <w:t>5</w:t>
      </w:r>
      <w:r w:rsidR="003A560F">
        <w:rPr>
          <w:noProof/>
        </w:rPr>
        <w:fldChar w:fldCharType="end"/>
      </w:r>
      <w:bookmarkEnd w:id="165"/>
      <w:r>
        <w:tab/>
        <w:t>Unidentifiable screens of Fo File Manager</w:t>
      </w:r>
      <w:bookmarkEnd w:id="166"/>
    </w:p>
    <w:p w14:paraId="4CD64175" w14:textId="77777777" w:rsidR="00AD5D59" w:rsidRDefault="008F12FA" w:rsidP="00AD5D59">
      <w:pPr>
        <w:keepNext/>
      </w:pPr>
      <w:r w:rsidRPr="008F12FA">
        <w:rPr>
          <w:noProof/>
        </w:rPr>
        <w:drawing>
          <wp:inline distT="0" distB="0" distL="0" distR="0" wp14:anchorId="23A97498" wp14:editId="540FB311">
            <wp:extent cx="5381625" cy="3366197"/>
            <wp:effectExtent l="0" t="0" r="9525" b="5715"/>
            <wp:docPr id="30" name="圖表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4D0A9F88" w14:textId="590338C1" w:rsidR="008F12FA" w:rsidRDefault="00AD5D59" w:rsidP="0057112A">
      <w:pPr>
        <w:pStyle w:val="ab"/>
      </w:pPr>
      <w:bookmarkStart w:id="167" w:name="_Ref424161346"/>
      <w:bookmarkStart w:id="168" w:name="_Toc424203410"/>
      <w:r>
        <w:t xml:space="preserve">Figure </w:t>
      </w:r>
      <w:r w:rsidR="003A560F">
        <w:fldChar w:fldCharType="begin"/>
      </w:r>
      <w:r w:rsidR="003A560F">
        <w:instrText xml:space="preserve"> STYLEREF 1 \s </w:instrText>
      </w:r>
      <w:r w:rsidR="003A560F">
        <w:fldChar w:fldCharType="separate"/>
      </w:r>
      <w:r w:rsidR="00CA3B44">
        <w:rPr>
          <w:noProof/>
        </w:rPr>
        <w:t>6</w:t>
      </w:r>
      <w:r w:rsidR="003A560F">
        <w:rPr>
          <w:noProof/>
        </w:rPr>
        <w:fldChar w:fldCharType="end"/>
      </w:r>
      <w:r w:rsidR="00C42F73">
        <w:t>.</w:t>
      </w:r>
      <w:r w:rsidR="003A560F">
        <w:fldChar w:fldCharType="begin"/>
      </w:r>
      <w:r w:rsidR="003A560F">
        <w:instrText xml:space="preserve"> SEQ Figure \* ARABIC \s 1 </w:instrText>
      </w:r>
      <w:r w:rsidR="003A560F">
        <w:fldChar w:fldCharType="separate"/>
      </w:r>
      <w:r w:rsidR="00CA3B44">
        <w:rPr>
          <w:noProof/>
        </w:rPr>
        <w:t>6</w:t>
      </w:r>
      <w:r w:rsidR="003A560F">
        <w:rPr>
          <w:noProof/>
        </w:rPr>
        <w:fldChar w:fldCharType="end"/>
      </w:r>
      <w:bookmarkEnd w:id="167"/>
      <w:r>
        <w:tab/>
        <w:t>Unidentifiable screens of Natural Notes</w:t>
      </w:r>
      <w:bookmarkEnd w:id="168"/>
    </w:p>
    <w:p w14:paraId="526ADDA7" w14:textId="77777777" w:rsidR="001D34E1" w:rsidRDefault="001D34E1">
      <w:pPr>
        <w:pStyle w:val="1"/>
      </w:pPr>
      <w:bookmarkStart w:id="169" w:name="_Toc424202921"/>
      <w:bookmarkStart w:id="170" w:name="_Toc425353770"/>
      <w:r>
        <w:rPr>
          <w:rFonts w:hint="eastAsia"/>
        </w:rPr>
        <w:lastRenderedPageBreak/>
        <w:t>Conclusion</w:t>
      </w:r>
      <w:bookmarkEnd w:id="138"/>
      <w:bookmarkEnd w:id="169"/>
      <w:bookmarkEnd w:id="170"/>
    </w:p>
    <w:p w14:paraId="3A4C81CA" w14:textId="4690D290" w:rsidR="009C534B" w:rsidRDefault="00BC192A" w:rsidP="0024747F">
      <w:pPr>
        <w:pStyle w:val="21"/>
      </w:pPr>
      <w:bookmarkStart w:id="171" w:name="_Toc424202922"/>
      <w:bookmarkStart w:id="172" w:name="_Toc425353771"/>
      <w:bookmarkStart w:id="173" w:name="_Toc421045794"/>
      <w:r>
        <w:t>Summary</w:t>
      </w:r>
      <w:bookmarkEnd w:id="171"/>
      <w:bookmarkEnd w:id="172"/>
    </w:p>
    <w:p w14:paraId="0175BF40" w14:textId="117F3F54" w:rsidR="00FA768C" w:rsidRDefault="00FA768C" w:rsidP="009C534B">
      <w:pPr>
        <w:ind w:firstLine="480"/>
      </w:pPr>
      <w:r>
        <w:t xml:space="preserve">We define a new graphical structure to </w:t>
      </w:r>
      <w:r w:rsidR="00263D7C">
        <w:t>model</w:t>
      </w:r>
      <w:r>
        <w:t xml:space="preserve"> </w:t>
      </w:r>
      <w:r w:rsidR="00F14A88">
        <w:t xml:space="preserve">an application. By using sets of normalized terms, we give descriptions for each screen and action in an application then use the transition from a screen to another screen to </w:t>
      </w:r>
      <w:r w:rsidR="00263D7C">
        <w:t>form</w:t>
      </w:r>
      <w:r w:rsidR="00F14A88">
        <w:t xml:space="preserve"> the </w:t>
      </w:r>
      <w:r w:rsidR="00263D7C">
        <w:t xml:space="preserve">program </w:t>
      </w:r>
      <w:r w:rsidR="00F14A88">
        <w:t>behavior. Based on human understanding of the normalized terms and the application</w:t>
      </w:r>
      <w:r w:rsidR="00663917">
        <w:t>, we call the new graphical structure “Common Sense” model.</w:t>
      </w:r>
    </w:p>
    <w:p w14:paraId="2C296B7A" w14:textId="59AD30F6" w:rsidR="00F14A88" w:rsidRPr="00663917" w:rsidRDefault="00663917" w:rsidP="00663917">
      <w:pPr>
        <w:ind w:firstLine="480"/>
      </w:pPr>
      <w:r>
        <w:t xml:space="preserve">To elicit the human common sense of an application, we develop a GUI tool. The tool is a middle man between a tester and </w:t>
      </w:r>
      <w:r w:rsidR="00263D7C">
        <w:t xml:space="preserve">an </w:t>
      </w:r>
      <w:r>
        <w:t xml:space="preserve">application. By interacting with the tester, SpecElicitor construct the common sense model step by step for each operation. </w:t>
      </w:r>
      <w:r w:rsidR="00263D7C">
        <w:t>SpecElicitor</w:t>
      </w:r>
      <w:r>
        <w:t xml:space="preserve"> produces a common sense model to model the behaviors that the tester performed</w:t>
      </w:r>
      <w:r w:rsidR="00263D7C">
        <w:t xml:space="preserve"> in the end</w:t>
      </w:r>
      <w:r>
        <w:t>.</w:t>
      </w:r>
    </w:p>
    <w:p w14:paraId="585F859C" w14:textId="60925D5E" w:rsidR="009C534B" w:rsidRDefault="009C534B" w:rsidP="009C534B">
      <w:pPr>
        <w:ind w:firstLine="480"/>
      </w:pPr>
      <w:r>
        <w:t>According to our assumption, we find important feature</w:t>
      </w:r>
      <w:r w:rsidR="00F14A88">
        <w:t>s</w:t>
      </w:r>
      <w:r>
        <w:t xml:space="preserve"> of a type of application by overlapping their common sense models. To test these important feature in higher intensity, we design an algorithm by randomly selecting weighted actions.</w:t>
      </w:r>
      <w:r w:rsidR="00663917">
        <w:t xml:space="preserve"> We also design a test case generator out</w:t>
      </w:r>
      <w:r w:rsidR="00263D7C">
        <w:t>put</w:t>
      </w:r>
      <w:r w:rsidR="00663917">
        <w:t xml:space="preserve"> test cases following the algorithm and a test case executor runs these test cases and produce a test report. The test report </w:t>
      </w:r>
      <w:r w:rsidR="00491969">
        <w:t xml:space="preserve">contain not only the result of running test cases, but also a </w:t>
      </w:r>
      <w:r w:rsidR="00263D7C">
        <w:t>simple</w:t>
      </w:r>
      <w:r w:rsidR="00491969">
        <w:t xml:space="preserve"> evaluation according to whether the traces are passed, failed, or indicating that our common sense model is </w:t>
      </w:r>
      <w:r w:rsidR="003D5281">
        <w:t>inadequately to model the application.</w:t>
      </w:r>
    </w:p>
    <w:p w14:paraId="1319FC07" w14:textId="77777777" w:rsidR="001C580A" w:rsidRPr="007411F2" w:rsidRDefault="001C580A" w:rsidP="007411F2"/>
    <w:p w14:paraId="14812101" w14:textId="60924033" w:rsidR="007411F2" w:rsidRDefault="007411F2" w:rsidP="00E07EF9">
      <w:pPr>
        <w:pStyle w:val="21"/>
      </w:pPr>
      <w:bookmarkStart w:id="174" w:name="_Toc424202923"/>
      <w:bookmarkStart w:id="175" w:name="_Toc425353772"/>
      <w:r>
        <w:t>Limitatio</w:t>
      </w:r>
      <w:r w:rsidR="00263D7C">
        <w:t>n</w:t>
      </w:r>
      <w:bookmarkEnd w:id="174"/>
      <w:bookmarkEnd w:id="175"/>
    </w:p>
    <w:p w14:paraId="06CBD6C4" w14:textId="5556F6AE" w:rsidR="001C580A" w:rsidRDefault="0070448A" w:rsidP="00197E57">
      <w:pPr>
        <w:ind w:firstLine="480"/>
      </w:pPr>
      <w:r>
        <w:t xml:space="preserve">The meaning of a word might be various for different persons. So </w:t>
      </w:r>
      <w:r w:rsidR="00EC511A">
        <w:t>either defining normalized terms or using them could be ambiguous.</w:t>
      </w:r>
      <w:r w:rsidR="00EC511A">
        <w:rPr>
          <w:rFonts w:hint="eastAsia"/>
        </w:rPr>
        <w:t xml:space="preserve"> </w:t>
      </w:r>
      <w:r w:rsidR="00EC511A">
        <w:t>If the common sense mode</w:t>
      </w:r>
      <w:r w:rsidR="00263D7C">
        <w:t>l</w:t>
      </w:r>
      <w:r w:rsidR="00EC511A">
        <w:t xml:space="preserve">s of a </w:t>
      </w:r>
      <w:r w:rsidR="00EC511A">
        <w:lastRenderedPageBreak/>
        <w:t>kind of applications are built by different testers, the overlapped model of these models will be meaningless in worst. Moreover, if a tester chooses a wrong term to describe a screen or an action</w:t>
      </w:r>
      <w:r w:rsidR="000B5F8F">
        <w:t xml:space="preserve">, it will cause the same </w:t>
      </w:r>
      <w:r w:rsidR="00263D7C" w:rsidRPr="00263D7C">
        <w:t>circumstance</w:t>
      </w:r>
      <w:r w:rsidR="000B5F8F">
        <w:t>. So labor training and fault tolerance would becoming</w:t>
      </w:r>
      <w:r w:rsidR="00197E57">
        <w:t xml:space="preserve"> a problem.</w:t>
      </w:r>
    </w:p>
    <w:p w14:paraId="4F238D3C" w14:textId="45615F7D" w:rsidR="00197E57" w:rsidRDefault="00197E57" w:rsidP="00FA768C">
      <w:pPr>
        <w:ind w:firstLine="480"/>
      </w:pPr>
      <w:r>
        <w:t xml:space="preserve">Another limitation is identification of screens and actions. </w:t>
      </w:r>
      <w:r w:rsidR="00E476A1">
        <w:t>W</w:t>
      </w:r>
      <w:r>
        <w:t xml:space="preserve">e use abstraction to filter </w:t>
      </w:r>
      <w:r w:rsidR="006535E0">
        <w:t xml:space="preserve">out redundant information and comparing </w:t>
      </w:r>
      <w:r w:rsidR="00E476A1">
        <w:t>remain for now. Nevertheless, if a screen has a very slightly difference and cannot be gotten rid of by abstraction, the screen would be treat as a new, different screen. This will acquire more labor works to give meanings to the screen and actions.</w:t>
      </w:r>
    </w:p>
    <w:p w14:paraId="61E5BBC5" w14:textId="77777777" w:rsidR="00663917" w:rsidRPr="00E476A1" w:rsidRDefault="00663917" w:rsidP="00FA768C">
      <w:pPr>
        <w:ind w:firstLine="480"/>
      </w:pPr>
    </w:p>
    <w:p w14:paraId="3C30A7E9" w14:textId="65B5DA3D" w:rsidR="007411F2" w:rsidRDefault="007411F2">
      <w:pPr>
        <w:pStyle w:val="21"/>
      </w:pPr>
      <w:bookmarkStart w:id="176" w:name="_Toc424202924"/>
      <w:bookmarkStart w:id="177" w:name="_Toc425353773"/>
      <w:r>
        <w:t>Future Work</w:t>
      </w:r>
      <w:bookmarkEnd w:id="176"/>
      <w:bookmarkEnd w:id="177"/>
    </w:p>
    <w:p w14:paraId="21035E50" w14:textId="2BABDDCA" w:rsidR="001519B5" w:rsidRPr="00854D04" w:rsidRDefault="001519B5" w:rsidP="00854D04">
      <w:pPr>
        <w:ind w:firstLine="480"/>
      </w:pPr>
      <w:r>
        <w:rPr>
          <w:rFonts w:hint="eastAsia"/>
        </w:rPr>
        <w:t>One of future works is try</w:t>
      </w:r>
      <w:r>
        <w:t>ing</w:t>
      </w:r>
      <w:r>
        <w:rPr>
          <w:rFonts w:hint="eastAsia"/>
        </w:rPr>
        <w:t xml:space="preserve"> to make Spec</w:t>
      </w:r>
      <w:r>
        <w:t>Elicito</w:t>
      </w:r>
      <w:r w:rsidR="00EB0111">
        <w:t xml:space="preserve">r more powerful and efficiency. </w:t>
      </w:r>
      <w:r w:rsidR="006D51D2">
        <w:t xml:space="preserve">For now there </w:t>
      </w:r>
      <w:r w:rsidR="00854D04">
        <w:t xml:space="preserve">are </w:t>
      </w:r>
      <w:r w:rsidR="006D51D2">
        <w:t>some technical pro</w:t>
      </w:r>
      <w:r w:rsidR="00EB0111">
        <w:t>blems could</w:t>
      </w:r>
      <w:r w:rsidR="006D51D2">
        <w:t xml:space="preserve"> not be solved</w:t>
      </w:r>
      <w:r w:rsidR="00EB0111">
        <w:t>. For instance, scrolling the Android device is one of the problems. We can perform a user input through ADB</w:t>
      </w:r>
      <w:r w:rsidR="00EB0111">
        <w:fldChar w:fldCharType="begin" w:fldLock="1"/>
      </w:r>
      <w:r w:rsidR="00727ABF">
        <w:instrText>ADDIN CSL_CITATION { "citationItems" : [ { "id" : "ITEM-1", "itemData" : { "URL" : "http://developer.android.com/tools/help/adb.html", "id" : "ITEM-1", "issued" : { "date-parts" : [ [ "0" ] ] }, "title" : "Android Debug Bridge", "type" : "webpage" }, "uris" : [ "http://www.mendeley.com/documents/?uuid=4b9ce480-f4ec-4245-bb67-f4d6c14d323f" ] } ], "mendeley" : { "formattedCitation" : "[17]", "plainTextFormattedCitation" : "[17]", "previouslyFormattedCitation" : "[17]" }, "properties" : { "noteIndex" : 0 }, "schema" : "https://github.com/citation-style-language/schema/raw/master/csl-citation.json" }</w:instrText>
      </w:r>
      <w:r w:rsidR="00EB0111">
        <w:fldChar w:fldCharType="separate"/>
      </w:r>
      <w:r w:rsidR="00332474" w:rsidRPr="00332474">
        <w:rPr>
          <w:noProof/>
        </w:rPr>
        <w:t>[17]</w:t>
      </w:r>
      <w:r w:rsidR="00EB0111">
        <w:fldChar w:fldCharType="end"/>
      </w:r>
      <w:r w:rsidR="00EB0111">
        <w:t xml:space="preserve"> as touching down at one position, moving to another position in a predefined number of seconds, then lifting the finger. However, the scrolling distance in the application is considering the speed of </w:t>
      </w:r>
      <w:r w:rsidR="00854D04">
        <w:t>moving. It is not easy to set a suitable number for the time of moving. Therefore we do not support the scrolling action in SpecElicitor. It would let SpecElicitor skip some functionalities and build an incomplete common sense model.</w:t>
      </w:r>
    </w:p>
    <w:p w14:paraId="1AC23921" w14:textId="1C082B08" w:rsidR="005C44FD" w:rsidRDefault="00854D04" w:rsidP="00FA694B">
      <w:pPr>
        <w:ind w:firstLine="480"/>
      </w:pPr>
      <w:r>
        <w:t>L</w:t>
      </w:r>
      <w:r w:rsidR="005A459D">
        <w:t xml:space="preserve">et the user of SpecElicitor can alter the normalized </w:t>
      </w:r>
      <w:r w:rsidR="002517B2">
        <w:t xml:space="preserve">terms </w:t>
      </w:r>
      <w:r w:rsidR="00A23823">
        <w:t xml:space="preserve">of a labeled screen or action can reduce wastes of labors. </w:t>
      </w:r>
      <w:r w:rsidR="002D246B">
        <w:t xml:space="preserve">It is nearly impossible to </w:t>
      </w:r>
      <w:r w:rsidR="00E66959">
        <w:t>e</w:t>
      </w:r>
      <w:r w:rsidR="002D246B">
        <w:t xml:space="preserve">nsure that two snapshots </w:t>
      </w:r>
      <w:r w:rsidR="0024747F">
        <w:t>between sequence</w:t>
      </w:r>
      <w:r w:rsidR="0051135E">
        <w:t xml:space="preserve">s of </w:t>
      </w:r>
      <w:r w:rsidR="0024747F">
        <w:t>user input have equal status.</w:t>
      </w:r>
      <w:r w:rsidR="0051135E">
        <w:rPr>
          <w:rFonts w:hint="eastAsia"/>
        </w:rPr>
        <w:t xml:space="preserve"> </w:t>
      </w:r>
      <w:r w:rsidR="0024747F">
        <w:t>B</w:t>
      </w:r>
      <w:r w:rsidR="0051135E">
        <w:rPr>
          <w:rFonts w:hint="eastAsia"/>
        </w:rPr>
        <w:t>ecause</w:t>
      </w:r>
      <w:r w:rsidR="0024747F">
        <w:t xml:space="preserve"> internal</w:t>
      </w:r>
      <w:r w:rsidR="0051135E">
        <w:rPr>
          <w:rFonts w:hint="eastAsia"/>
        </w:rPr>
        <w:t xml:space="preserve"> </w:t>
      </w:r>
      <w:r w:rsidR="0024747F">
        <w:t>changes may not be revealed in the screen</w:t>
      </w:r>
      <w:r w:rsidR="0051135E">
        <w:rPr>
          <w:rFonts w:hint="eastAsia"/>
        </w:rPr>
        <w:t>.</w:t>
      </w:r>
      <w:r w:rsidR="0051135E">
        <w:t xml:space="preserve"> </w:t>
      </w:r>
      <w:r w:rsidR="0051135E">
        <w:rPr>
          <w:rFonts w:hint="eastAsia"/>
        </w:rPr>
        <w:t>That makes re-do</w:t>
      </w:r>
      <w:r w:rsidR="0051135E">
        <w:t>ing</w:t>
      </w:r>
      <w:r w:rsidR="0051135E">
        <w:rPr>
          <w:rFonts w:hint="eastAsia"/>
        </w:rPr>
        <w:t xml:space="preserve"> an action </w:t>
      </w:r>
      <w:r w:rsidR="0024747F">
        <w:t xml:space="preserve">being </w:t>
      </w:r>
      <w:r w:rsidR="00C85AC9">
        <w:t>more complicated</w:t>
      </w:r>
      <w:r w:rsidR="0051135E">
        <w:rPr>
          <w:rFonts w:hint="eastAsia"/>
        </w:rPr>
        <w:t>.</w:t>
      </w:r>
      <w:r w:rsidR="0051135E">
        <w:t xml:space="preserve"> If a user choose</w:t>
      </w:r>
      <w:r w:rsidR="00477825">
        <w:t>s</w:t>
      </w:r>
      <w:r w:rsidR="0051135E">
        <w:t xml:space="preserve"> normalized terms mistakenly and SpecElicitor has no mechanism for </w:t>
      </w:r>
      <w:r w:rsidR="0051135E">
        <w:lastRenderedPageBreak/>
        <w:t>modification, the common sense model will contain incorrect concepts.</w:t>
      </w:r>
      <w:r w:rsidR="002910E6">
        <w:t xml:space="preserve"> A modification mechanism can help users prevent producing a wrong common sense model and re-labeling the application</w:t>
      </w:r>
      <w:r w:rsidR="00477825">
        <w:t xml:space="preserve"> intermediately</w:t>
      </w:r>
      <w:r w:rsidR="002910E6">
        <w:t>.</w:t>
      </w:r>
    </w:p>
    <w:p w14:paraId="5793FDDA" w14:textId="273BEA28" w:rsidR="007770D1" w:rsidRPr="009E1B5E" w:rsidRDefault="007770D1" w:rsidP="009E1B5E">
      <w:pPr>
        <w:ind w:firstLine="480"/>
      </w:pPr>
      <w:r>
        <w:rPr>
          <w:rFonts w:hint="eastAsia"/>
        </w:rPr>
        <w:t>A</w:t>
      </w:r>
      <w:r>
        <w:t xml:space="preserve">nother improvable component is </w:t>
      </w:r>
      <w:r w:rsidR="009E1B5E">
        <w:t>usages of our common sense database</w:t>
      </w:r>
      <w:r>
        <w:t xml:space="preserve">. Because we already get the meanings for each screen and action, we might be able to make a sequence of transition meaningful, too. </w:t>
      </w:r>
      <w:r w:rsidR="009E1B5E">
        <w:t>Then use skills of data mine to find the valuable sequences of transition which</w:t>
      </w:r>
      <w:r w:rsidR="00BE1AC6">
        <w:t xml:space="preserve"> might be able to </w:t>
      </w:r>
      <w:r w:rsidR="009E1B5E">
        <w:t>correspo</w:t>
      </w:r>
      <w:r w:rsidR="00BE1AC6">
        <w:t>nd</w:t>
      </w:r>
      <w:r w:rsidR="009E1B5E">
        <w:t xml:space="preserve"> user behavior in real-life. </w:t>
      </w:r>
      <w:r w:rsidR="00FA694B">
        <w:t>For example, a process for “Login” consist of many user inputs and different screens. To successfully login an account, it has to input specific sequence of actions. The sequence would be a critical function in applications containing “Login” feature.</w:t>
      </w:r>
    </w:p>
    <w:p w14:paraId="5F0D6A86" w14:textId="11FF41B2" w:rsidR="00BF6F48" w:rsidRDefault="00854D04" w:rsidP="007770D1">
      <w:pPr>
        <w:ind w:firstLine="480"/>
      </w:pPr>
      <w:r>
        <w:rPr>
          <w:rFonts w:hint="eastAsia"/>
        </w:rPr>
        <w:t xml:space="preserve">Our ultimate goal of </w:t>
      </w:r>
      <w:r w:rsidR="00263D7C">
        <w:t xml:space="preserve">using </w:t>
      </w:r>
      <w:r>
        <w:rPr>
          <w:rFonts w:hint="eastAsia"/>
        </w:rPr>
        <w:t xml:space="preserve">common </w:t>
      </w:r>
      <w:r w:rsidR="007770D1">
        <w:t xml:space="preserve">sense </w:t>
      </w:r>
      <w:r>
        <w:rPr>
          <w:rFonts w:hint="eastAsia"/>
        </w:rPr>
        <w:t>model</w:t>
      </w:r>
      <w:r>
        <w:t xml:space="preserve">s </w:t>
      </w:r>
      <w:r w:rsidR="007770D1">
        <w:t>is</w:t>
      </w:r>
      <w:r w:rsidR="005C44FD">
        <w:t xml:space="preserve"> </w:t>
      </w:r>
      <w:r>
        <w:t xml:space="preserve">automatically </w:t>
      </w:r>
      <w:r w:rsidR="005C44FD">
        <w:t xml:space="preserve">or semi-automatically </w:t>
      </w:r>
      <w:r>
        <w:t>identif</w:t>
      </w:r>
      <w:r w:rsidR="005C44FD">
        <w:t xml:space="preserve">ication applications. For example, we know the type “Notepad” has “Note”, “Note List” for screens. If there is a new application, we can simply set the type of the application as “Notepad”. There will </w:t>
      </w:r>
      <w:r w:rsidR="00263D7C">
        <w:t>be</w:t>
      </w:r>
      <w:r w:rsidR="005C44FD">
        <w:t xml:space="preserve"> an algorithm automatically identify which screen is “Note” and which screen is “Note List”. And we can test the application </w:t>
      </w:r>
      <w:r w:rsidR="007770D1">
        <w:t xml:space="preserve">based on common sense </w:t>
      </w:r>
      <w:r w:rsidR="005C44FD">
        <w:t xml:space="preserve">without any intervention </w:t>
      </w:r>
      <w:r w:rsidR="00263D7C">
        <w:t>from</w:t>
      </w:r>
      <w:r w:rsidR="005C44FD">
        <w:t xml:space="preserve"> labors.</w:t>
      </w:r>
      <w:r w:rsidR="007770D1">
        <w:t xml:space="preserve"> It may require </w:t>
      </w:r>
      <w:r w:rsidR="00A1460B">
        <w:t>knowledge</w:t>
      </w:r>
      <w:r w:rsidR="007770D1">
        <w:t xml:space="preserve"> of machine learning, natural language processing, and computer vision.</w:t>
      </w:r>
    </w:p>
    <w:p w14:paraId="68C62A67" w14:textId="7C627CA0" w:rsidR="0080058D" w:rsidRDefault="0080058D" w:rsidP="00727ABF">
      <w:pPr>
        <w:pStyle w:val="a1"/>
        <w:numPr>
          <w:ilvl w:val="0"/>
          <w:numId w:val="0"/>
        </w:numPr>
      </w:pPr>
      <w:bookmarkStart w:id="178" w:name="_Toc425353774"/>
      <w:r>
        <w:rPr>
          <w:rFonts w:hint="eastAsia"/>
        </w:rPr>
        <w:lastRenderedPageBreak/>
        <w:t>REFERENCE</w:t>
      </w:r>
      <w:bookmarkEnd w:id="124"/>
      <w:bookmarkEnd w:id="173"/>
      <w:bookmarkEnd w:id="178"/>
    </w:p>
    <w:p w14:paraId="2A39AD1B" w14:textId="53EC5E06" w:rsidR="00693522" w:rsidRPr="00693522" w:rsidRDefault="005F5954">
      <w:pPr>
        <w:pStyle w:val="Web"/>
        <w:ind w:left="640" w:hanging="640"/>
        <w:divId w:val="132258129"/>
        <w:rPr>
          <w:noProof/>
        </w:rPr>
      </w:pPr>
      <w:r>
        <w:fldChar w:fldCharType="begin" w:fldLock="1"/>
      </w:r>
      <w:r>
        <w:instrText xml:space="preserve">ADDIN Mendeley Bibliography CSL_BIBLIOGRAPHY </w:instrText>
      </w:r>
      <w:r>
        <w:fldChar w:fldCharType="separate"/>
      </w:r>
      <w:r w:rsidR="00693522" w:rsidRPr="00693522">
        <w:rPr>
          <w:noProof/>
        </w:rPr>
        <w:t>[1]</w:t>
      </w:r>
      <w:r w:rsidR="00693522" w:rsidRPr="00693522">
        <w:rPr>
          <w:noProof/>
        </w:rPr>
        <w:tab/>
        <w:t>“UI/Application Exerciser Monkey.” [Online]. Available: http://developer.android.com/tools/help/monkey.html.</w:t>
      </w:r>
    </w:p>
    <w:p w14:paraId="01B2BECD" w14:textId="77777777" w:rsidR="00693522" w:rsidRPr="00693522" w:rsidRDefault="00693522">
      <w:pPr>
        <w:pStyle w:val="Web"/>
        <w:ind w:left="640" w:hanging="640"/>
        <w:divId w:val="132258129"/>
        <w:rPr>
          <w:noProof/>
        </w:rPr>
      </w:pPr>
      <w:r w:rsidRPr="00693522">
        <w:rPr>
          <w:noProof/>
        </w:rPr>
        <w:t>[2]</w:t>
      </w:r>
      <w:r w:rsidRPr="00693522">
        <w:rPr>
          <w:noProof/>
        </w:rPr>
        <w:tab/>
        <w:t>D. Olenick, “Apple iOS And Google Android Smartphone Market share Flattening: IDC,” 2015. [Online]. Available: http://www.forbes.com/sites/dougolenick/2015/05/27/apple-ios-and-google-android-smartphone-market-share-flattening-idc/.</w:t>
      </w:r>
    </w:p>
    <w:p w14:paraId="414E77B8" w14:textId="77777777" w:rsidR="00693522" w:rsidRPr="00693522" w:rsidRDefault="00693522">
      <w:pPr>
        <w:pStyle w:val="Web"/>
        <w:ind w:left="640" w:hanging="640"/>
        <w:divId w:val="132258129"/>
        <w:rPr>
          <w:noProof/>
        </w:rPr>
      </w:pPr>
      <w:r w:rsidRPr="00693522">
        <w:rPr>
          <w:noProof/>
        </w:rPr>
        <w:t>[3]</w:t>
      </w:r>
      <w:r w:rsidRPr="00693522">
        <w:rPr>
          <w:noProof/>
        </w:rPr>
        <w:tab/>
        <w:t xml:space="preserve">A. M. Memon, M. Lou Soffa, and M. E. Pollack, “Coverage criteria for GUI testing,” </w:t>
      </w:r>
      <w:r w:rsidRPr="00693522">
        <w:rPr>
          <w:i/>
          <w:iCs/>
          <w:noProof/>
        </w:rPr>
        <w:t>ACM SIGSOFT Softw. Eng. Notes</w:t>
      </w:r>
      <w:r w:rsidRPr="00693522">
        <w:rPr>
          <w:noProof/>
        </w:rPr>
        <w:t>, vol. 26, no. 5, p. 256, 2001.</w:t>
      </w:r>
    </w:p>
    <w:p w14:paraId="7A539EFD" w14:textId="77777777" w:rsidR="00693522" w:rsidRPr="00693522" w:rsidRDefault="00693522">
      <w:pPr>
        <w:pStyle w:val="Web"/>
        <w:ind w:left="640" w:hanging="640"/>
        <w:divId w:val="132258129"/>
        <w:rPr>
          <w:noProof/>
        </w:rPr>
      </w:pPr>
      <w:r w:rsidRPr="00693522">
        <w:rPr>
          <w:noProof/>
        </w:rPr>
        <w:t>[4]</w:t>
      </w:r>
      <w:r w:rsidRPr="00693522">
        <w:rPr>
          <w:noProof/>
        </w:rPr>
        <w:tab/>
        <w:t xml:space="preserve">B. N. Nguyen, B. Robbins, I. Banerjee, and A. Memon, “GUITAR: An innovative tool for automated testing of GUI-driven software,” </w:t>
      </w:r>
      <w:r w:rsidRPr="00693522">
        <w:rPr>
          <w:i/>
          <w:iCs/>
          <w:noProof/>
        </w:rPr>
        <w:t>Autom. Softw. Eng.</w:t>
      </w:r>
      <w:r w:rsidRPr="00693522">
        <w:rPr>
          <w:noProof/>
        </w:rPr>
        <w:t>, vol. 21, no. 1, pp. 65–105, 2014.</w:t>
      </w:r>
    </w:p>
    <w:p w14:paraId="75075C3F" w14:textId="77777777" w:rsidR="00693522" w:rsidRPr="00693522" w:rsidRDefault="00693522">
      <w:pPr>
        <w:pStyle w:val="Web"/>
        <w:ind w:left="640" w:hanging="640"/>
        <w:divId w:val="132258129"/>
        <w:rPr>
          <w:noProof/>
        </w:rPr>
      </w:pPr>
      <w:r w:rsidRPr="00693522">
        <w:rPr>
          <w:noProof/>
        </w:rPr>
        <w:t>[5]</w:t>
      </w:r>
      <w:r w:rsidRPr="00693522">
        <w:rPr>
          <w:noProof/>
        </w:rPr>
        <w:tab/>
        <w:t xml:space="preserve">D. Amalfitano, A. R. Fasolino, P. Tramontana, B. Ta, and A. Memon, “MobiGUITAR -- A Tool for Automated Model-Based Testing of Mobile Apps,” </w:t>
      </w:r>
      <w:r w:rsidRPr="00693522">
        <w:rPr>
          <w:i/>
          <w:iCs/>
          <w:noProof/>
        </w:rPr>
        <w:t>IEEE Softw.</w:t>
      </w:r>
      <w:r w:rsidRPr="00693522">
        <w:rPr>
          <w:noProof/>
        </w:rPr>
        <w:t>, pp. 1–1, 2014.</w:t>
      </w:r>
    </w:p>
    <w:p w14:paraId="366AE555" w14:textId="77777777" w:rsidR="00693522" w:rsidRPr="00693522" w:rsidRDefault="00693522">
      <w:pPr>
        <w:pStyle w:val="Web"/>
        <w:ind w:left="640" w:hanging="640"/>
        <w:divId w:val="132258129"/>
        <w:rPr>
          <w:noProof/>
        </w:rPr>
      </w:pPr>
      <w:r w:rsidRPr="00693522">
        <w:rPr>
          <w:noProof/>
        </w:rPr>
        <w:t>[6]</w:t>
      </w:r>
      <w:r w:rsidRPr="00693522">
        <w:rPr>
          <w:noProof/>
        </w:rPr>
        <w:tab/>
        <w:t xml:space="preserve">A. Machiry, R. Tahiliani, and M. Naik, “Dynodroid: an input generation system for Android apps,” </w:t>
      </w:r>
      <w:r w:rsidRPr="00693522">
        <w:rPr>
          <w:i/>
          <w:iCs/>
          <w:noProof/>
        </w:rPr>
        <w:t>Proc. 2013 9th Jt. Meet. Found. Softw. Eng. - ESEC/FSE 2013</w:t>
      </w:r>
      <w:r w:rsidRPr="00693522">
        <w:rPr>
          <w:noProof/>
        </w:rPr>
        <w:t>, p. 224, 2013.</w:t>
      </w:r>
    </w:p>
    <w:p w14:paraId="3DECBEE0" w14:textId="77777777" w:rsidR="00693522" w:rsidRPr="00693522" w:rsidRDefault="00693522">
      <w:pPr>
        <w:pStyle w:val="Web"/>
        <w:ind w:left="640" w:hanging="640"/>
        <w:divId w:val="132258129"/>
        <w:rPr>
          <w:noProof/>
        </w:rPr>
      </w:pPr>
      <w:r w:rsidRPr="00693522">
        <w:rPr>
          <w:noProof/>
        </w:rPr>
        <w:t>[7]</w:t>
      </w:r>
      <w:r w:rsidRPr="00693522">
        <w:rPr>
          <w:noProof/>
        </w:rPr>
        <w:tab/>
        <w:t xml:space="preserve">T. Ostrand, A. Anodide, H. Foster, and T. Goradia, “A visual test development environment for GUI systems,” </w:t>
      </w:r>
      <w:r w:rsidRPr="00693522">
        <w:rPr>
          <w:i/>
          <w:iCs/>
          <w:noProof/>
        </w:rPr>
        <w:t>ACM SIGSOFT Softw. Eng. Notes</w:t>
      </w:r>
      <w:r w:rsidRPr="00693522">
        <w:rPr>
          <w:noProof/>
        </w:rPr>
        <w:t>, vol. 23, no. 2, pp. 82–92, 1998.</w:t>
      </w:r>
    </w:p>
    <w:p w14:paraId="3E637EC7" w14:textId="77777777" w:rsidR="00693522" w:rsidRPr="00693522" w:rsidRDefault="00693522">
      <w:pPr>
        <w:pStyle w:val="Web"/>
        <w:ind w:left="640" w:hanging="640"/>
        <w:divId w:val="132258129"/>
        <w:rPr>
          <w:noProof/>
        </w:rPr>
      </w:pPr>
      <w:r w:rsidRPr="00693522">
        <w:rPr>
          <w:noProof/>
        </w:rPr>
        <w:t>[8]</w:t>
      </w:r>
      <w:r w:rsidRPr="00693522">
        <w:rPr>
          <w:noProof/>
        </w:rPr>
        <w:tab/>
        <w:t>“Sikuli.” [Online]. Available: http://www.sikuli.org/.</w:t>
      </w:r>
    </w:p>
    <w:p w14:paraId="0A03653F" w14:textId="77777777" w:rsidR="00693522" w:rsidRPr="00693522" w:rsidRDefault="00693522">
      <w:pPr>
        <w:pStyle w:val="Web"/>
        <w:ind w:left="640" w:hanging="640"/>
        <w:divId w:val="132258129"/>
        <w:rPr>
          <w:noProof/>
        </w:rPr>
      </w:pPr>
      <w:r w:rsidRPr="00693522">
        <w:rPr>
          <w:noProof/>
        </w:rPr>
        <w:t>[9]</w:t>
      </w:r>
      <w:r w:rsidRPr="00693522">
        <w:rPr>
          <w:noProof/>
        </w:rPr>
        <w:tab/>
        <w:t xml:space="preserve">T.-H. Chang, T. Yeh, and R. C. Miller, “GUI testing using computer vision,” </w:t>
      </w:r>
      <w:r w:rsidRPr="00693522">
        <w:rPr>
          <w:i/>
          <w:iCs/>
          <w:noProof/>
        </w:rPr>
        <w:t>Proc. 28th Int. Conf. Hum. factors Comput. Syst.</w:t>
      </w:r>
      <w:r w:rsidRPr="00693522">
        <w:rPr>
          <w:noProof/>
        </w:rPr>
        <w:t>, no. Figure 1, pp. 1535–1544, 2010.</w:t>
      </w:r>
    </w:p>
    <w:p w14:paraId="3F4FEA45" w14:textId="77777777" w:rsidR="00693522" w:rsidRPr="00693522" w:rsidRDefault="00693522">
      <w:pPr>
        <w:pStyle w:val="Web"/>
        <w:ind w:left="640" w:hanging="640"/>
        <w:divId w:val="132258129"/>
        <w:rPr>
          <w:noProof/>
        </w:rPr>
      </w:pPr>
      <w:r w:rsidRPr="00693522">
        <w:rPr>
          <w:noProof/>
        </w:rPr>
        <w:lastRenderedPageBreak/>
        <w:t>[10]</w:t>
      </w:r>
      <w:r w:rsidRPr="00693522">
        <w:rPr>
          <w:noProof/>
        </w:rPr>
        <w:tab/>
        <w:t>E. Manavoglu, T. Building, and C. L. Giles, “Probabilistic User Behavior Models,” 2003.</w:t>
      </w:r>
    </w:p>
    <w:p w14:paraId="77DB1E5F" w14:textId="77777777" w:rsidR="00693522" w:rsidRPr="00693522" w:rsidRDefault="00693522">
      <w:pPr>
        <w:pStyle w:val="Web"/>
        <w:ind w:left="640" w:hanging="640"/>
        <w:divId w:val="132258129"/>
        <w:rPr>
          <w:noProof/>
        </w:rPr>
      </w:pPr>
      <w:r w:rsidRPr="00693522">
        <w:rPr>
          <w:noProof/>
        </w:rPr>
        <w:t>[11]</w:t>
      </w:r>
      <w:r w:rsidRPr="00693522">
        <w:rPr>
          <w:noProof/>
        </w:rPr>
        <w:tab/>
        <w:t xml:space="preserve">K. Radinsky, K. Svore, S. Dumais, J. Teevan, A. Bocharov, and E. Horvitz, “Modeling and predicting behavioral dynamics on the web,” </w:t>
      </w:r>
      <w:r w:rsidRPr="00693522">
        <w:rPr>
          <w:i/>
          <w:iCs/>
          <w:noProof/>
        </w:rPr>
        <w:t>Proc. 21st Int. Conf. World Wide Web - WWW ’12</w:t>
      </w:r>
      <w:r w:rsidRPr="00693522">
        <w:rPr>
          <w:noProof/>
        </w:rPr>
        <w:t>, p. 599, 2012.</w:t>
      </w:r>
    </w:p>
    <w:p w14:paraId="2C292364" w14:textId="77777777" w:rsidR="00693522" w:rsidRPr="00693522" w:rsidRDefault="00693522">
      <w:pPr>
        <w:pStyle w:val="Web"/>
        <w:ind w:left="640" w:hanging="640"/>
        <w:divId w:val="132258129"/>
        <w:rPr>
          <w:noProof/>
        </w:rPr>
      </w:pPr>
      <w:r w:rsidRPr="00693522">
        <w:rPr>
          <w:noProof/>
        </w:rPr>
        <w:t>[12]</w:t>
      </w:r>
      <w:r w:rsidRPr="00693522">
        <w:rPr>
          <w:noProof/>
        </w:rPr>
        <w:tab/>
        <w:t xml:space="preserve">A. Li, Z. Qin, M. Chen, and J. Liu, “ADAutomation : An Activity Diagram Based Automated GUI Testing Framework for Smartphone Applications,” </w:t>
      </w:r>
      <w:r w:rsidRPr="00693522">
        <w:rPr>
          <w:i/>
          <w:iCs/>
          <w:noProof/>
        </w:rPr>
        <w:t>IEEE Int. Conf. Softw. Secur. Reliab.</w:t>
      </w:r>
      <w:r w:rsidRPr="00693522">
        <w:rPr>
          <w:noProof/>
        </w:rPr>
        <w:t>, pp. 68–77, 2014.</w:t>
      </w:r>
    </w:p>
    <w:p w14:paraId="413F76FD" w14:textId="77777777" w:rsidR="00693522" w:rsidRPr="00693522" w:rsidRDefault="00693522">
      <w:pPr>
        <w:pStyle w:val="Web"/>
        <w:ind w:left="640" w:hanging="640"/>
        <w:divId w:val="132258129"/>
        <w:rPr>
          <w:noProof/>
        </w:rPr>
      </w:pPr>
      <w:r w:rsidRPr="00693522">
        <w:rPr>
          <w:noProof/>
        </w:rPr>
        <w:t>[13]</w:t>
      </w:r>
      <w:r w:rsidRPr="00693522">
        <w:rPr>
          <w:noProof/>
        </w:rPr>
        <w:tab/>
        <w:t>M. Utting, A. Pretschner, and B. Legeard, “A Taxonomy of Model-Based Testing,” no. April, pp. 1–18, 2006.</w:t>
      </w:r>
    </w:p>
    <w:p w14:paraId="3AC4A293" w14:textId="77777777" w:rsidR="00693522" w:rsidRPr="00693522" w:rsidRDefault="00693522">
      <w:pPr>
        <w:pStyle w:val="Web"/>
        <w:ind w:left="640" w:hanging="640"/>
        <w:divId w:val="132258129"/>
        <w:rPr>
          <w:noProof/>
        </w:rPr>
      </w:pPr>
      <w:r w:rsidRPr="00693522">
        <w:rPr>
          <w:noProof/>
        </w:rPr>
        <w:t>[14]</w:t>
      </w:r>
      <w:r w:rsidRPr="00693522">
        <w:rPr>
          <w:noProof/>
        </w:rPr>
        <w:tab/>
        <w:t>“TEMA.” [Online]. Available: http://tema.cs.tut.fi/index.html.</w:t>
      </w:r>
    </w:p>
    <w:p w14:paraId="249DB300" w14:textId="77777777" w:rsidR="00693522" w:rsidRPr="00693522" w:rsidRDefault="00693522">
      <w:pPr>
        <w:pStyle w:val="Web"/>
        <w:ind w:left="640" w:hanging="640"/>
        <w:divId w:val="132258129"/>
        <w:rPr>
          <w:noProof/>
        </w:rPr>
      </w:pPr>
      <w:r w:rsidRPr="00693522">
        <w:rPr>
          <w:noProof/>
        </w:rPr>
        <w:t>[15]</w:t>
      </w:r>
      <w:r w:rsidRPr="00693522">
        <w:rPr>
          <w:noProof/>
        </w:rPr>
        <w:tab/>
        <w:t xml:space="preserve">T. Takala, M. Katara, and J. Harty, “Experiences of system-level model-based GUI testing of an android application,” </w:t>
      </w:r>
      <w:r w:rsidRPr="00693522">
        <w:rPr>
          <w:i/>
          <w:iCs/>
          <w:noProof/>
        </w:rPr>
        <w:t>Proc. - 4th IEEE Int. Conf. Softw. Testing, Verif. Validation, ICST 2011</w:t>
      </w:r>
      <w:r w:rsidRPr="00693522">
        <w:rPr>
          <w:noProof/>
        </w:rPr>
        <w:t>, pp. 377–386, 2011.</w:t>
      </w:r>
    </w:p>
    <w:p w14:paraId="50E8D96C" w14:textId="77777777" w:rsidR="00693522" w:rsidRPr="00693522" w:rsidRDefault="00693522">
      <w:pPr>
        <w:pStyle w:val="Web"/>
        <w:ind w:left="640" w:hanging="640"/>
        <w:divId w:val="132258129"/>
        <w:rPr>
          <w:noProof/>
        </w:rPr>
      </w:pPr>
      <w:r w:rsidRPr="00693522">
        <w:rPr>
          <w:noProof/>
        </w:rPr>
        <w:t>[16]</w:t>
      </w:r>
      <w:r w:rsidRPr="00693522">
        <w:rPr>
          <w:noProof/>
        </w:rPr>
        <w:tab/>
        <w:t>“Semantic Network - Wikipedia.” .</w:t>
      </w:r>
    </w:p>
    <w:p w14:paraId="0FE9D695" w14:textId="77777777" w:rsidR="00693522" w:rsidRPr="00693522" w:rsidRDefault="00693522">
      <w:pPr>
        <w:pStyle w:val="Web"/>
        <w:ind w:left="640" w:hanging="640"/>
        <w:divId w:val="132258129"/>
        <w:rPr>
          <w:noProof/>
        </w:rPr>
      </w:pPr>
      <w:r w:rsidRPr="00693522">
        <w:rPr>
          <w:noProof/>
        </w:rPr>
        <w:t>[17]</w:t>
      </w:r>
      <w:r w:rsidRPr="00693522">
        <w:rPr>
          <w:noProof/>
        </w:rPr>
        <w:tab/>
        <w:t>“Android Debug Bridge.” [Online]. Available: http://developer.android.com/tools/help/adb.html.</w:t>
      </w:r>
    </w:p>
    <w:p w14:paraId="18D9DD82" w14:textId="77777777" w:rsidR="00693522" w:rsidRPr="00693522" w:rsidRDefault="00693522">
      <w:pPr>
        <w:pStyle w:val="Web"/>
        <w:ind w:left="640" w:hanging="640"/>
        <w:divId w:val="132258129"/>
        <w:rPr>
          <w:noProof/>
        </w:rPr>
      </w:pPr>
      <w:r w:rsidRPr="00693522">
        <w:rPr>
          <w:noProof/>
        </w:rPr>
        <w:t>[18]</w:t>
      </w:r>
      <w:r w:rsidRPr="00693522">
        <w:rPr>
          <w:noProof/>
        </w:rPr>
        <w:tab/>
        <w:t>“UIAutomator.” [Online]. Available: https://developer.android.com/tools/testing-support-library/index.html#UIAutomator.</w:t>
      </w:r>
    </w:p>
    <w:p w14:paraId="791393B9" w14:textId="77777777" w:rsidR="00693522" w:rsidRPr="00693522" w:rsidRDefault="00693522">
      <w:pPr>
        <w:pStyle w:val="Web"/>
        <w:ind w:left="640" w:hanging="640"/>
        <w:divId w:val="132258129"/>
        <w:rPr>
          <w:noProof/>
        </w:rPr>
      </w:pPr>
      <w:r w:rsidRPr="00693522">
        <w:rPr>
          <w:noProof/>
        </w:rPr>
        <w:t>[19]</w:t>
      </w:r>
      <w:r w:rsidRPr="00693522">
        <w:rPr>
          <w:noProof/>
        </w:rPr>
        <w:tab/>
        <w:t>“Omnidroid.” [Online]. Available: https://code.google.com/p/omnidroid/.</w:t>
      </w:r>
    </w:p>
    <w:p w14:paraId="7F1715B1" w14:textId="77777777" w:rsidR="00693522" w:rsidRPr="00693522" w:rsidRDefault="00693522">
      <w:pPr>
        <w:pStyle w:val="Web"/>
        <w:ind w:left="640" w:hanging="640"/>
        <w:divId w:val="132258129"/>
        <w:rPr>
          <w:noProof/>
        </w:rPr>
      </w:pPr>
      <w:r w:rsidRPr="00693522">
        <w:rPr>
          <w:noProof/>
        </w:rPr>
        <w:t>[20]</w:t>
      </w:r>
      <w:r w:rsidRPr="00693522">
        <w:rPr>
          <w:noProof/>
        </w:rPr>
        <w:tab/>
        <w:t>“Genymotion.” [Online]. Available: https://www.genymotion.com/.</w:t>
      </w:r>
    </w:p>
    <w:p w14:paraId="33A82050" w14:textId="77777777" w:rsidR="00693522" w:rsidRPr="00693522" w:rsidRDefault="00693522">
      <w:pPr>
        <w:pStyle w:val="Web"/>
        <w:ind w:left="640" w:hanging="640"/>
        <w:divId w:val="132258129"/>
        <w:rPr>
          <w:noProof/>
        </w:rPr>
      </w:pPr>
      <w:r w:rsidRPr="00693522">
        <w:rPr>
          <w:noProof/>
        </w:rPr>
        <w:t>[21]</w:t>
      </w:r>
      <w:r w:rsidRPr="00693522">
        <w:rPr>
          <w:noProof/>
        </w:rPr>
        <w:tab/>
        <w:t xml:space="preserve">“HTC Desire 820.” [Online]. Available: http://www.htc.com/tw/smartphones/htc-desire-820-dual-sim/. </w:t>
      </w:r>
    </w:p>
    <w:p w14:paraId="748B95CB" w14:textId="450A5ABA" w:rsidR="00991E0C" w:rsidRPr="00C53CC2" w:rsidRDefault="005F5954" w:rsidP="00C53CC2">
      <w:pPr>
        <w:pStyle w:val="affb"/>
        <w:spacing w:line="276" w:lineRule="auto"/>
        <w:divId w:val="1300843453"/>
        <w:rPr>
          <w:spacing w:val="-3"/>
          <w:w w:val="95"/>
          <w:kern w:val="0"/>
          <w:sz w:val="26"/>
        </w:rPr>
      </w:pPr>
      <w:r>
        <w:fldChar w:fldCharType="end"/>
      </w:r>
    </w:p>
    <w:sectPr w:rsidR="00991E0C" w:rsidRPr="00C53CC2" w:rsidSect="0002587D">
      <w:pgSz w:w="11906" w:h="16838" w:code="9"/>
      <w:pgMar w:top="1701" w:right="1701" w:bottom="1134" w:left="1701" w:header="851" w:footer="992" w:gutter="0"/>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EA6D65" w14:textId="77777777" w:rsidR="00CA3B44" w:rsidRDefault="00CA3B44">
      <w:r>
        <w:separator/>
      </w:r>
    </w:p>
  </w:endnote>
  <w:endnote w:type="continuationSeparator" w:id="0">
    <w:p w14:paraId="0B565E6D" w14:textId="77777777" w:rsidR="00CA3B44" w:rsidRDefault="00CA3B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notTrueType/>
    <w:pitch w:val="fixed"/>
    <w:sig w:usb0="00000003" w:usb1="00000000" w:usb2="00000000" w:usb3="00000000" w:csb0="00000001" w:csb1="00000000"/>
  </w:font>
  <w:font w:name="細明體">
    <w:altName w:val="MingLiU"/>
    <w:panose1 w:val="02020509000000000000"/>
    <w:charset w:val="88"/>
    <w:family w:val="modern"/>
    <w:pitch w:val="fixed"/>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80570A" w14:textId="77777777" w:rsidR="00CA3B44" w:rsidRDefault="00CA3B44" w:rsidP="004D6CC0">
    <w:pPr>
      <w:pStyle w:val="a8"/>
      <w:framePr w:wrap="around" w:vAnchor="text" w:hAnchor="margin" w:xAlign="center" w:y="1"/>
      <w:rPr>
        <w:rStyle w:val="a9"/>
      </w:rPr>
    </w:pPr>
    <w:r>
      <w:rPr>
        <w:rStyle w:val="a9"/>
      </w:rPr>
      <w:fldChar w:fldCharType="begin"/>
    </w:r>
    <w:r>
      <w:rPr>
        <w:rStyle w:val="a9"/>
      </w:rPr>
      <w:instrText xml:space="preserve">PAGE  </w:instrText>
    </w:r>
    <w:r>
      <w:rPr>
        <w:rStyle w:val="a9"/>
      </w:rPr>
      <w:fldChar w:fldCharType="separate"/>
    </w:r>
    <w:r>
      <w:rPr>
        <w:rStyle w:val="a9"/>
        <w:noProof/>
      </w:rPr>
      <w:t>1</w:t>
    </w:r>
    <w:r>
      <w:rPr>
        <w:rStyle w:val="a9"/>
      </w:rPr>
      <w:fldChar w:fldCharType="end"/>
    </w:r>
  </w:p>
  <w:p w14:paraId="3D97CD36" w14:textId="77777777" w:rsidR="00CA3B44" w:rsidRDefault="00CA3B44">
    <w:pPr>
      <w:pStyle w:val="a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C7162B" w14:textId="77777777" w:rsidR="00CA3B44" w:rsidRDefault="00CA3B44" w:rsidP="004D6CC0">
    <w:pPr>
      <w:pStyle w:val="a8"/>
      <w:framePr w:wrap="around" w:vAnchor="text" w:hAnchor="margin" w:xAlign="center" w:y="1"/>
      <w:rPr>
        <w:rStyle w:val="a9"/>
      </w:rPr>
    </w:pPr>
    <w:r>
      <w:rPr>
        <w:rStyle w:val="a9"/>
      </w:rPr>
      <w:fldChar w:fldCharType="begin"/>
    </w:r>
    <w:r>
      <w:rPr>
        <w:rStyle w:val="a9"/>
      </w:rPr>
      <w:instrText xml:space="preserve">PAGE  </w:instrText>
    </w:r>
    <w:r>
      <w:rPr>
        <w:rStyle w:val="a9"/>
      </w:rPr>
      <w:fldChar w:fldCharType="separate"/>
    </w:r>
    <w:r w:rsidR="003A560F">
      <w:rPr>
        <w:rStyle w:val="a9"/>
        <w:noProof/>
      </w:rPr>
      <w:t>ii</w:t>
    </w:r>
    <w:r>
      <w:rPr>
        <w:rStyle w:val="a9"/>
      </w:rPr>
      <w:fldChar w:fldCharType="end"/>
    </w:r>
  </w:p>
  <w:p w14:paraId="2CAA5FB7" w14:textId="77777777" w:rsidR="00CA3B44" w:rsidRDefault="00CA3B44">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3D6038" w14:textId="77777777" w:rsidR="00CA3B44" w:rsidRDefault="00CA3B44">
      <w:r>
        <w:separator/>
      </w:r>
    </w:p>
  </w:footnote>
  <w:footnote w:type="continuationSeparator" w:id="0">
    <w:p w14:paraId="40FE2C81" w14:textId="77777777" w:rsidR="00CA3B44" w:rsidRDefault="00CA3B4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3DC0ED6"/>
    <w:lvl w:ilvl="0">
      <w:start w:val="1"/>
      <w:numFmt w:val="decimal"/>
      <w:pStyle w:val="5"/>
      <w:lvlText w:val="%1."/>
      <w:lvlJc w:val="left"/>
      <w:pPr>
        <w:tabs>
          <w:tab w:val="num" w:pos="2280"/>
        </w:tabs>
        <w:ind w:left="2280" w:hanging="360"/>
      </w:pPr>
    </w:lvl>
  </w:abstractNum>
  <w:abstractNum w:abstractNumId="1" w15:restartNumberingAfterBreak="0">
    <w:nsid w:val="FFFFFF7D"/>
    <w:multiLevelType w:val="singleLevel"/>
    <w:tmpl w:val="C59C6CC0"/>
    <w:lvl w:ilvl="0">
      <w:start w:val="1"/>
      <w:numFmt w:val="decimal"/>
      <w:pStyle w:val="4"/>
      <w:lvlText w:val="%1."/>
      <w:lvlJc w:val="left"/>
      <w:pPr>
        <w:tabs>
          <w:tab w:val="num" w:pos="1800"/>
        </w:tabs>
        <w:ind w:left="1800" w:hanging="360"/>
      </w:pPr>
    </w:lvl>
  </w:abstractNum>
  <w:abstractNum w:abstractNumId="2" w15:restartNumberingAfterBreak="0">
    <w:nsid w:val="FFFFFF7E"/>
    <w:multiLevelType w:val="singleLevel"/>
    <w:tmpl w:val="F7F6328E"/>
    <w:lvl w:ilvl="0">
      <w:start w:val="1"/>
      <w:numFmt w:val="decimal"/>
      <w:pStyle w:val="3"/>
      <w:lvlText w:val="%1."/>
      <w:lvlJc w:val="left"/>
      <w:pPr>
        <w:tabs>
          <w:tab w:val="num" w:pos="1320"/>
        </w:tabs>
        <w:ind w:left="1320" w:hanging="360"/>
      </w:pPr>
    </w:lvl>
  </w:abstractNum>
  <w:abstractNum w:abstractNumId="3" w15:restartNumberingAfterBreak="0">
    <w:nsid w:val="FFFFFF7F"/>
    <w:multiLevelType w:val="singleLevel"/>
    <w:tmpl w:val="B888DE54"/>
    <w:lvl w:ilvl="0">
      <w:start w:val="1"/>
      <w:numFmt w:val="decimal"/>
      <w:pStyle w:val="2"/>
      <w:lvlText w:val="%1."/>
      <w:lvlJc w:val="left"/>
      <w:pPr>
        <w:tabs>
          <w:tab w:val="num" w:pos="840"/>
        </w:tabs>
        <w:ind w:left="840" w:hanging="360"/>
      </w:pPr>
    </w:lvl>
  </w:abstractNum>
  <w:abstractNum w:abstractNumId="4" w15:restartNumberingAfterBreak="0">
    <w:nsid w:val="FFFFFF80"/>
    <w:multiLevelType w:val="singleLevel"/>
    <w:tmpl w:val="0CEADB64"/>
    <w:lvl w:ilvl="0">
      <w:start w:val="1"/>
      <w:numFmt w:val="bullet"/>
      <w:pStyle w:val="50"/>
      <w:lvlText w:val=""/>
      <w:lvlJc w:val="left"/>
      <w:pPr>
        <w:tabs>
          <w:tab w:val="num" w:pos="2280"/>
        </w:tabs>
        <w:ind w:left="2280" w:hanging="360"/>
      </w:pPr>
      <w:rPr>
        <w:rFonts w:ascii="Wingdings" w:hAnsi="Wingdings" w:hint="default"/>
      </w:rPr>
    </w:lvl>
  </w:abstractNum>
  <w:abstractNum w:abstractNumId="5" w15:restartNumberingAfterBreak="0">
    <w:nsid w:val="FFFFFF81"/>
    <w:multiLevelType w:val="singleLevel"/>
    <w:tmpl w:val="F9F864A8"/>
    <w:lvl w:ilvl="0">
      <w:start w:val="1"/>
      <w:numFmt w:val="bullet"/>
      <w:pStyle w:val="40"/>
      <w:lvlText w:val=""/>
      <w:lvlJc w:val="left"/>
      <w:pPr>
        <w:tabs>
          <w:tab w:val="num" w:pos="1800"/>
        </w:tabs>
        <w:ind w:left="1800" w:hanging="360"/>
      </w:pPr>
      <w:rPr>
        <w:rFonts w:ascii="Wingdings" w:hAnsi="Wingdings" w:hint="default"/>
      </w:rPr>
    </w:lvl>
  </w:abstractNum>
  <w:abstractNum w:abstractNumId="6" w15:restartNumberingAfterBreak="0">
    <w:nsid w:val="FFFFFF82"/>
    <w:multiLevelType w:val="singleLevel"/>
    <w:tmpl w:val="140C68EC"/>
    <w:lvl w:ilvl="0">
      <w:start w:val="1"/>
      <w:numFmt w:val="bullet"/>
      <w:pStyle w:val="30"/>
      <w:lvlText w:val=""/>
      <w:lvlJc w:val="left"/>
      <w:pPr>
        <w:tabs>
          <w:tab w:val="num" w:pos="1320"/>
        </w:tabs>
        <w:ind w:left="1320" w:hanging="360"/>
      </w:pPr>
      <w:rPr>
        <w:rFonts w:ascii="Wingdings" w:hAnsi="Wingdings" w:hint="default"/>
      </w:rPr>
    </w:lvl>
  </w:abstractNum>
  <w:abstractNum w:abstractNumId="7" w15:restartNumberingAfterBreak="0">
    <w:nsid w:val="FFFFFF83"/>
    <w:multiLevelType w:val="singleLevel"/>
    <w:tmpl w:val="7624E278"/>
    <w:lvl w:ilvl="0">
      <w:start w:val="1"/>
      <w:numFmt w:val="bullet"/>
      <w:pStyle w:val="20"/>
      <w:lvlText w:val=""/>
      <w:lvlJc w:val="left"/>
      <w:pPr>
        <w:tabs>
          <w:tab w:val="num" w:pos="840"/>
        </w:tabs>
        <w:ind w:left="840" w:hanging="360"/>
      </w:pPr>
      <w:rPr>
        <w:rFonts w:ascii="Wingdings" w:hAnsi="Wingdings" w:hint="default"/>
      </w:rPr>
    </w:lvl>
  </w:abstractNum>
  <w:abstractNum w:abstractNumId="8" w15:restartNumberingAfterBreak="0">
    <w:nsid w:val="FFFFFF88"/>
    <w:multiLevelType w:val="singleLevel"/>
    <w:tmpl w:val="095A0F6C"/>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DBE8F1D0"/>
    <w:lvl w:ilvl="0">
      <w:start w:val="1"/>
      <w:numFmt w:val="bullet"/>
      <w:pStyle w:val="a0"/>
      <w:lvlText w:val=""/>
      <w:lvlJc w:val="left"/>
      <w:pPr>
        <w:tabs>
          <w:tab w:val="num" w:pos="360"/>
        </w:tabs>
        <w:ind w:left="360" w:hanging="360"/>
      </w:pPr>
      <w:rPr>
        <w:rFonts w:ascii="Wingdings" w:hAnsi="Wingdings" w:hint="default"/>
      </w:rPr>
    </w:lvl>
  </w:abstractNum>
  <w:abstractNum w:abstractNumId="10" w15:restartNumberingAfterBreak="0">
    <w:nsid w:val="032B4AE5"/>
    <w:multiLevelType w:val="hybridMultilevel"/>
    <w:tmpl w:val="E042097A"/>
    <w:lvl w:ilvl="0" w:tplc="A0729EFA">
      <w:start w:val="1"/>
      <w:numFmt w:val="decimal"/>
      <w:lvlText w:val="[%1]"/>
      <w:lvlJc w:val="left"/>
      <w:pPr>
        <w:tabs>
          <w:tab w:val="num" w:pos="567"/>
        </w:tabs>
        <w:ind w:left="567" w:hanging="567"/>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1" w15:restartNumberingAfterBreak="0">
    <w:nsid w:val="064948EF"/>
    <w:multiLevelType w:val="multilevel"/>
    <w:tmpl w:val="E042097A"/>
    <w:lvl w:ilvl="0">
      <w:start w:val="1"/>
      <w:numFmt w:val="decimal"/>
      <w:lvlText w:val="[%1]"/>
      <w:lvlJc w:val="left"/>
      <w:pPr>
        <w:tabs>
          <w:tab w:val="num" w:pos="567"/>
        </w:tabs>
        <w:ind w:left="567" w:hanging="567"/>
      </w:pPr>
      <w:rPr>
        <w:rFonts w:hint="eastAsia"/>
      </w:rPr>
    </w:lvl>
    <w:lvl w:ilvl="1">
      <w:start w:val="1"/>
      <w:numFmt w:val="ideographTraditional"/>
      <w:lvlText w:val="%2、"/>
      <w:lvlJc w:val="left"/>
      <w:pPr>
        <w:tabs>
          <w:tab w:val="num" w:pos="960"/>
        </w:tabs>
        <w:ind w:left="960" w:hanging="480"/>
      </w:pPr>
    </w:lvl>
    <w:lvl w:ilvl="2">
      <w:start w:val="1"/>
      <w:numFmt w:val="lowerRoman"/>
      <w:lvlText w:val="%3."/>
      <w:lvlJc w:val="right"/>
      <w:pPr>
        <w:tabs>
          <w:tab w:val="num" w:pos="1440"/>
        </w:tabs>
        <w:ind w:left="1440" w:hanging="480"/>
      </w:pPr>
    </w:lvl>
    <w:lvl w:ilvl="3">
      <w:start w:val="1"/>
      <w:numFmt w:val="decimal"/>
      <w:lvlText w:val="%4."/>
      <w:lvlJc w:val="left"/>
      <w:pPr>
        <w:tabs>
          <w:tab w:val="num" w:pos="1920"/>
        </w:tabs>
        <w:ind w:left="1920" w:hanging="480"/>
      </w:pPr>
    </w:lvl>
    <w:lvl w:ilvl="4">
      <w:start w:val="1"/>
      <w:numFmt w:val="ideographTraditional"/>
      <w:lvlText w:val="%5、"/>
      <w:lvlJc w:val="left"/>
      <w:pPr>
        <w:tabs>
          <w:tab w:val="num" w:pos="2400"/>
        </w:tabs>
        <w:ind w:left="2400" w:hanging="480"/>
      </w:pPr>
    </w:lvl>
    <w:lvl w:ilvl="5">
      <w:start w:val="1"/>
      <w:numFmt w:val="lowerRoman"/>
      <w:lvlText w:val="%6."/>
      <w:lvlJc w:val="right"/>
      <w:pPr>
        <w:tabs>
          <w:tab w:val="num" w:pos="2880"/>
        </w:tabs>
        <w:ind w:left="2880" w:hanging="480"/>
      </w:pPr>
    </w:lvl>
    <w:lvl w:ilvl="6">
      <w:start w:val="1"/>
      <w:numFmt w:val="decimal"/>
      <w:lvlText w:val="%7."/>
      <w:lvlJc w:val="left"/>
      <w:pPr>
        <w:tabs>
          <w:tab w:val="num" w:pos="3360"/>
        </w:tabs>
        <w:ind w:left="3360" w:hanging="480"/>
      </w:pPr>
    </w:lvl>
    <w:lvl w:ilvl="7">
      <w:start w:val="1"/>
      <w:numFmt w:val="ideographTraditional"/>
      <w:lvlText w:val="%8、"/>
      <w:lvlJc w:val="left"/>
      <w:pPr>
        <w:tabs>
          <w:tab w:val="num" w:pos="3840"/>
        </w:tabs>
        <w:ind w:left="3840" w:hanging="480"/>
      </w:pPr>
    </w:lvl>
    <w:lvl w:ilvl="8">
      <w:start w:val="1"/>
      <w:numFmt w:val="lowerRoman"/>
      <w:lvlText w:val="%9."/>
      <w:lvlJc w:val="right"/>
      <w:pPr>
        <w:tabs>
          <w:tab w:val="num" w:pos="4320"/>
        </w:tabs>
        <w:ind w:left="4320" w:hanging="480"/>
      </w:pPr>
    </w:lvl>
  </w:abstractNum>
  <w:abstractNum w:abstractNumId="12" w15:restartNumberingAfterBreak="0">
    <w:nsid w:val="1C412877"/>
    <w:multiLevelType w:val="hybridMultilevel"/>
    <w:tmpl w:val="B92C3FDC"/>
    <w:lvl w:ilvl="0" w:tplc="C47EBA1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D614FA2"/>
    <w:multiLevelType w:val="hybridMultilevel"/>
    <w:tmpl w:val="C900C0EE"/>
    <w:lvl w:ilvl="0" w:tplc="17C0A416">
      <w:start w:val="1"/>
      <w:numFmt w:val="decimal"/>
      <w:lvlText w:val="%1."/>
      <w:lvlJc w:val="left"/>
      <w:pPr>
        <w:ind w:left="360" w:hanging="360"/>
      </w:pPr>
      <w:rPr>
        <w:rFonts w:hint="default"/>
        <w:b w:val="0"/>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6943B1E"/>
    <w:multiLevelType w:val="hybridMultilevel"/>
    <w:tmpl w:val="61CEB30A"/>
    <w:lvl w:ilvl="0" w:tplc="A0729EF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28B30A9F"/>
    <w:multiLevelType w:val="hybridMultilevel"/>
    <w:tmpl w:val="46E8ACA4"/>
    <w:lvl w:ilvl="0" w:tplc="94A62ECE">
      <w:start w:val="1"/>
      <w:numFmt w:val="bullet"/>
      <w:lvlText w:val=""/>
      <w:lvlJc w:val="left"/>
      <w:pPr>
        <w:tabs>
          <w:tab w:val="num" w:pos="0"/>
        </w:tabs>
        <w:ind w:left="0" w:firstLine="0"/>
      </w:pPr>
      <w:rPr>
        <w:rFonts w:ascii="Symbol" w:hAnsi="Symbol" w:hint="default"/>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16" w15:restartNumberingAfterBreak="0">
    <w:nsid w:val="2A5666BF"/>
    <w:multiLevelType w:val="multilevel"/>
    <w:tmpl w:val="9404F0D4"/>
    <w:lvl w:ilvl="0">
      <w:start w:val="1"/>
      <w:numFmt w:val="decimal"/>
      <w:lvlText w:val="[%1]"/>
      <w:lvlJc w:val="left"/>
      <w:pPr>
        <w:tabs>
          <w:tab w:val="num" w:pos="510"/>
        </w:tabs>
        <w:ind w:left="510" w:hanging="510"/>
      </w:pPr>
      <w:rPr>
        <w:rFonts w:hint="eastAsia"/>
      </w:rPr>
    </w:lvl>
    <w:lvl w:ilvl="1">
      <w:start w:val="1"/>
      <w:numFmt w:val="ideographTraditional"/>
      <w:lvlText w:val="%2、"/>
      <w:lvlJc w:val="left"/>
      <w:pPr>
        <w:tabs>
          <w:tab w:val="num" w:pos="960"/>
        </w:tabs>
        <w:ind w:left="960" w:hanging="480"/>
      </w:pPr>
    </w:lvl>
    <w:lvl w:ilvl="2">
      <w:start w:val="1"/>
      <w:numFmt w:val="lowerRoman"/>
      <w:lvlText w:val="%3."/>
      <w:lvlJc w:val="right"/>
      <w:pPr>
        <w:tabs>
          <w:tab w:val="num" w:pos="1440"/>
        </w:tabs>
        <w:ind w:left="1440" w:hanging="480"/>
      </w:pPr>
    </w:lvl>
    <w:lvl w:ilvl="3">
      <w:start w:val="1"/>
      <w:numFmt w:val="decimal"/>
      <w:lvlText w:val="%4."/>
      <w:lvlJc w:val="left"/>
      <w:pPr>
        <w:tabs>
          <w:tab w:val="num" w:pos="1920"/>
        </w:tabs>
        <w:ind w:left="1920" w:hanging="480"/>
      </w:pPr>
    </w:lvl>
    <w:lvl w:ilvl="4">
      <w:start w:val="1"/>
      <w:numFmt w:val="ideographTraditional"/>
      <w:lvlText w:val="%5、"/>
      <w:lvlJc w:val="left"/>
      <w:pPr>
        <w:tabs>
          <w:tab w:val="num" w:pos="2400"/>
        </w:tabs>
        <w:ind w:left="2400" w:hanging="480"/>
      </w:pPr>
    </w:lvl>
    <w:lvl w:ilvl="5">
      <w:start w:val="1"/>
      <w:numFmt w:val="lowerRoman"/>
      <w:lvlText w:val="%6."/>
      <w:lvlJc w:val="right"/>
      <w:pPr>
        <w:tabs>
          <w:tab w:val="num" w:pos="2880"/>
        </w:tabs>
        <w:ind w:left="2880" w:hanging="480"/>
      </w:pPr>
    </w:lvl>
    <w:lvl w:ilvl="6">
      <w:start w:val="1"/>
      <w:numFmt w:val="decimal"/>
      <w:lvlText w:val="%7."/>
      <w:lvlJc w:val="left"/>
      <w:pPr>
        <w:tabs>
          <w:tab w:val="num" w:pos="3360"/>
        </w:tabs>
        <w:ind w:left="3360" w:hanging="480"/>
      </w:pPr>
    </w:lvl>
    <w:lvl w:ilvl="7">
      <w:start w:val="1"/>
      <w:numFmt w:val="ideographTraditional"/>
      <w:lvlText w:val="%8、"/>
      <w:lvlJc w:val="left"/>
      <w:pPr>
        <w:tabs>
          <w:tab w:val="num" w:pos="3840"/>
        </w:tabs>
        <w:ind w:left="3840" w:hanging="480"/>
      </w:pPr>
    </w:lvl>
    <w:lvl w:ilvl="8">
      <w:start w:val="1"/>
      <w:numFmt w:val="lowerRoman"/>
      <w:lvlText w:val="%9."/>
      <w:lvlJc w:val="right"/>
      <w:pPr>
        <w:tabs>
          <w:tab w:val="num" w:pos="4320"/>
        </w:tabs>
        <w:ind w:left="4320" w:hanging="480"/>
      </w:pPr>
    </w:lvl>
  </w:abstractNum>
  <w:abstractNum w:abstractNumId="17" w15:restartNumberingAfterBreak="0">
    <w:nsid w:val="35ED1640"/>
    <w:multiLevelType w:val="hybridMultilevel"/>
    <w:tmpl w:val="9404F0D4"/>
    <w:lvl w:ilvl="0" w:tplc="3620CF76">
      <w:start w:val="1"/>
      <w:numFmt w:val="decimal"/>
      <w:lvlText w:val="[%1]"/>
      <w:lvlJc w:val="left"/>
      <w:pPr>
        <w:tabs>
          <w:tab w:val="num" w:pos="510"/>
        </w:tabs>
        <w:ind w:left="510" w:hanging="510"/>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18" w15:restartNumberingAfterBreak="0">
    <w:nsid w:val="39373F4F"/>
    <w:multiLevelType w:val="hybridMultilevel"/>
    <w:tmpl w:val="0AA01EB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3D830CF5"/>
    <w:multiLevelType w:val="hybridMultilevel"/>
    <w:tmpl w:val="6C36AEC0"/>
    <w:lvl w:ilvl="0" w:tplc="A0729EFA">
      <w:start w:val="1"/>
      <w:numFmt w:val="decimal"/>
      <w:lvlText w:val="[%1]"/>
      <w:lvlJc w:val="left"/>
      <w:pPr>
        <w:tabs>
          <w:tab w:val="num" w:pos="567"/>
        </w:tabs>
        <w:ind w:left="567" w:hanging="567"/>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0" w15:restartNumberingAfterBreak="0">
    <w:nsid w:val="42893938"/>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1" w15:restartNumberingAfterBreak="0">
    <w:nsid w:val="42D34CE3"/>
    <w:multiLevelType w:val="hybridMultilevel"/>
    <w:tmpl w:val="4836BF5C"/>
    <w:lvl w:ilvl="0" w:tplc="A7AE33A0">
      <w:start w:val="1"/>
      <w:numFmt w:val="decimal"/>
      <w:lvlText w:val="%1."/>
      <w:lvlJc w:val="left"/>
      <w:pPr>
        <w:ind w:left="360" w:hanging="360"/>
      </w:pPr>
      <w:rPr>
        <w:rFonts w:hint="default"/>
        <w:b w:val="0"/>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4AE441FB"/>
    <w:multiLevelType w:val="multilevel"/>
    <w:tmpl w:val="DB7A69B0"/>
    <w:lvl w:ilvl="0">
      <w:start w:val="1"/>
      <w:numFmt w:val="none"/>
      <w:pStyle w:val="a1"/>
      <w:suff w:val="nothing"/>
      <w:lvlText w:val=""/>
      <w:lvlJc w:val="left"/>
      <w:pPr>
        <w:ind w:left="0" w:firstLine="0"/>
      </w:pPr>
      <w:rPr>
        <w:rFonts w:ascii="Times New Roman" w:hAnsi="Times New Roman" w:hint="default"/>
        <w:b/>
        <w:i w:val="0"/>
        <w:sz w:val="36"/>
        <w:szCs w:val="36"/>
      </w:rPr>
    </w:lvl>
    <w:lvl w:ilvl="1">
      <w:start w:val="1"/>
      <w:numFmt w:val="decimal"/>
      <w:pStyle w:val="1"/>
      <w:lvlText w:val="Chapter %1%2"/>
      <w:lvlJc w:val="left"/>
      <w:pPr>
        <w:tabs>
          <w:tab w:val="num" w:pos="1985"/>
        </w:tabs>
        <w:ind w:left="1985" w:hanging="1985"/>
      </w:pPr>
      <w:rPr>
        <w:rFonts w:hint="eastAsia"/>
        <w:b/>
        <w:i w:val="0"/>
        <w:sz w:val="36"/>
        <w:szCs w:val="36"/>
      </w:rPr>
    </w:lvl>
    <w:lvl w:ilvl="2">
      <w:start w:val="1"/>
      <w:numFmt w:val="decimal"/>
      <w:pStyle w:val="21"/>
      <w:lvlText w:val="%1%2.%3"/>
      <w:lvlJc w:val="left"/>
      <w:pPr>
        <w:tabs>
          <w:tab w:val="num" w:pos="851"/>
        </w:tabs>
        <w:ind w:left="851" w:hanging="851"/>
      </w:pPr>
      <w:rPr>
        <w:rFonts w:hint="eastAsia"/>
        <w:sz w:val="32"/>
        <w:szCs w:val="32"/>
      </w:rPr>
    </w:lvl>
    <w:lvl w:ilvl="3">
      <w:start w:val="1"/>
      <w:numFmt w:val="decimal"/>
      <w:pStyle w:val="31"/>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3" w15:restartNumberingAfterBreak="0">
    <w:nsid w:val="5A86005D"/>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4" w15:restartNumberingAfterBreak="0">
    <w:nsid w:val="5ECE52FD"/>
    <w:multiLevelType w:val="hybridMultilevel"/>
    <w:tmpl w:val="E13687A2"/>
    <w:lvl w:ilvl="0" w:tplc="0409000B">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5" w15:restartNumberingAfterBreak="0">
    <w:nsid w:val="5EF5342F"/>
    <w:multiLevelType w:val="hybridMultilevel"/>
    <w:tmpl w:val="DF9AB406"/>
    <w:lvl w:ilvl="0" w:tplc="9A2AD57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5FC60368"/>
    <w:multiLevelType w:val="hybridMultilevel"/>
    <w:tmpl w:val="88C0CC00"/>
    <w:lvl w:ilvl="0" w:tplc="9140A6C6">
      <w:start w:val="1"/>
      <w:numFmt w:val="decimal"/>
      <w:lvlText w:val="%1)"/>
      <w:lvlJc w:val="left"/>
      <w:pPr>
        <w:ind w:left="473" w:hanging="360"/>
      </w:pPr>
    </w:lvl>
    <w:lvl w:ilvl="1" w:tplc="04090019">
      <w:start w:val="1"/>
      <w:numFmt w:val="ideographTraditional"/>
      <w:lvlText w:val="%2、"/>
      <w:lvlJc w:val="left"/>
      <w:pPr>
        <w:ind w:left="1073" w:hanging="480"/>
      </w:pPr>
    </w:lvl>
    <w:lvl w:ilvl="2" w:tplc="0409001B">
      <w:start w:val="1"/>
      <w:numFmt w:val="lowerRoman"/>
      <w:lvlText w:val="%3."/>
      <w:lvlJc w:val="right"/>
      <w:pPr>
        <w:ind w:left="1553" w:hanging="480"/>
      </w:pPr>
    </w:lvl>
    <w:lvl w:ilvl="3" w:tplc="0409000F">
      <w:start w:val="1"/>
      <w:numFmt w:val="decimal"/>
      <w:lvlText w:val="%4."/>
      <w:lvlJc w:val="left"/>
      <w:pPr>
        <w:ind w:left="2033" w:hanging="480"/>
      </w:pPr>
    </w:lvl>
    <w:lvl w:ilvl="4" w:tplc="04090019">
      <w:start w:val="1"/>
      <w:numFmt w:val="ideographTraditional"/>
      <w:lvlText w:val="%5、"/>
      <w:lvlJc w:val="left"/>
      <w:pPr>
        <w:ind w:left="2513" w:hanging="480"/>
      </w:pPr>
    </w:lvl>
    <w:lvl w:ilvl="5" w:tplc="0409001B">
      <w:start w:val="1"/>
      <w:numFmt w:val="lowerRoman"/>
      <w:lvlText w:val="%6."/>
      <w:lvlJc w:val="right"/>
      <w:pPr>
        <w:ind w:left="2993" w:hanging="480"/>
      </w:pPr>
    </w:lvl>
    <w:lvl w:ilvl="6" w:tplc="0409000F">
      <w:start w:val="1"/>
      <w:numFmt w:val="decimal"/>
      <w:lvlText w:val="%7."/>
      <w:lvlJc w:val="left"/>
      <w:pPr>
        <w:ind w:left="3473" w:hanging="480"/>
      </w:pPr>
    </w:lvl>
    <w:lvl w:ilvl="7" w:tplc="04090019">
      <w:start w:val="1"/>
      <w:numFmt w:val="ideographTraditional"/>
      <w:lvlText w:val="%8、"/>
      <w:lvlJc w:val="left"/>
      <w:pPr>
        <w:ind w:left="3953" w:hanging="480"/>
      </w:pPr>
    </w:lvl>
    <w:lvl w:ilvl="8" w:tplc="0409001B">
      <w:start w:val="1"/>
      <w:numFmt w:val="lowerRoman"/>
      <w:lvlText w:val="%9."/>
      <w:lvlJc w:val="right"/>
      <w:pPr>
        <w:ind w:left="4433" w:hanging="480"/>
      </w:pPr>
    </w:lvl>
  </w:abstractNum>
  <w:abstractNum w:abstractNumId="27" w15:restartNumberingAfterBreak="0">
    <w:nsid w:val="60DB0C6D"/>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8" w15:restartNumberingAfterBreak="0">
    <w:nsid w:val="77E139CF"/>
    <w:multiLevelType w:val="hybridMultilevel"/>
    <w:tmpl w:val="D9D68AB8"/>
    <w:lvl w:ilvl="0" w:tplc="94A62ECE">
      <w:start w:val="1"/>
      <w:numFmt w:val="bullet"/>
      <w:lvlText w:val=""/>
      <w:lvlJc w:val="left"/>
      <w:pPr>
        <w:tabs>
          <w:tab w:val="num" w:pos="0"/>
        </w:tabs>
        <w:ind w:left="0" w:firstLine="0"/>
      </w:pPr>
      <w:rPr>
        <w:rFonts w:ascii="Symbol" w:hAnsi="Symbol" w:hint="default"/>
      </w:rPr>
    </w:lvl>
    <w:lvl w:ilvl="1" w:tplc="04090003">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29" w15:restartNumberingAfterBreak="0">
    <w:nsid w:val="7B2757F0"/>
    <w:multiLevelType w:val="multilevel"/>
    <w:tmpl w:val="E0D03D70"/>
    <w:lvl w:ilvl="0">
      <w:start w:val="1"/>
      <w:numFmt w:val="none"/>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1985"/>
        </w:tabs>
        <w:ind w:left="1985" w:hanging="1985"/>
      </w:pPr>
      <w:rPr>
        <w:rFonts w:hint="eastAsia"/>
        <w:b/>
        <w:i w:val="0"/>
        <w:sz w:val="36"/>
        <w:szCs w:val="36"/>
      </w:rPr>
    </w:lvl>
    <w:lvl w:ilvl="2">
      <w:start w:val="1"/>
      <w:numFmt w:val="decimal"/>
      <w:lvlText w:val="%1%2.%3 "/>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num w:numId="1">
    <w:abstractNumId w:val="22"/>
  </w:num>
  <w:num w:numId="2">
    <w:abstractNumId w:val="17"/>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 w:numId="13">
    <w:abstractNumId w:val="16"/>
  </w:num>
  <w:num w:numId="14">
    <w:abstractNumId w:val="10"/>
  </w:num>
  <w:num w:numId="15">
    <w:abstractNumId w:val="27"/>
  </w:num>
  <w:num w:numId="16">
    <w:abstractNumId w:val="20"/>
  </w:num>
  <w:num w:numId="17">
    <w:abstractNumId w:val="23"/>
  </w:num>
  <w:num w:numId="18">
    <w:abstractNumId w:val="28"/>
  </w:num>
  <w:num w:numId="19">
    <w:abstractNumId w:val="15"/>
  </w:num>
  <w:num w:numId="20">
    <w:abstractNumId w:val="11"/>
  </w:num>
  <w:num w:numId="21">
    <w:abstractNumId w:val="19"/>
  </w:num>
  <w:num w:numId="22">
    <w:abstractNumId w:val="29"/>
  </w:num>
  <w:num w:numId="23">
    <w:abstractNumId w:val="24"/>
  </w:num>
  <w:num w:numId="24">
    <w:abstractNumId w:val="14"/>
  </w:num>
  <w:num w:numId="2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5"/>
  </w:num>
  <w:num w:numId="27">
    <w:abstractNumId w:val="12"/>
  </w:num>
  <w:num w:numId="28">
    <w:abstractNumId w:val="22"/>
  </w:num>
  <w:num w:numId="29">
    <w:abstractNumId w:val="18"/>
  </w:num>
  <w:num w:numId="30">
    <w:abstractNumId w:val="21"/>
  </w:num>
  <w:num w:numId="3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243"/>
  <w:displayHorizontalDrawingGridEvery w:val="0"/>
  <w:displayVerticalDrawingGridEvery w:val="2"/>
  <w:characterSpacingControl w:val="compressPunctuation"/>
  <w:hdrShapeDefaults>
    <o:shapedefaults v:ext="edit" spidmax="134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058D"/>
    <w:rsid w:val="00001ACA"/>
    <w:rsid w:val="000031F2"/>
    <w:rsid w:val="000038B4"/>
    <w:rsid w:val="00006086"/>
    <w:rsid w:val="00010C79"/>
    <w:rsid w:val="00010F80"/>
    <w:rsid w:val="0001156B"/>
    <w:rsid w:val="00012072"/>
    <w:rsid w:val="000161F6"/>
    <w:rsid w:val="00016FF2"/>
    <w:rsid w:val="00017CC4"/>
    <w:rsid w:val="00020971"/>
    <w:rsid w:val="00020CA6"/>
    <w:rsid w:val="00022AA8"/>
    <w:rsid w:val="0002360C"/>
    <w:rsid w:val="00023BFF"/>
    <w:rsid w:val="00024556"/>
    <w:rsid w:val="0002567D"/>
    <w:rsid w:val="0002587D"/>
    <w:rsid w:val="00026A06"/>
    <w:rsid w:val="00026C1C"/>
    <w:rsid w:val="0003176A"/>
    <w:rsid w:val="00033426"/>
    <w:rsid w:val="0003368C"/>
    <w:rsid w:val="0003487D"/>
    <w:rsid w:val="00034905"/>
    <w:rsid w:val="00035DCA"/>
    <w:rsid w:val="0004090D"/>
    <w:rsid w:val="00041455"/>
    <w:rsid w:val="00042FA1"/>
    <w:rsid w:val="00045BD1"/>
    <w:rsid w:val="000479A5"/>
    <w:rsid w:val="00050198"/>
    <w:rsid w:val="00051BB7"/>
    <w:rsid w:val="00051CCF"/>
    <w:rsid w:val="00052013"/>
    <w:rsid w:val="00052130"/>
    <w:rsid w:val="000525E0"/>
    <w:rsid w:val="00055255"/>
    <w:rsid w:val="00055CB3"/>
    <w:rsid w:val="000573BF"/>
    <w:rsid w:val="00060A68"/>
    <w:rsid w:val="00061567"/>
    <w:rsid w:val="000624FA"/>
    <w:rsid w:val="000630A5"/>
    <w:rsid w:val="00063C34"/>
    <w:rsid w:val="0006659E"/>
    <w:rsid w:val="00067520"/>
    <w:rsid w:val="000711EE"/>
    <w:rsid w:val="0007221E"/>
    <w:rsid w:val="00073B57"/>
    <w:rsid w:val="00076A89"/>
    <w:rsid w:val="000775B0"/>
    <w:rsid w:val="000845E8"/>
    <w:rsid w:val="00085E49"/>
    <w:rsid w:val="00085E8B"/>
    <w:rsid w:val="0008672E"/>
    <w:rsid w:val="00092481"/>
    <w:rsid w:val="00092653"/>
    <w:rsid w:val="0009305D"/>
    <w:rsid w:val="000948BE"/>
    <w:rsid w:val="00095639"/>
    <w:rsid w:val="00095CC0"/>
    <w:rsid w:val="0009606C"/>
    <w:rsid w:val="000A1681"/>
    <w:rsid w:val="000A1ADB"/>
    <w:rsid w:val="000A22C5"/>
    <w:rsid w:val="000A259E"/>
    <w:rsid w:val="000A2E6C"/>
    <w:rsid w:val="000A37D1"/>
    <w:rsid w:val="000A56BB"/>
    <w:rsid w:val="000A684A"/>
    <w:rsid w:val="000A69F6"/>
    <w:rsid w:val="000B0359"/>
    <w:rsid w:val="000B342B"/>
    <w:rsid w:val="000B4105"/>
    <w:rsid w:val="000B4148"/>
    <w:rsid w:val="000B4859"/>
    <w:rsid w:val="000B5B4A"/>
    <w:rsid w:val="000B5F8F"/>
    <w:rsid w:val="000B7455"/>
    <w:rsid w:val="000B7A04"/>
    <w:rsid w:val="000C03F3"/>
    <w:rsid w:val="000C23D5"/>
    <w:rsid w:val="000C2647"/>
    <w:rsid w:val="000D0A22"/>
    <w:rsid w:val="000D1A8A"/>
    <w:rsid w:val="000D3056"/>
    <w:rsid w:val="000D3938"/>
    <w:rsid w:val="000D3DAE"/>
    <w:rsid w:val="000D4626"/>
    <w:rsid w:val="000D4E69"/>
    <w:rsid w:val="000D64CA"/>
    <w:rsid w:val="000D7FA8"/>
    <w:rsid w:val="000E0190"/>
    <w:rsid w:val="000E0EB2"/>
    <w:rsid w:val="000E1015"/>
    <w:rsid w:val="000E4C9E"/>
    <w:rsid w:val="000E4E07"/>
    <w:rsid w:val="000E5E9B"/>
    <w:rsid w:val="000E6789"/>
    <w:rsid w:val="000E7368"/>
    <w:rsid w:val="000F1AA5"/>
    <w:rsid w:val="000F21D3"/>
    <w:rsid w:val="000F3F11"/>
    <w:rsid w:val="000F4095"/>
    <w:rsid w:val="000F47B1"/>
    <w:rsid w:val="000F4955"/>
    <w:rsid w:val="000F4F72"/>
    <w:rsid w:val="000F5404"/>
    <w:rsid w:val="00103960"/>
    <w:rsid w:val="00105BFE"/>
    <w:rsid w:val="00106376"/>
    <w:rsid w:val="00106820"/>
    <w:rsid w:val="00107E9B"/>
    <w:rsid w:val="001107E5"/>
    <w:rsid w:val="00112183"/>
    <w:rsid w:val="001122B7"/>
    <w:rsid w:val="00116307"/>
    <w:rsid w:val="00116760"/>
    <w:rsid w:val="00120900"/>
    <w:rsid w:val="0012377C"/>
    <w:rsid w:val="00123797"/>
    <w:rsid w:val="0012620C"/>
    <w:rsid w:val="00127276"/>
    <w:rsid w:val="00130DCE"/>
    <w:rsid w:val="00131363"/>
    <w:rsid w:val="00131F6A"/>
    <w:rsid w:val="001339CB"/>
    <w:rsid w:val="00135081"/>
    <w:rsid w:val="00137217"/>
    <w:rsid w:val="0014237C"/>
    <w:rsid w:val="0014354F"/>
    <w:rsid w:val="00144113"/>
    <w:rsid w:val="00144C46"/>
    <w:rsid w:val="001464B1"/>
    <w:rsid w:val="001468C6"/>
    <w:rsid w:val="001471DE"/>
    <w:rsid w:val="00147C74"/>
    <w:rsid w:val="001510F7"/>
    <w:rsid w:val="001515B5"/>
    <w:rsid w:val="001519B5"/>
    <w:rsid w:val="00151F0C"/>
    <w:rsid w:val="00152C81"/>
    <w:rsid w:val="00153129"/>
    <w:rsid w:val="001547CA"/>
    <w:rsid w:val="00154EE0"/>
    <w:rsid w:val="00156266"/>
    <w:rsid w:val="00157341"/>
    <w:rsid w:val="001574CD"/>
    <w:rsid w:val="00160E37"/>
    <w:rsid w:val="00164371"/>
    <w:rsid w:val="001647C6"/>
    <w:rsid w:val="00167BC3"/>
    <w:rsid w:val="00167DD1"/>
    <w:rsid w:val="00170695"/>
    <w:rsid w:val="001742DD"/>
    <w:rsid w:val="001768E6"/>
    <w:rsid w:val="00176E6E"/>
    <w:rsid w:val="00176EC0"/>
    <w:rsid w:val="0017742F"/>
    <w:rsid w:val="001775F4"/>
    <w:rsid w:val="00177A74"/>
    <w:rsid w:val="00180EFE"/>
    <w:rsid w:val="001829E1"/>
    <w:rsid w:val="00182BBE"/>
    <w:rsid w:val="001837AF"/>
    <w:rsid w:val="0018566B"/>
    <w:rsid w:val="0018689F"/>
    <w:rsid w:val="00191126"/>
    <w:rsid w:val="00191932"/>
    <w:rsid w:val="0019232A"/>
    <w:rsid w:val="00192E86"/>
    <w:rsid w:val="001934E2"/>
    <w:rsid w:val="00194089"/>
    <w:rsid w:val="00195DB0"/>
    <w:rsid w:val="00196E4B"/>
    <w:rsid w:val="001978C2"/>
    <w:rsid w:val="00197E57"/>
    <w:rsid w:val="001A0262"/>
    <w:rsid w:val="001A20EE"/>
    <w:rsid w:val="001A240B"/>
    <w:rsid w:val="001A2730"/>
    <w:rsid w:val="001B015D"/>
    <w:rsid w:val="001B17D7"/>
    <w:rsid w:val="001B2125"/>
    <w:rsid w:val="001B5336"/>
    <w:rsid w:val="001B7F8D"/>
    <w:rsid w:val="001C187B"/>
    <w:rsid w:val="001C2075"/>
    <w:rsid w:val="001C23D0"/>
    <w:rsid w:val="001C4A0D"/>
    <w:rsid w:val="001C5271"/>
    <w:rsid w:val="001C580A"/>
    <w:rsid w:val="001D31D6"/>
    <w:rsid w:val="001D34E1"/>
    <w:rsid w:val="001D36C1"/>
    <w:rsid w:val="001D530B"/>
    <w:rsid w:val="001E02AA"/>
    <w:rsid w:val="001E0338"/>
    <w:rsid w:val="001E39F3"/>
    <w:rsid w:val="001E6588"/>
    <w:rsid w:val="001E7E97"/>
    <w:rsid w:val="001F14EE"/>
    <w:rsid w:val="001F36DE"/>
    <w:rsid w:val="001F5B5A"/>
    <w:rsid w:val="001F6465"/>
    <w:rsid w:val="002008B2"/>
    <w:rsid w:val="0020196B"/>
    <w:rsid w:val="00203692"/>
    <w:rsid w:val="00207977"/>
    <w:rsid w:val="00207E18"/>
    <w:rsid w:val="002102AC"/>
    <w:rsid w:val="00211323"/>
    <w:rsid w:val="00212223"/>
    <w:rsid w:val="00212487"/>
    <w:rsid w:val="0021327D"/>
    <w:rsid w:val="0021373A"/>
    <w:rsid w:val="002143E8"/>
    <w:rsid w:val="002164D7"/>
    <w:rsid w:val="0021681F"/>
    <w:rsid w:val="00216DB9"/>
    <w:rsid w:val="0022111E"/>
    <w:rsid w:val="00224458"/>
    <w:rsid w:val="00225B62"/>
    <w:rsid w:val="002272D7"/>
    <w:rsid w:val="00227493"/>
    <w:rsid w:val="0023126F"/>
    <w:rsid w:val="00235F5D"/>
    <w:rsid w:val="00245000"/>
    <w:rsid w:val="00245C9A"/>
    <w:rsid w:val="00246DBC"/>
    <w:rsid w:val="0024747F"/>
    <w:rsid w:val="00247865"/>
    <w:rsid w:val="00250091"/>
    <w:rsid w:val="00250159"/>
    <w:rsid w:val="002505FB"/>
    <w:rsid w:val="00250C05"/>
    <w:rsid w:val="002517B2"/>
    <w:rsid w:val="0025423F"/>
    <w:rsid w:val="00254C25"/>
    <w:rsid w:val="00255F71"/>
    <w:rsid w:val="00256056"/>
    <w:rsid w:val="002571DA"/>
    <w:rsid w:val="002574DC"/>
    <w:rsid w:val="0025771B"/>
    <w:rsid w:val="0026113C"/>
    <w:rsid w:val="00262C44"/>
    <w:rsid w:val="00263D7C"/>
    <w:rsid w:val="00264DC5"/>
    <w:rsid w:val="002650D3"/>
    <w:rsid w:val="00265A7A"/>
    <w:rsid w:val="00265EAC"/>
    <w:rsid w:val="00267DDA"/>
    <w:rsid w:val="00267DF2"/>
    <w:rsid w:val="002702D7"/>
    <w:rsid w:val="00270651"/>
    <w:rsid w:val="00272DB6"/>
    <w:rsid w:val="002745BE"/>
    <w:rsid w:val="00275097"/>
    <w:rsid w:val="002762E0"/>
    <w:rsid w:val="00277C94"/>
    <w:rsid w:val="00277F8B"/>
    <w:rsid w:val="00282612"/>
    <w:rsid w:val="00284736"/>
    <w:rsid w:val="002847F3"/>
    <w:rsid w:val="00284C1D"/>
    <w:rsid w:val="00286D5D"/>
    <w:rsid w:val="002910E6"/>
    <w:rsid w:val="002931C7"/>
    <w:rsid w:val="00293D4F"/>
    <w:rsid w:val="002950DF"/>
    <w:rsid w:val="0029514B"/>
    <w:rsid w:val="00296FA4"/>
    <w:rsid w:val="002A2294"/>
    <w:rsid w:val="002A242E"/>
    <w:rsid w:val="002A3BEE"/>
    <w:rsid w:val="002A3E2C"/>
    <w:rsid w:val="002A5D0E"/>
    <w:rsid w:val="002B1637"/>
    <w:rsid w:val="002B6028"/>
    <w:rsid w:val="002D0F84"/>
    <w:rsid w:val="002D173F"/>
    <w:rsid w:val="002D19DF"/>
    <w:rsid w:val="002D246B"/>
    <w:rsid w:val="002D3FA9"/>
    <w:rsid w:val="002D426C"/>
    <w:rsid w:val="002D65AE"/>
    <w:rsid w:val="002D694E"/>
    <w:rsid w:val="002E16FF"/>
    <w:rsid w:val="002E2D67"/>
    <w:rsid w:val="002E3A18"/>
    <w:rsid w:val="002E6EC5"/>
    <w:rsid w:val="002F047A"/>
    <w:rsid w:val="002F0D3D"/>
    <w:rsid w:val="002F12C9"/>
    <w:rsid w:val="002F1EC1"/>
    <w:rsid w:val="002F2EE3"/>
    <w:rsid w:val="002F3209"/>
    <w:rsid w:val="00302C46"/>
    <w:rsid w:val="003059C4"/>
    <w:rsid w:val="00305F52"/>
    <w:rsid w:val="00306DC2"/>
    <w:rsid w:val="003142F3"/>
    <w:rsid w:val="00314EFA"/>
    <w:rsid w:val="0031514F"/>
    <w:rsid w:val="0031602E"/>
    <w:rsid w:val="003163E7"/>
    <w:rsid w:val="003166E3"/>
    <w:rsid w:val="003168A2"/>
    <w:rsid w:val="0031772C"/>
    <w:rsid w:val="00320AE1"/>
    <w:rsid w:val="00320DB0"/>
    <w:rsid w:val="00320F8F"/>
    <w:rsid w:val="00321E61"/>
    <w:rsid w:val="003222D6"/>
    <w:rsid w:val="00322A5F"/>
    <w:rsid w:val="00326D96"/>
    <w:rsid w:val="0032706A"/>
    <w:rsid w:val="003272DC"/>
    <w:rsid w:val="0032748F"/>
    <w:rsid w:val="00327D42"/>
    <w:rsid w:val="00327DC9"/>
    <w:rsid w:val="003309CE"/>
    <w:rsid w:val="00330AC2"/>
    <w:rsid w:val="003315C4"/>
    <w:rsid w:val="00332474"/>
    <w:rsid w:val="00333361"/>
    <w:rsid w:val="00337E63"/>
    <w:rsid w:val="00340FD4"/>
    <w:rsid w:val="00342BC8"/>
    <w:rsid w:val="003431ED"/>
    <w:rsid w:val="003439AA"/>
    <w:rsid w:val="00343C24"/>
    <w:rsid w:val="00344840"/>
    <w:rsid w:val="00345B5B"/>
    <w:rsid w:val="0034637E"/>
    <w:rsid w:val="00347F78"/>
    <w:rsid w:val="00353A5C"/>
    <w:rsid w:val="003542E9"/>
    <w:rsid w:val="00354A35"/>
    <w:rsid w:val="00356146"/>
    <w:rsid w:val="003564FD"/>
    <w:rsid w:val="00360D79"/>
    <w:rsid w:val="00362124"/>
    <w:rsid w:val="00362232"/>
    <w:rsid w:val="0036286F"/>
    <w:rsid w:val="003634C1"/>
    <w:rsid w:val="00365095"/>
    <w:rsid w:val="003664FE"/>
    <w:rsid w:val="003667A2"/>
    <w:rsid w:val="00367161"/>
    <w:rsid w:val="00367AC0"/>
    <w:rsid w:val="00367B2A"/>
    <w:rsid w:val="00370BB5"/>
    <w:rsid w:val="0037226B"/>
    <w:rsid w:val="003736F9"/>
    <w:rsid w:val="0037496B"/>
    <w:rsid w:val="003805CC"/>
    <w:rsid w:val="003812A1"/>
    <w:rsid w:val="00385BEB"/>
    <w:rsid w:val="003867F0"/>
    <w:rsid w:val="00391F83"/>
    <w:rsid w:val="00394F26"/>
    <w:rsid w:val="00395F30"/>
    <w:rsid w:val="003971A1"/>
    <w:rsid w:val="003978B9"/>
    <w:rsid w:val="003A1D95"/>
    <w:rsid w:val="003A283E"/>
    <w:rsid w:val="003A34E2"/>
    <w:rsid w:val="003A388A"/>
    <w:rsid w:val="003A4992"/>
    <w:rsid w:val="003A4E19"/>
    <w:rsid w:val="003A560F"/>
    <w:rsid w:val="003A77DC"/>
    <w:rsid w:val="003B1D73"/>
    <w:rsid w:val="003B3336"/>
    <w:rsid w:val="003B35ED"/>
    <w:rsid w:val="003B652D"/>
    <w:rsid w:val="003C080D"/>
    <w:rsid w:val="003C2020"/>
    <w:rsid w:val="003C3E80"/>
    <w:rsid w:val="003C4294"/>
    <w:rsid w:val="003C558A"/>
    <w:rsid w:val="003C6628"/>
    <w:rsid w:val="003C7B25"/>
    <w:rsid w:val="003D009F"/>
    <w:rsid w:val="003D13E9"/>
    <w:rsid w:val="003D252F"/>
    <w:rsid w:val="003D4236"/>
    <w:rsid w:val="003D468A"/>
    <w:rsid w:val="003D5281"/>
    <w:rsid w:val="003D5A41"/>
    <w:rsid w:val="003E33C7"/>
    <w:rsid w:val="003E549D"/>
    <w:rsid w:val="003E63BE"/>
    <w:rsid w:val="003E6A41"/>
    <w:rsid w:val="003E75E6"/>
    <w:rsid w:val="003E7729"/>
    <w:rsid w:val="003F048E"/>
    <w:rsid w:val="003F0F12"/>
    <w:rsid w:val="003F3418"/>
    <w:rsid w:val="003F3EB7"/>
    <w:rsid w:val="003F5DE9"/>
    <w:rsid w:val="003F6921"/>
    <w:rsid w:val="003F6A7F"/>
    <w:rsid w:val="0040173B"/>
    <w:rsid w:val="00404431"/>
    <w:rsid w:val="00404596"/>
    <w:rsid w:val="004051E6"/>
    <w:rsid w:val="00407838"/>
    <w:rsid w:val="00413607"/>
    <w:rsid w:val="00413774"/>
    <w:rsid w:val="004165B8"/>
    <w:rsid w:val="0042053D"/>
    <w:rsid w:val="00420F26"/>
    <w:rsid w:val="00424416"/>
    <w:rsid w:val="004251D9"/>
    <w:rsid w:val="00426A78"/>
    <w:rsid w:val="00426C4C"/>
    <w:rsid w:val="00431E2E"/>
    <w:rsid w:val="00434AE1"/>
    <w:rsid w:val="004363CA"/>
    <w:rsid w:val="00440117"/>
    <w:rsid w:val="00440242"/>
    <w:rsid w:val="0044231B"/>
    <w:rsid w:val="00442EBD"/>
    <w:rsid w:val="004442C0"/>
    <w:rsid w:val="004445FE"/>
    <w:rsid w:val="00444D49"/>
    <w:rsid w:val="00445C5D"/>
    <w:rsid w:val="00446B06"/>
    <w:rsid w:val="00447007"/>
    <w:rsid w:val="00447762"/>
    <w:rsid w:val="0045004A"/>
    <w:rsid w:val="00450AAF"/>
    <w:rsid w:val="00451770"/>
    <w:rsid w:val="00455D1D"/>
    <w:rsid w:val="00456829"/>
    <w:rsid w:val="00456C20"/>
    <w:rsid w:val="004627D2"/>
    <w:rsid w:val="00463479"/>
    <w:rsid w:val="00463DE6"/>
    <w:rsid w:val="004653CE"/>
    <w:rsid w:val="004654B5"/>
    <w:rsid w:val="004673DA"/>
    <w:rsid w:val="00467D5B"/>
    <w:rsid w:val="00467FFC"/>
    <w:rsid w:val="00472BED"/>
    <w:rsid w:val="00473E1B"/>
    <w:rsid w:val="00474E25"/>
    <w:rsid w:val="00475E5C"/>
    <w:rsid w:val="0047760F"/>
    <w:rsid w:val="00477825"/>
    <w:rsid w:val="00477A39"/>
    <w:rsid w:val="00477EAF"/>
    <w:rsid w:val="00481767"/>
    <w:rsid w:val="00482380"/>
    <w:rsid w:val="00482958"/>
    <w:rsid w:val="00487290"/>
    <w:rsid w:val="00487CCE"/>
    <w:rsid w:val="00487F32"/>
    <w:rsid w:val="00491969"/>
    <w:rsid w:val="00495976"/>
    <w:rsid w:val="00496753"/>
    <w:rsid w:val="004A0411"/>
    <w:rsid w:val="004A1731"/>
    <w:rsid w:val="004A2794"/>
    <w:rsid w:val="004A2E38"/>
    <w:rsid w:val="004A4BE2"/>
    <w:rsid w:val="004B04F6"/>
    <w:rsid w:val="004B75B9"/>
    <w:rsid w:val="004B7847"/>
    <w:rsid w:val="004C17C4"/>
    <w:rsid w:val="004C2A2D"/>
    <w:rsid w:val="004C55D1"/>
    <w:rsid w:val="004C64B1"/>
    <w:rsid w:val="004C746B"/>
    <w:rsid w:val="004D0CD8"/>
    <w:rsid w:val="004D131E"/>
    <w:rsid w:val="004D29D2"/>
    <w:rsid w:val="004D493C"/>
    <w:rsid w:val="004D65B5"/>
    <w:rsid w:val="004D6CC0"/>
    <w:rsid w:val="004D7D6B"/>
    <w:rsid w:val="004E0ACD"/>
    <w:rsid w:val="004E111C"/>
    <w:rsid w:val="004E1FB1"/>
    <w:rsid w:val="004E3963"/>
    <w:rsid w:val="004E3B26"/>
    <w:rsid w:val="004E5276"/>
    <w:rsid w:val="004E78C7"/>
    <w:rsid w:val="004E7B64"/>
    <w:rsid w:val="004F1D3A"/>
    <w:rsid w:val="004F2EAC"/>
    <w:rsid w:val="004F2EF8"/>
    <w:rsid w:val="004F30F3"/>
    <w:rsid w:val="004F349F"/>
    <w:rsid w:val="004F3F27"/>
    <w:rsid w:val="004F3F74"/>
    <w:rsid w:val="004F5CD4"/>
    <w:rsid w:val="004F735B"/>
    <w:rsid w:val="004F7F2C"/>
    <w:rsid w:val="005036BF"/>
    <w:rsid w:val="00503C98"/>
    <w:rsid w:val="00504094"/>
    <w:rsid w:val="00504799"/>
    <w:rsid w:val="00504E37"/>
    <w:rsid w:val="00505206"/>
    <w:rsid w:val="00506163"/>
    <w:rsid w:val="00510147"/>
    <w:rsid w:val="0051135E"/>
    <w:rsid w:val="00516515"/>
    <w:rsid w:val="00516E19"/>
    <w:rsid w:val="00517000"/>
    <w:rsid w:val="0051748B"/>
    <w:rsid w:val="0051757C"/>
    <w:rsid w:val="00517A89"/>
    <w:rsid w:val="00522CA0"/>
    <w:rsid w:val="00523FC7"/>
    <w:rsid w:val="005242F0"/>
    <w:rsid w:val="00524CDA"/>
    <w:rsid w:val="00525571"/>
    <w:rsid w:val="0052653F"/>
    <w:rsid w:val="00530E67"/>
    <w:rsid w:val="00532273"/>
    <w:rsid w:val="00535E43"/>
    <w:rsid w:val="00536515"/>
    <w:rsid w:val="00536B9E"/>
    <w:rsid w:val="00536CA6"/>
    <w:rsid w:val="005410E4"/>
    <w:rsid w:val="00541876"/>
    <w:rsid w:val="00541ABA"/>
    <w:rsid w:val="005455F9"/>
    <w:rsid w:val="005463F1"/>
    <w:rsid w:val="005545D6"/>
    <w:rsid w:val="005555C4"/>
    <w:rsid w:val="0055689F"/>
    <w:rsid w:val="00556E64"/>
    <w:rsid w:val="005602D5"/>
    <w:rsid w:val="0056106A"/>
    <w:rsid w:val="005617F9"/>
    <w:rsid w:val="00563423"/>
    <w:rsid w:val="005634A8"/>
    <w:rsid w:val="00563708"/>
    <w:rsid w:val="00564396"/>
    <w:rsid w:val="005649B1"/>
    <w:rsid w:val="00570C92"/>
    <w:rsid w:val="0057112A"/>
    <w:rsid w:val="00577562"/>
    <w:rsid w:val="00580283"/>
    <w:rsid w:val="00581C86"/>
    <w:rsid w:val="00583348"/>
    <w:rsid w:val="00583570"/>
    <w:rsid w:val="00584813"/>
    <w:rsid w:val="00584E92"/>
    <w:rsid w:val="005861D8"/>
    <w:rsid w:val="0058724F"/>
    <w:rsid w:val="00591FB0"/>
    <w:rsid w:val="005923B6"/>
    <w:rsid w:val="0059280B"/>
    <w:rsid w:val="00592F1E"/>
    <w:rsid w:val="00592FDA"/>
    <w:rsid w:val="00594928"/>
    <w:rsid w:val="0059529F"/>
    <w:rsid w:val="00597871"/>
    <w:rsid w:val="00597D4C"/>
    <w:rsid w:val="005A127F"/>
    <w:rsid w:val="005A134F"/>
    <w:rsid w:val="005A459D"/>
    <w:rsid w:val="005A7D9F"/>
    <w:rsid w:val="005B1C84"/>
    <w:rsid w:val="005B37A7"/>
    <w:rsid w:val="005B3F50"/>
    <w:rsid w:val="005B737E"/>
    <w:rsid w:val="005C1353"/>
    <w:rsid w:val="005C194E"/>
    <w:rsid w:val="005C1D20"/>
    <w:rsid w:val="005C38D8"/>
    <w:rsid w:val="005C44FD"/>
    <w:rsid w:val="005C4A74"/>
    <w:rsid w:val="005C54E7"/>
    <w:rsid w:val="005C7D03"/>
    <w:rsid w:val="005D021A"/>
    <w:rsid w:val="005D0B8A"/>
    <w:rsid w:val="005D2944"/>
    <w:rsid w:val="005D2F04"/>
    <w:rsid w:val="005D5A24"/>
    <w:rsid w:val="005D7FF4"/>
    <w:rsid w:val="005E0BB0"/>
    <w:rsid w:val="005E0D78"/>
    <w:rsid w:val="005E1794"/>
    <w:rsid w:val="005E2B8F"/>
    <w:rsid w:val="005E4B83"/>
    <w:rsid w:val="005E58AF"/>
    <w:rsid w:val="005E6B2A"/>
    <w:rsid w:val="005E786A"/>
    <w:rsid w:val="005F0023"/>
    <w:rsid w:val="005F28A1"/>
    <w:rsid w:val="005F327E"/>
    <w:rsid w:val="005F38BB"/>
    <w:rsid w:val="005F4C72"/>
    <w:rsid w:val="005F5954"/>
    <w:rsid w:val="005F5D41"/>
    <w:rsid w:val="005F7597"/>
    <w:rsid w:val="00600CB1"/>
    <w:rsid w:val="0060162A"/>
    <w:rsid w:val="006017FB"/>
    <w:rsid w:val="0060196D"/>
    <w:rsid w:val="00602F13"/>
    <w:rsid w:val="00603747"/>
    <w:rsid w:val="0060575A"/>
    <w:rsid w:val="00606499"/>
    <w:rsid w:val="006104EC"/>
    <w:rsid w:val="006128F9"/>
    <w:rsid w:val="00612D88"/>
    <w:rsid w:val="00616BF3"/>
    <w:rsid w:val="00616EEE"/>
    <w:rsid w:val="006200FC"/>
    <w:rsid w:val="00621A02"/>
    <w:rsid w:val="00621F37"/>
    <w:rsid w:val="006221DF"/>
    <w:rsid w:val="00624E05"/>
    <w:rsid w:val="00626BEE"/>
    <w:rsid w:val="00627DBE"/>
    <w:rsid w:val="00632B56"/>
    <w:rsid w:val="006359F2"/>
    <w:rsid w:val="00636DA8"/>
    <w:rsid w:val="00640643"/>
    <w:rsid w:val="006416D7"/>
    <w:rsid w:val="006429BF"/>
    <w:rsid w:val="00642A9C"/>
    <w:rsid w:val="00647DF8"/>
    <w:rsid w:val="00652EB1"/>
    <w:rsid w:val="006535E0"/>
    <w:rsid w:val="0065380A"/>
    <w:rsid w:val="00653B82"/>
    <w:rsid w:val="006556AB"/>
    <w:rsid w:val="006561C3"/>
    <w:rsid w:val="00656C8A"/>
    <w:rsid w:val="00656E3F"/>
    <w:rsid w:val="0065759E"/>
    <w:rsid w:val="0066019C"/>
    <w:rsid w:val="00661B29"/>
    <w:rsid w:val="00663917"/>
    <w:rsid w:val="00664BC4"/>
    <w:rsid w:val="0066545B"/>
    <w:rsid w:val="0067141D"/>
    <w:rsid w:val="0067698B"/>
    <w:rsid w:val="0068525B"/>
    <w:rsid w:val="00686FEF"/>
    <w:rsid w:val="006906C8"/>
    <w:rsid w:val="0069158C"/>
    <w:rsid w:val="00693522"/>
    <w:rsid w:val="00693A87"/>
    <w:rsid w:val="006A081D"/>
    <w:rsid w:val="006A093E"/>
    <w:rsid w:val="006A410F"/>
    <w:rsid w:val="006A4155"/>
    <w:rsid w:val="006A73BB"/>
    <w:rsid w:val="006A7559"/>
    <w:rsid w:val="006A7834"/>
    <w:rsid w:val="006B18F7"/>
    <w:rsid w:val="006B1B4B"/>
    <w:rsid w:val="006B3721"/>
    <w:rsid w:val="006B3B51"/>
    <w:rsid w:val="006B3CC0"/>
    <w:rsid w:val="006B5640"/>
    <w:rsid w:val="006C07EF"/>
    <w:rsid w:val="006C2C8A"/>
    <w:rsid w:val="006C3DE8"/>
    <w:rsid w:val="006C47AB"/>
    <w:rsid w:val="006C66B5"/>
    <w:rsid w:val="006D2597"/>
    <w:rsid w:val="006D51D2"/>
    <w:rsid w:val="006D57EB"/>
    <w:rsid w:val="006D67E4"/>
    <w:rsid w:val="006D6D1C"/>
    <w:rsid w:val="006E009C"/>
    <w:rsid w:val="006E13E1"/>
    <w:rsid w:val="006E1D57"/>
    <w:rsid w:val="006E20EE"/>
    <w:rsid w:val="006E23FC"/>
    <w:rsid w:val="006E2BC0"/>
    <w:rsid w:val="006E4052"/>
    <w:rsid w:val="006E40D3"/>
    <w:rsid w:val="006E4ADE"/>
    <w:rsid w:val="006E6A2C"/>
    <w:rsid w:val="006E7528"/>
    <w:rsid w:val="006E7835"/>
    <w:rsid w:val="006E7F2B"/>
    <w:rsid w:val="006F0432"/>
    <w:rsid w:val="006F2818"/>
    <w:rsid w:val="006F3407"/>
    <w:rsid w:val="006F368E"/>
    <w:rsid w:val="006F3F26"/>
    <w:rsid w:val="006F4D42"/>
    <w:rsid w:val="006F4F43"/>
    <w:rsid w:val="00703C6E"/>
    <w:rsid w:val="0070448A"/>
    <w:rsid w:val="00705070"/>
    <w:rsid w:val="00705501"/>
    <w:rsid w:val="00706122"/>
    <w:rsid w:val="00706B18"/>
    <w:rsid w:val="0070707E"/>
    <w:rsid w:val="0070727E"/>
    <w:rsid w:val="00707340"/>
    <w:rsid w:val="0071531B"/>
    <w:rsid w:val="0071724C"/>
    <w:rsid w:val="00717C09"/>
    <w:rsid w:val="00721842"/>
    <w:rsid w:val="007225AF"/>
    <w:rsid w:val="00723D0B"/>
    <w:rsid w:val="0072455D"/>
    <w:rsid w:val="00725A3A"/>
    <w:rsid w:val="0072613F"/>
    <w:rsid w:val="00727763"/>
    <w:rsid w:val="00727ABF"/>
    <w:rsid w:val="00732CBB"/>
    <w:rsid w:val="00733EFD"/>
    <w:rsid w:val="007348FD"/>
    <w:rsid w:val="00734F77"/>
    <w:rsid w:val="007372C8"/>
    <w:rsid w:val="0073756D"/>
    <w:rsid w:val="007376AE"/>
    <w:rsid w:val="00741097"/>
    <w:rsid w:val="007411F2"/>
    <w:rsid w:val="00741232"/>
    <w:rsid w:val="00742F02"/>
    <w:rsid w:val="00745646"/>
    <w:rsid w:val="007504FB"/>
    <w:rsid w:val="00750D4D"/>
    <w:rsid w:val="007512A1"/>
    <w:rsid w:val="00753FF2"/>
    <w:rsid w:val="007566D1"/>
    <w:rsid w:val="007630EE"/>
    <w:rsid w:val="00763B98"/>
    <w:rsid w:val="00765250"/>
    <w:rsid w:val="007655CB"/>
    <w:rsid w:val="00766DA4"/>
    <w:rsid w:val="0077375A"/>
    <w:rsid w:val="007737BD"/>
    <w:rsid w:val="00775109"/>
    <w:rsid w:val="0077652A"/>
    <w:rsid w:val="007770D1"/>
    <w:rsid w:val="00780409"/>
    <w:rsid w:val="00781011"/>
    <w:rsid w:val="00781118"/>
    <w:rsid w:val="00781156"/>
    <w:rsid w:val="0078666E"/>
    <w:rsid w:val="0078683D"/>
    <w:rsid w:val="00787322"/>
    <w:rsid w:val="00791ED6"/>
    <w:rsid w:val="007920AC"/>
    <w:rsid w:val="007922A0"/>
    <w:rsid w:val="00793B12"/>
    <w:rsid w:val="00796843"/>
    <w:rsid w:val="00797E07"/>
    <w:rsid w:val="007A1D9D"/>
    <w:rsid w:val="007A26BD"/>
    <w:rsid w:val="007A2A72"/>
    <w:rsid w:val="007A323B"/>
    <w:rsid w:val="007A3321"/>
    <w:rsid w:val="007A347F"/>
    <w:rsid w:val="007A60FC"/>
    <w:rsid w:val="007A69C1"/>
    <w:rsid w:val="007A7DB8"/>
    <w:rsid w:val="007B059D"/>
    <w:rsid w:val="007B43C2"/>
    <w:rsid w:val="007B4D94"/>
    <w:rsid w:val="007B7012"/>
    <w:rsid w:val="007C0941"/>
    <w:rsid w:val="007C1D36"/>
    <w:rsid w:val="007C2846"/>
    <w:rsid w:val="007C610B"/>
    <w:rsid w:val="007C6508"/>
    <w:rsid w:val="007C6529"/>
    <w:rsid w:val="007C7347"/>
    <w:rsid w:val="007C7833"/>
    <w:rsid w:val="007C7FC9"/>
    <w:rsid w:val="007D0772"/>
    <w:rsid w:val="007D1368"/>
    <w:rsid w:val="007D2872"/>
    <w:rsid w:val="007D2C24"/>
    <w:rsid w:val="007D500C"/>
    <w:rsid w:val="007D67F7"/>
    <w:rsid w:val="007D7C5A"/>
    <w:rsid w:val="007E0043"/>
    <w:rsid w:val="007E01E4"/>
    <w:rsid w:val="007E136F"/>
    <w:rsid w:val="007E17F9"/>
    <w:rsid w:val="007E4546"/>
    <w:rsid w:val="007E55D1"/>
    <w:rsid w:val="007E6EBA"/>
    <w:rsid w:val="007E7838"/>
    <w:rsid w:val="007F0DE0"/>
    <w:rsid w:val="007F10AF"/>
    <w:rsid w:val="007F33FA"/>
    <w:rsid w:val="007F3D2C"/>
    <w:rsid w:val="007F3F6E"/>
    <w:rsid w:val="007F4920"/>
    <w:rsid w:val="007F5BB5"/>
    <w:rsid w:val="0080058D"/>
    <w:rsid w:val="008047D7"/>
    <w:rsid w:val="00806947"/>
    <w:rsid w:val="008119C7"/>
    <w:rsid w:val="00811B74"/>
    <w:rsid w:val="00814856"/>
    <w:rsid w:val="008165AC"/>
    <w:rsid w:val="00821680"/>
    <w:rsid w:val="00822CE3"/>
    <w:rsid w:val="00825DEB"/>
    <w:rsid w:val="00827032"/>
    <w:rsid w:val="008304B2"/>
    <w:rsid w:val="008306E6"/>
    <w:rsid w:val="00830BE6"/>
    <w:rsid w:val="00833EF4"/>
    <w:rsid w:val="008347A5"/>
    <w:rsid w:val="00835AAE"/>
    <w:rsid w:val="008364DE"/>
    <w:rsid w:val="00841332"/>
    <w:rsid w:val="008469C0"/>
    <w:rsid w:val="0084736C"/>
    <w:rsid w:val="008477BD"/>
    <w:rsid w:val="00851DF9"/>
    <w:rsid w:val="008541CB"/>
    <w:rsid w:val="00854D04"/>
    <w:rsid w:val="0085614F"/>
    <w:rsid w:val="00857FDF"/>
    <w:rsid w:val="00861956"/>
    <w:rsid w:val="00862AAD"/>
    <w:rsid w:val="008631AC"/>
    <w:rsid w:val="0086422E"/>
    <w:rsid w:val="00864F84"/>
    <w:rsid w:val="008653B2"/>
    <w:rsid w:val="00865C42"/>
    <w:rsid w:val="00866D17"/>
    <w:rsid w:val="00866E73"/>
    <w:rsid w:val="00870B76"/>
    <w:rsid w:val="0087159A"/>
    <w:rsid w:val="00872F62"/>
    <w:rsid w:val="00875701"/>
    <w:rsid w:val="00882283"/>
    <w:rsid w:val="008825D1"/>
    <w:rsid w:val="00883B52"/>
    <w:rsid w:val="0088414A"/>
    <w:rsid w:val="008877E6"/>
    <w:rsid w:val="00894E89"/>
    <w:rsid w:val="00895BAF"/>
    <w:rsid w:val="00896824"/>
    <w:rsid w:val="00897AAD"/>
    <w:rsid w:val="008A2A42"/>
    <w:rsid w:val="008A404A"/>
    <w:rsid w:val="008A53A9"/>
    <w:rsid w:val="008A7114"/>
    <w:rsid w:val="008B0C01"/>
    <w:rsid w:val="008B2391"/>
    <w:rsid w:val="008B2A1A"/>
    <w:rsid w:val="008B2C58"/>
    <w:rsid w:val="008B424C"/>
    <w:rsid w:val="008B4576"/>
    <w:rsid w:val="008B6C02"/>
    <w:rsid w:val="008B7DA3"/>
    <w:rsid w:val="008C2281"/>
    <w:rsid w:val="008C4E65"/>
    <w:rsid w:val="008C5182"/>
    <w:rsid w:val="008C68E0"/>
    <w:rsid w:val="008C74E1"/>
    <w:rsid w:val="008C78D4"/>
    <w:rsid w:val="008C7C32"/>
    <w:rsid w:val="008D03F8"/>
    <w:rsid w:val="008D1DB0"/>
    <w:rsid w:val="008D1DDD"/>
    <w:rsid w:val="008D1E1A"/>
    <w:rsid w:val="008D2192"/>
    <w:rsid w:val="008D2626"/>
    <w:rsid w:val="008D2A90"/>
    <w:rsid w:val="008D5FF5"/>
    <w:rsid w:val="008E613C"/>
    <w:rsid w:val="008F0019"/>
    <w:rsid w:val="008F12FA"/>
    <w:rsid w:val="008F7747"/>
    <w:rsid w:val="009005EF"/>
    <w:rsid w:val="009009EC"/>
    <w:rsid w:val="009014BE"/>
    <w:rsid w:val="0090156F"/>
    <w:rsid w:val="00902020"/>
    <w:rsid w:val="009023AE"/>
    <w:rsid w:val="00902BDA"/>
    <w:rsid w:val="00903470"/>
    <w:rsid w:val="0090374A"/>
    <w:rsid w:val="009069E4"/>
    <w:rsid w:val="00906E58"/>
    <w:rsid w:val="009072CD"/>
    <w:rsid w:val="00907CA6"/>
    <w:rsid w:val="00910046"/>
    <w:rsid w:val="00910573"/>
    <w:rsid w:val="00911731"/>
    <w:rsid w:val="00912377"/>
    <w:rsid w:val="00913A00"/>
    <w:rsid w:val="0091510A"/>
    <w:rsid w:val="00917A73"/>
    <w:rsid w:val="00922BDD"/>
    <w:rsid w:val="00924101"/>
    <w:rsid w:val="0092441F"/>
    <w:rsid w:val="00931098"/>
    <w:rsid w:val="009329DF"/>
    <w:rsid w:val="009349E0"/>
    <w:rsid w:val="00934EF3"/>
    <w:rsid w:val="00935960"/>
    <w:rsid w:val="00936666"/>
    <w:rsid w:val="00940215"/>
    <w:rsid w:val="00941271"/>
    <w:rsid w:val="00942058"/>
    <w:rsid w:val="009459CF"/>
    <w:rsid w:val="00947071"/>
    <w:rsid w:val="009514DF"/>
    <w:rsid w:val="0095197D"/>
    <w:rsid w:val="00954446"/>
    <w:rsid w:val="009574B0"/>
    <w:rsid w:val="0096318A"/>
    <w:rsid w:val="0096725A"/>
    <w:rsid w:val="0097222B"/>
    <w:rsid w:val="00973B0C"/>
    <w:rsid w:val="009758D6"/>
    <w:rsid w:val="009826ED"/>
    <w:rsid w:val="009848AD"/>
    <w:rsid w:val="00985192"/>
    <w:rsid w:val="00986079"/>
    <w:rsid w:val="00991435"/>
    <w:rsid w:val="009915DD"/>
    <w:rsid w:val="00991E0C"/>
    <w:rsid w:val="009923E8"/>
    <w:rsid w:val="00994BD1"/>
    <w:rsid w:val="009965A9"/>
    <w:rsid w:val="009978C1"/>
    <w:rsid w:val="00997A67"/>
    <w:rsid w:val="00997C4C"/>
    <w:rsid w:val="009A0070"/>
    <w:rsid w:val="009A16C0"/>
    <w:rsid w:val="009A231D"/>
    <w:rsid w:val="009A3E51"/>
    <w:rsid w:val="009A792B"/>
    <w:rsid w:val="009B05FD"/>
    <w:rsid w:val="009B2A88"/>
    <w:rsid w:val="009B7E10"/>
    <w:rsid w:val="009C00DD"/>
    <w:rsid w:val="009C1778"/>
    <w:rsid w:val="009C4087"/>
    <w:rsid w:val="009C534B"/>
    <w:rsid w:val="009C5D9D"/>
    <w:rsid w:val="009D0563"/>
    <w:rsid w:val="009D0AED"/>
    <w:rsid w:val="009D25B9"/>
    <w:rsid w:val="009D5212"/>
    <w:rsid w:val="009D5606"/>
    <w:rsid w:val="009D58CD"/>
    <w:rsid w:val="009E0464"/>
    <w:rsid w:val="009E0F3B"/>
    <w:rsid w:val="009E1B5E"/>
    <w:rsid w:val="009E3131"/>
    <w:rsid w:val="009E7240"/>
    <w:rsid w:val="009F0885"/>
    <w:rsid w:val="009F093E"/>
    <w:rsid w:val="009F466E"/>
    <w:rsid w:val="009F4A2D"/>
    <w:rsid w:val="009F59B1"/>
    <w:rsid w:val="009F6BFD"/>
    <w:rsid w:val="00A00B0B"/>
    <w:rsid w:val="00A01C63"/>
    <w:rsid w:val="00A03D0D"/>
    <w:rsid w:val="00A070F8"/>
    <w:rsid w:val="00A07B46"/>
    <w:rsid w:val="00A11C4B"/>
    <w:rsid w:val="00A11FB1"/>
    <w:rsid w:val="00A12094"/>
    <w:rsid w:val="00A12A41"/>
    <w:rsid w:val="00A12E72"/>
    <w:rsid w:val="00A13755"/>
    <w:rsid w:val="00A13828"/>
    <w:rsid w:val="00A1460B"/>
    <w:rsid w:val="00A161E3"/>
    <w:rsid w:val="00A16331"/>
    <w:rsid w:val="00A169F7"/>
    <w:rsid w:val="00A16F58"/>
    <w:rsid w:val="00A20FBE"/>
    <w:rsid w:val="00A22CC6"/>
    <w:rsid w:val="00A231F8"/>
    <w:rsid w:val="00A23552"/>
    <w:rsid w:val="00A23823"/>
    <w:rsid w:val="00A23842"/>
    <w:rsid w:val="00A25763"/>
    <w:rsid w:val="00A26BFF"/>
    <w:rsid w:val="00A26D30"/>
    <w:rsid w:val="00A31239"/>
    <w:rsid w:val="00A32C9B"/>
    <w:rsid w:val="00A359D4"/>
    <w:rsid w:val="00A4265C"/>
    <w:rsid w:val="00A43F90"/>
    <w:rsid w:val="00A444C7"/>
    <w:rsid w:val="00A4483B"/>
    <w:rsid w:val="00A44EDF"/>
    <w:rsid w:val="00A452E2"/>
    <w:rsid w:val="00A45ACD"/>
    <w:rsid w:val="00A465F0"/>
    <w:rsid w:val="00A466EA"/>
    <w:rsid w:val="00A524F9"/>
    <w:rsid w:val="00A56630"/>
    <w:rsid w:val="00A57667"/>
    <w:rsid w:val="00A643D1"/>
    <w:rsid w:val="00A666B4"/>
    <w:rsid w:val="00A678F3"/>
    <w:rsid w:val="00A702E3"/>
    <w:rsid w:val="00A71BC7"/>
    <w:rsid w:val="00A76EC2"/>
    <w:rsid w:val="00A771DE"/>
    <w:rsid w:val="00A825A5"/>
    <w:rsid w:val="00A84BF8"/>
    <w:rsid w:val="00A85230"/>
    <w:rsid w:val="00A91CA1"/>
    <w:rsid w:val="00A9349E"/>
    <w:rsid w:val="00A94A77"/>
    <w:rsid w:val="00A95DCC"/>
    <w:rsid w:val="00A962CC"/>
    <w:rsid w:val="00AA1591"/>
    <w:rsid w:val="00AA3558"/>
    <w:rsid w:val="00AA4DD9"/>
    <w:rsid w:val="00AA6721"/>
    <w:rsid w:val="00AA79F0"/>
    <w:rsid w:val="00AB015E"/>
    <w:rsid w:val="00AB1BB9"/>
    <w:rsid w:val="00AB20D7"/>
    <w:rsid w:val="00AB215C"/>
    <w:rsid w:val="00AB405C"/>
    <w:rsid w:val="00AB4B5C"/>
    <w:rsid w:val="00AB65F8"/>
    <w:rsid w:val="00AB7807"/>
    <w:rsid w:val="00AC0CE3"/>
    <w:rsid w:val="00AC552F"/>
    <w:rsid w:val="00AC55A0"/>
    <w:rsid w:val="00AC5FDE"/>
    <w:rsid w:val="00AD0E4B"/>
    <w:rsid w:val="00AD4160"/>
    <w:rsid w:val="00AD5D59"/>
    <w:rsid w:val="00AE3A2C"/>
    <w:rsid w:val="00AE469F"/>
    <w:rsid w:val="00AE55EE"/>
    <w:rsid w:val="00AF07FB"/>
    <w:rsid w:val="00AF11BF"/>
    <w:rsid w:val="00AF248C"/>
    <w:rsid w:val="00AF2DAB"/>
    <w:rsid w:val="00AF2F5C"/>
    <w:rsid w:val="00AF3051"/>
    <w:rsid w:val="00AF33A2"/>
    <w:rsid w:val="00AF60C0"/>
    <w:rsid w:val="00AF7F90"/>
    <w:rsid w:val="00B00B4A"/>
    <w:rsid w:val="00B06D35"/>
    <w:rsid w:val="00B07365"/>
    <w:rsid w:val="00B1028E"/>
    <w:rsid w:val="00B11D68"/>
    <w:rsid w:val="00B1338C"/>
    <w:rsid w:val="00B13A69"/>
    <w:rsid w:val="00B15226"/>
    <w:rsid w:val="00B16B57"/>
    <w:rsid w:val="00B211A7"/>
    <w:rsid w:val="00B22F9F"/>
    <w:rsid w:val="00B23A46"/>
    <w:rsid w:val="00B23F16"/>
    <w:rsid w:val="00B262A3"/>
    <w:rsid w:val="00B31311"/>
    <w:rsid w:val="00B318BF"/>
    <w:rsid w:val="00B31BB5"/>
    <w:rsid w:val="00B32CAB"/>
    <w:rsid w:val="00B32CED"/>
    <w:rsid w:val="00B33DC7"/>
    <w:rsid w:val="00B35725"/>
    <w:rsid w:val="00B3703C"/>
    <w:rsid w:val="00B41F09"/>
    <w:rsid w:val="00B43D29"/>
    <w:rsid w:val="00B44A6A"/>
    <w:rsid w:val="00B4679E"/>
    <w:rsid w:val="00B467D6"/>
    <w:rsid w:val="00B472BA"/>
    <w:rsid w:val="00B472C2"/>
    <w:rsid w:val="00B55DB6"/>
    <w:rsid w:val="00B56562"/>
    <w:rsid w:val="00B57362"/>
    <w:rsid w:val="00B57418"/>
    <w:rsid w:val="00B619E5"/>
    <w:rsid w:val="00B62498"/>
    <w:rsid w:val="00B65F17"/>
    <w:rsid w:val="00B6668E"/>
    <w:rsid w:val="00B70E55"/>
    <w:rsid w:val="00B72199"/>
    <w:rsid w:val="00B7374D"/>
    <w:rsid w:val="00B74053"/>
    <w:rsid w:val="00B8059E"/>
    <w:rsid w:val="00B86757"/>
    <w:rsid w:val="00B868A4"/>
    <w:rsid w:val="00B87215"/>
    <w:rsid w:val="00B90649"/>
    <w:rsid w:val="00B91464"/>
    <w:rsid w:val="00B91548"/>
    <w:rsid w:val="00B91621"/>
    <w:rsid w:val="00B91E2A"/>
    <w:rsid w:val="00B93F66"/>
    <w:rsid w:val="00B954F9"/>
    <w:rsid w:val="00B95535"/>
    <w:rsid w:val="00BA076F"/>
    <w:rsid w:val="00BA10B2"/>
    <w:rsid w:val="00BA1903"/>
    <w:rsid w:val="00BA3219"/>
    <w:rsid w:val="00BA4261"/>
    <w:rsid w:val="00BA4E49"/>
    <w:rsid w:val="00BA577B"/>
    <w:rsid w:val="00BA5B46"/>
    <w:rsid w:val="00BA76F2"/>
    <w:rsid w:val="00BB0BD9"/>
    <w:rsid w:val="00BB2A53"/>
    <w:rsid w:val="00BB2B01"/>
    <w:rsid w:val="00BB2B48"/>
    <w:rsid w:val="00BB5278"/>
    <w:rsid w:val="00BC0215"/>
    <w:rsid w:val="00BC192A"/>
    <w:rsid w:val="00BC2741"/>
    <w:rsid w:val="00BC2785"/>
    <w:rsid w:val="00BC4AD9"/>
    <w:rsid w:val="00BC7812"/>
    <w:rsid w:val="00BC7E45"/>
    <w:rsid w:val="00BD1AAD"/>
    <w:rsid w:val="00BD2060"/>
    <w:rsid w:val="00BD27BD"/>
    <w:rsid w:val="00BD6A7B"/>
    <w:rsid w:val="00BD70A5"/>
    <w:rsid w:val="00BD790D"/>
    <w:rsid w:val="00BD7F65"/>
    <w:rsid w:val="00BE0168"/>
    <w:rsid w:val="00BE0CE9"/>
    <w:rsid w:val="00BE1AC6"/>
    <w:rsid w:val="00BE23F1"/>
    <w:rsid w:val="00BE4F59"/>
    <w:rsid w:val="00BE6575"/>
    <w:rsid w:val="00BE6B4A"/>
    <w:rsid w:val="00BF0552"/>
    <w:rsid w:val="00BF0D42"/>
    <w:rsid w:val="00BF1672"/>
    <w:rsid w:val="00BF1ADC"/>
    <w:rsid w:val="00BF38EB"/>
    <w:rsid w:val="00BF4416"/>
    <w:rsid w:val="00BF471C"/>
    <w:rsid w:val="00BF5E34"/>
    <w:rsid w:val="00BF6F3D"/>
    <w:rsid w:val="00BF6F48"/>
    <w:rsid w:val="00C0023D"/>
    <w:rsid w:val="00C02E53"/>
    <w:rsid w:val="00C04551"/>
    <w:rsid w:val="00C07CEA"/>
    <w:rsid w:val="00C10FFA"/>
    <w:rsid w:val="00C113E1"/>
    <w:rsid w:val="00C1435B"/>
    <w:rsid w:val="00C14F4B"/>
    <w:rsid w:val="00C15F26"/>
    <w:rsid w:val="00C203CC"/>
    <w:rsid w:val="00C2330B"/>
    <w:rsid w:val="00C24A51"/>
    <w:rsid w:val="00C31016"/>
    <w:rsid w:val="00C31BB3"/>
    <w:rsid w:val="00C32972"/>
    <w:rsid w:val="00C32DD8"/>
    <w:rsid w:val="00C3392C"/>
    <w:rsid w:val="00C33949"/>
    <w:rsid w:val="00C357BA"/>
    <w:rsid w:val="00C37A21"/>
    <w:rsid w:val="00C42F73"/>
    <w:rsid w:val="00C46723"/>
    <w:rsid w:val="00C46B3C"/>
    <w:rsid w:val="00C5111A"/>
    <w:rsid w:val="00C53CC2"/>
    <w:rsid w:val="00C57A55"/>
    <w:rsid w:val="00C57A90"/>
    <w:rsid w:val="00C61961"/>
    <w:rsid w:val="00C677EE"/>
    <w:rsid w:val="00C71883"/>
    <w:rsid w:val="00C72B98"/>
    <w:rsid w:val="00C74F95"/>
    <w:rsid w:val="00C7582C"/>
    <w:rsid w:val="00C75FCE"/>
    <w:rsid w:val="00C762BE"/>
    <w:rsid w:val="00C76385"/>
    <w:rsid w:val="00C77CAA"/>
    <w:rsid w:val="00C80E5B"/>
    <w:rsid w:val="00C8280E"/>
    <w:rsid w:val="00C82DCF"/>
    <w:rsid w:val="00C83DF1"/>
    <w:rsid w:val="00C85AC9"/>
    <w:rsid w:val="00C86489"/>
    <w:rsid w:val="00C86D94"/>
    <w:rsid w:val="00CA0AFB"/>
    <w:rsid w:val="00CA3B44"/>
    <w:rsid w:val="00CA40D3"/>
    <w:rsid w:val="00CA58FD"/>
    <w:rsid w:val="00CA5994"/>
    <w:rsid w:val="00CB18C2"/>
    <w:rsid w:val="00CB1AB5"/>
    <w:rsid w:val="00CB2E50"/>
    <w:rsid w:val="00CB3B8E"/>
    <w:rsid w:val="00CB48E7"/>
    <w:rsid w:val="00CB6578"/>
    <w:rsid w:val="00CC19DD"/>
    <w:rsid w:val="00CC3EE6"/>
    <w:rsid w:val="00CC7EFC"/>
    <w:rsid w:val="00CD289A"/>
    <w:rsid w:val="00CD5672"/>
    <w:rsid w:val="00CD7338"/>
    <w:rsid w:val="00CD7BD0"/>
    <w:rsid w:val="00CE0B07"/>
    <w:rsid w:val="00CE156B"/>
    <w:rsid w:val="00CE23FC"/>
    <w:rsid w:val="00CE2537"/>
    <w:rsid w:val="00CE374B"/>
    <w:rsid w:val="00CE3FBB"/>
    <w:rsid w:val="00CE47DD"/>
    <w:rsid w:val="00CE5761"/>
    <w:rsid w:val="00CE6504"/>
    <w:rsid w:val="00CE6E6C"/>
    <w:rsid w:val="00CF0D51"/>
    <w:rsid w:val="00CF1E0A"/>
    <w:rsid w:val="00CF1EE1"/>
    <w:rsid w:val="00CF24B1"/>
    <w:rsid w:val="00CF4D7B"/>
    <w:rsid w:val="00CF7ACB"/>
    <w:rsid w:val="00CF7B63"/>
    <w:rsid w:val="00D0018C"/>
    <w:rsid w:val="00D023FD"/>
    <w:rsid w:val="00D02B25"/>
    <w:rsid w:val="00D061B3"/>
    <w:rsid w:val="00D06C36"/>
    <w:rsid w:val="00D10149"/>
    <w:rsid w:val="00D11DEC"/>
    <w:rsid w:val="00D1215E"/>
    <w:rsid w:val="00D12D19"/>
    <w:rsid w:val="00D138AA"/>
    <w:rsid w:val="00D14E20"/>
    <w:rsid w:val="00D1560A"/>
    <w:rsid w:val="00D158B4"/>
    <w:rsid w:val="00D15FD0"/>
    <w:rsid w:val="00D21961"/>
    <w:rsid w:val="00D21FD2"/>
    <w:rsid w:val="00D22F45"/>
    <w:rsid w:val="00D2350D"/>
    <w:rsid w:val="00D238AF"/>
    <w:rsid w:val="00D24461"/>
    <w:rsid w:val="00D248D8"/>
    <w:rsid w:val="00D25154"/>
    <w:rsid w:val="00D2537B"/>
    <w:rsid w:val="00D25F6A"/>
    <w:rsid w:val="00D25FCD"/>
    <w:rsid w:val="00D271DB"/>
    <w:rsid w:val="00D27B15"/>
    <w:rsid w:val="00D31CAD"/>
    <w:rsid w:val="00D3325B"/>
    <w:rsid w:val="00D3401B"/>
    <w:rsid w:val="00D34486"/>
    <w:rsid w:val="00D35480"/>
    <w:rsid w:val="00D42981"/>
    <w:rsid w:val="00D4456C"/>
    <w:rsid w:val="00D44AAC"/>
    <w:rsid w:val="00D44DF2"/>
    <w:rsid w:val="00D4686B"/>
    <w:rsid w:val="00D46B0D"/>
    <w:rsid w:val="00D47203"/>
    <w:rsid w:val="00D5126D"/>
    <w:rsid w:val="00D513A0"/>
    <w:rsid w:val="00D5637E"/>
    <w:rsid w:val="00D6167A"/>
    <w:rsid w:val="00D63BC4"/>
    <w:rsid w:val="00D650E2"/>
    <w:rsid w:val="00D65D94"/>
    <w:rsid w:val="00D66F44"/>
    <w:rsid w:val="00D740D9"/>
    <w:rsid w:val="00D80D77"/>
    <w:rsid w:val="00D824EE"/>
    <w:rsid w:val="00D82683"/>
    <w:rsid w:val="00D827B0"/>
    <w:rsid w:val="00D836BE"/>
    <w:rsid w:val="00D84252"/>
    <w:rsid w:val="00D85248"/>
    <w:rsid w:val="00D86280"/>
    <w:rsid w:val="00D862DE"/>
    <w:rsid w:val="00D9331A"/>
    <w:rsid w:val="00D9770B"/>
    <w:rsid w:val="00DA2766"/>
    <w:rsid w:val="00DA2F68"/>
    <w:rsid w:val="00DA3129"/>
    <w:rsid w:val="00DA404B"/>
    <w:rsid w:val="00DA57CC"/>
    <w:rsid w:val="00DA60EB"/>
    <w:rsid w:val="00DA6885"/>
    <w:rsid w:val="00DA7726"/>
    <w:rsid w:val="00DB2961"/>
    <w:rsid w:val="00DB3B4B"/>
    <w:rsid w:val="00DB46BA"/>
    <w:rsid w:val="00DB5C9E"/>
    <w:rsid w:val="00DB7F14"/>
    <w:rsid w:val="00DC0094"/>
    <w:rsid w:val="00DC0C64"/>
    <w:rsid w:val="00DC0E62"/>
    <w:rsid w:val="00DC2550"/>
    <w:rsid w:val="00DC38B3"/>
    <w:rsid w:val="00DC477D"/>
    <w:rsid w:val="00DC6A03"/>
    <w:rsid w:val="00DC6D48"/>
    <w:rsid w:val="00DC7AFD"/>
    <w:rsid w:val="00DC7E36"/>
    <w:rsid w:val="00DD2682"/>
    <w:rsid w:val="00DD27A4"/>
    <w:rsid w:val="00DD2C25"/>
    <w:rsid w:val="00DD2E0B"/>
    <w:rsid w:val="00DD60A6"/>
    <w:rsid w:val="00DD7064"/>
    <w:rsid w:val="00DD731A"/>
    <w:rsid w:val="00DE173A"/>
    <w:rsid w:val="00DE2464"/>
    <w:rsid w:val="00DE56D8"/>
    <w:rsid w:val="00DE7F29"/>
    <w:rsid w:val="00DF0A40"/>
    <w:rsid w:val="00DF163C"/>
    <w:rsid w:val="00DF688A"/>
    <w:rsid w:val="00E00BBA"/>
    <w:rsid w:val="00E03E7C"/>
    <w:rsid w:val="00E0444D"/>
    <w:rsid w:val="00E0531F"/>
    <w:rsid w:val="00E07EF9"/>
    <w:rsid w:val="00E11A12"/>
    <w:rsid w:val="00E11BC8"/>
    <w:rsid w:val="00E20791"/>
    <w:rsid w:val="00E22803"/>
    <w:rsid w:val="00E233F4"/>
    <w:rsid w:val="00E2438C"/>
    <w:rsid w:val="00E26A1F"/>
    <w:rsid w:val="00E31378"/>
    <w:rsid w:val="00E31DF0"/>
    <w:rsid w:val="00E33491"/>
    <w:rsid w:val="00E335CA"/>
    <w:rsid w:val="00E36444"/>
    <w:rsid w:val="00E37D0E"/>
    <w:rsid w:val="00E41B97"/>
    <w:rsid w:val="00E41EFA"/>
    <w:rsid w:val="00E441DC"/>
    <w:rsid w:val="00E450AE"/>
    <w:rsid w:val="00E454DC"/>
    <w:rsid w:val="00E45A8B"/>
    <w:rsid w:val="00E476A1"/>
    <w:rsid w:val="00E5024B"/>
    <w:rsid w:val="00E51788"/>
    <w:rsid w:val="00E529A6"/>
    <w:rsid w:val="00E53143"/>
    <w:rsid w:val="00E553E0"/>
    <w:rsid w:val="00E57EC1"/>
    <w:rsid w:val="00E631A9"/>
    <w:rsid w:val="00E63545"/>
    <w:rsid w:val="00E6453F"/>
    <w:rsid w:val="00E66959"/>
    <w:rsid w:val="00E66C32"/>
    <w:rsid w:val="00E67786"/>
    <w:rsid w:val="00E67829"/>
    <w:rsid w:val="00E71A53"/>
    <w:rsid w:val="00E71DAD"/>
    <w:rsid w:val="00E731B2"/>
    <w:rsid w:val="00E74263"/>
    <w:rsid w:val="00E771F4"/>
    <w:rsid w:val="00E806E0"/>
    <w:rsid w:val="00E82F09"/>
    <w:rsid w:val="00E85CC3"/>
    <w:rsid w:val="00E863E1"/>
    <w:rsid w:val="00E91308"/>
    <w:rsid w:val="00E931AE"/>
    <w:rsid w:val="00E94E07"/>
    <w:rsid w:val="00E952BC"/>
    <w:rsid w:val="00E95384"/>
    <w:rsid w:val="00E97E68"/>
    <w:rsid w:val="00EA3974"/>
    <w:rsid w:val="00EA443E"/>
    <w:rsid w:val="00EA6926"/>
    <w:rsid w:val="00EA7DCD"/>
    <w:rsid w:val="00EB0111"/>
    <w:rsid w:val="00EB55FB"/>
    <w:rsid w:val="00EC12E8"/>
    <w:rsid w:val="00EC180B"/>
    <w:rsid w:val="00EC18BF"/>
    <w:rsid w:val="00EC3C0E"/>
    <w:rsid w:val="00EC511A"/>
    <w:rsid w:val="00EC7BAD"/>
    <w:rsid w:val="00ED05D0"/>
    <w:rsid w:val="00ED2F5D"/>
    <w:rsid w:val="00ED566F"/>
    <w:rsid w:val="00EE45F6"/>
    <w:rsid w:val="00EE4A2B"/>
    <w:rsid w:val="00EE566D"/>
    <w:rsid w:val="00EE6803"/>
    <w:rsid w:val="00EF165A"/>
    <w:rsid w:val="00EF1ECC"/>
    <w:rsid w:val="00EF2A43"/>
    <w:rsid w:val="00EF3668"/>
    <w:rsid w:val="00EF466C"/>
    <w:rsid w:val="00EF46B1"/>
    <w:rsid w:val="00EF4775"/>
    <w:rsid w:val="00EF59CA"/>
    <w:rsid w:val="00EF7401"/>
    <w:rsid w:val="00F01431"/>
    <w:rsid w:val="00F02554"/>
    <w:rsid w:val="00F03205"/>
    <w:rsid w:val="00F041A9"/>
    <w:rsid w:val="00F04C33"/>
    <w:rsid w:val="00F04EFF"/>
    <w:rsid w:val="00F05607"/>
    <w:rsid w:val="00F05B10"/>
    <w:rsid w:val="00F06570"/>
    <w:rsid w:val="00F06E59"/>
    <w:rsid w:val="00F14257"/>
    <w:rsid w:val="00F14A88"/>
    <w:rsid w:val="00F14E69"/>
    <w:rsid w:val="00F1595B"/>
    <w:rsid w:val="00F15AA1"/>
    <w:rsid w:val="00F16447"/>
    <w:rsid w:val="00F21B5C"/>
    <w:rsid w:val="00F21F8E"/>
    <w:rsid w:val="00F22817"/>
    <w:rsid w:val="00F230ED"/>
    <w:rsid w:val="00F23B7C"/>
    <w:rsid w:val="00F24F43"/>
    <w:rsid w:val="00F2610E"/>
    <w:rsid w:val="00F263EF"/>
    <w:rsid w:val="00F318F4"/>
    <w:rsid w:val="00F3193E"/>
    <w:rsid w:val="00F3223F"/>
    <w:rsid w:val="00F41628"/>
    <w:rsid w:val="00F43E2B"/>
    <w:rsid w:val="00F450C0"/>
    <w:rsid w:val="00F457AE"/>
    <w:rsid w:val="00F45E91"/>
    <w:rsid w:val="00F50C2E"/>
    <w:rsid w:val="00F528B3"/>
    <w:rsid w:val="00F529FC"/>
    <w:rsid w:val="00F52B2B"/>
    <w:rsid w:val="00F53F24"/>
    <w:rsid w:val="00F54ECB"/>
    <w:rsid w:val="00F635A6"/>
    <w:rsid w:val="00F64BA5"/>
    <w:rsid w:val="00F6627D"/>
    <w:rsid w:val="00F70B68"/>
    <w:rsid w:val="00F70FA1"/>
    <w:rsid w:val="00F73C85"/>
    <w:rsid w:val="00F74728"/>
    <w:rsid w:val="00F752E1"/>
    <w:rsid w:val="00F7672A"/>
    <w:rsid w:val="00F8115A"/>
    <w:rsid w:val="00F830D8"/>
    <w:rsid w:val="00F87521"/>
    <w:rsid w:val="00F90E4F"/>
    <w:rsid w:val="00F90F1B"/>
    <w:rsid w:val="00F92F29"/>
    <w:rsid w:val="00F93169"/>
    <w:rsid w:val="00F935A8"/>
    <w:rsid w:val="00F95671"/>
    <w:rsid w:val="00F971F2"/>
    <w:rsid w:val="00F97BD6"/>
    <w:rsid w:val="00FA0A95"/>
    <w:rsid w:val="00FA5E73"/>
    <w:rsid w:val="00FA694B"/>
    <w:rsid w:val="00FA7533"/>
    <w:rsid w:val="00FA768C"/>
    <w:rsid w:val="00FB1457"/>
    <w:rsid w:val="00FB4368"/>
    <w:rsid w:val="00FB5E4B"/>
    <w:rsid w:val="00FB67BF"/>
    <w:rsid w:val="00FB6898"/>
    <w:rsid w:val="00FC1BC4"/>
    <w:rsid w:val="00FC1CA3"/>
    <w:rsid w:val="00FC394F"/>
    <w:rsid w:val="00FC3B31"/>
    <w:rsid w:val="00FD0D2B"/>
    <w:rsid w:val="00FD285F"/>
    <w:rsid w:val="00FD3BEB"/>
    <w:rsid w:val="00FD43E5"/>
    <w:rsid w:val="00FD4445"/>
    <w:rsid w:val="00FD48C7"/>
    <w:rsid w:val="00FD6691"/>
    <w:rsid w:val="00FD6797"/>
    <w:rsid w:val="00FE127F"/>
    <w:rsid w:val="00FE29B6"/>
    <w:rsid w:val="00FE6101"/>
    <w:rsid w:val="00FF09F6"/>
    <w:rsid w:val="00FF1146"/>
    <w:rsid w:val="00FF1235"/>
    <w:rsid w:val="00FF1766"/>
    <w:rsid w:val="00FF3C2B"/>
    <w:rsid w:val="00FF5909"/>
    <w:rsid w:val="00FF5B88"/>
    <w:rsid w:val="00FF5BDE"/>
    <w:rsid w:val="00FF777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34145"/>
    <o:shapelayout v:ext="edit">
      <o:idmap v:ext="edit" data="1"/>
    </o:shapelayout>
  </w:shapeDefaults>
  <w:decimalSymbol w:val="."/>
  <w:listSeparator w:val=","/>
  <w14:docId w14:val="45429EA0"/>
  <w15:chartTrackingRefBased/>
  <w15:docId w15:val="{5E572906-A417-4435-A6DD-6914A7EECE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80058D"/>
    <w:pPr>
      <w:widowControl w:val="0"/>
      <w:spacing w:line="480" w:lineRule="auto"/>
      <w:jc w:val="both"/>
    </w:pPr>
    <w:rPr>
      <w:rFonts w:eastAsia="標楷體"/>
      <w:kern w:val="2"/>
      <w:sz w:val="24"/>
      <w:szCs w:val="24"/>
    </w:rPr>
  </w:style>
  <w:style w:type="paragraph" w:styleId="1">
    <w:name w:val="heading 1"/>
    <w:basedOn w:val="a2"/>
    <w:next w:val="a2"/>
    <w:qFormat/>
    <w:rsid w:val="0080058D"/>
    <w:pPr>
      <w:pageBreakBefore/>
      <w:numPr>
        <w:ilvl w:val="1"/>
        <w:numId w:val="1"/>
      </w:numPr>
      <w:outlineLvl w:val="0"/>
    </w:pPr>
    <w:rPr>
      <w:b/>
      <w:bCs/>
      <w:kern w:val="0"/>
      <w:sz w:val="36"/>
      <w:szCs w:val="36"/>
    </w:rPr>
  </w:style>
  <w:style w:type="paragraph" w:styleId="21">
    <w:name w:val="heading 2"/>
    <w:basedOn w:val="a2"/>
    <w:next w:val="a2"/>
    <w:qFormat/>
    <w:rsid w:val="009A0070"/>
    <w:pPr>
      <w:keepNext/>
      <w:numPr>
        <w:ilvl w:val="2"/>
        <w:numId w:val="1"/>
      </w:numPr>
      <w:outlineLvl w:val="1"/>
    </w:pPr>
    <w:rPr>
      <w:b/>
      <w:bCs/>
      <w:sz w:val="32"/>
      <w:szCs w:val="32"/>
    </w:rPr>
  </w:style>
  <w:style w:type="paragraph" w:styleId="31">
    <w:name w:val="heading 3"/>
    <w:basedOn w:val="a2"/>
    <w:next w:val="a2"/>
    <w:qFormat/>
    <w:rsid w:val="0080058D"/>
    <w:pPr>
      <w:keepNext/>
      <w:numPr>
        <w:ilvl w:val="3"/>
        <w:numId w:val="1"/>
      </w:numPr>
      <w:outlineLvl w:val="2"/>
    </w:pPr>
    <w:rPr>
      <w:bCs/>
      <w:sz w:val="28"/>
      <w:szCs w:val="36"/>
    </w:rPr>
  </w:style>
  <w:style w:type="paragraph" w:styleId="41">
    <w:name w:val="heading 4"/>
    <w:basedOn w:val="a2"/>
    <w:next w:val="a2"/>
    <w:qFormat/>
    <w:rsid w:val="003439AA"/>
    <w:pPr>
      <w:keepNext/>
      <w:spacing w:line="720" w:lineRule="auto"/>
      <w:outlineLvl w:val="3"/>
    </w:pPr>
    <w:rPr>
      <w:rFonts w:ascii="Arial" w:eastAsia="新細明體" w:hAnsi="Arial"/>
      <w:sz w:val="36"/>
      <w:szCs w:val="36"/>
    </w:rPr>
  </w:style>
  <w:style w:type="paragraph" w:styleId="51">
    <w:name w:val="heading 5"/>
    <w:basedOn w:val="a2"/>
    <w:next w:val="a2"/>
    <w:qFormat/>
    <w:rsid w:val="003439AA"/>
    <w:pPr>
      <w:keepNext/>
      <w:spacing w:line="720" w:lineRule="auto"/>
      <w:ind w:left="425"/>
      <w:outlineLvl w:val="4"/>
    </w:pPr>
    <w:rPr>
      <w:rFonts w:ascii="Arial" w:eastAsia="新細明體" w:hAnsi="Arial"/>
      <w:b/>
      <w:bCs/>
      <w:sz w:val="36"/>
      <w:szCs w:val="36"/>
    </w:rPr>
  </w:style>
  <w:style w:type="paragraph" w:styleId="6">
    <w:name w:val="heading 6"/>
    <w:basedOn w:val="a2"/>
    <w:next w:val="a2"/>
    <w:qFormat/>
    <w:rsid w:val="003439AA"/>
    <w:pPr>
      <w:keepNext/>
      <w:spacing w:line="720" w:lineRule="auto"/>
      <w:ind w:left="425"/>
      <w:outlineLvl w:val="5"/>
    </w:pPr>
    <w:rPr>
      <w:rFonts w:ascii="Arial" w:eastAsia="新細明體" w:hAnsi="Arial"/>
      <w:sz w:val="36"/>
      <w:szCs w:val="36"/>
    </w:rPr>
  </w:style>
  <w:style w:type="paragraph" w:styleId="7">
    <w:name w:val="heading 7"/>
    <w:basedOn w:val="a2"/>
    <w:next w:val="a2"/>
    <w:qFormat/>
    <w:rsid w:val="003439AA"/>
    <w:pPr>
      <w:keepNext/>
      <w:spacing w:line="720" w:lineRule="auto"/>
      <w:ind w:left="851"/>
      <w:outlineLvl w:val="6"/>
    </w:pPr>
    <w:rPr>
      <w:rFonts w:ascii="Arial" w:eastAsia="新細明體" w:hAnsi="Arial"/>
      <w:b/>
      <w:bCs/>
      <w:sz w:val="36"/>
      <w:szCs w:val="36"/>
    </w:rPr>
  </w:style>
  <w:style w:type="paragraph" w:styleId="8">
    <w:name w:val="heading 8"/>
    <w:basedOn w:val="a2"/>
    <w:next w:val="a2"/>
    <w:qFormat/>
    <w:rsid w:val="003439AA"/>
    <w:pPr>
      <w:keepNext/>
      <w:spacing w:line="720" w:lineRule="auto"/>
      <w:ind w:left="851"/>
      <w:outlineLvl w:val="7"/>
    </w:pPr>
    <w:rPr>
      <w:rFonts w:ascii="Arial" w:eastAsia="新細明體" w:hAnsi="Arial"/>
      <w:sz w:val="36"/>
      <w:szCs w:val="36"/>
    </w:rPr>
  </w:style>
  <w:style w:type="paragraph" w:styleId="9">
    <w:name w:val="heading 9"/>
    <w:basedOn w:val="a2"/>
    <w:next w:val="a2"/>
    <w:qFormat/>
    <w:rsid w:val="003439AA"/>
    <w:pPr>
      <w:keepNext/>
      <w:spacing w:line="720" w:lineRule="auto"/>
      <w:ind w:left="851"/>
      <w:outlineLvl w:val="8"/>
    </w:pPr>
    <w:rPr>
      <w:rFonts w:ascii="Arial" w:eastAsia="新細明體" w:hAnsi="Arial"/>
      <w:sz w:val="36"/>
      <w:szCs w:val="36"/>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10">
    <w:name w:val="toc 1"/>
    <w:basedOn w:val="a2"/>
    <w:next w:val="a2"/>
    <w:autoRedefine/>
    <w:uiPriority w:val="39"/>
    <w:rsid w:val="00092653"/>
    <w:pPr>
      <w:spacing w:before="360"/>
      <w:jc w:val="left"/>
    </w:pPr>
    <w:rPr>
      <w:rFonts w:asciiTheme="majorHAnsi" w:hAnsiTheme="majorHAnsi"/>
      <w:b/>
      <w:bCs/>
      <w:caps/>
    </w:rPr>
  </w:style>
  <w:style w:type="paragraph" w:styleId="22">
    <w:name w:val="toc 2"/>
    <w:basedOn w:val="a2"/>
    <w:next w:val="a2"/>
    <w:autoRedefine/>
    <w:uiPriority w:val="39"/>
    <w:rsid w:val="00A452E2"/>
    <w:pPr>
      <w:spacing w:before="240"/>
      <w:jc w:val="left"/>
    </w:pPr>
    <w:rPr>
      <w:rFonts w:asciiTheme="minorHAnsi" w:hAnsiTheme="minorHAnsi"/>
      <w:b/>
      <w:bCs/>
      <w:sz w:val="20"/>
      <w:szCs w:val="20"/>
    </w:rPr>
  </w:style>
  <w:style w:type="paragraph" w:styleId="32">
    <w:name w:val="toc 3"/>
    <w:basedOn w:val="a2"/>
    <w:next w:val="a2"/>
    <w:autoRedefine/>
    <w:uiPriority w:val="39"/>
    <w:rsid w:val="00255F71"/>
    <w:pPr>
      <w:ind w:left="240"/>
      <w:jc w:val="left"/>
    </w:pPr>
    <w:rPr>
      <w:rFonts w:asciiTheme="minorHAnsi" w:hAnsiTheme="minorHAnsi"/>
      <w:sz w:val="20"/>
      <w:szCs w:val="20"/>
    </w:rPr>
  </w:style>
  <w:style w:type="paragraph" w:customStyle="1" w:styleId="a6">
    <w:name w:val="封面標題"/>
    <w:basedOn w:val="a2"/>
    <w:rsid w:val="0080058D"/>
    <w:pPr>
      <w:spacing w:line="360" w:lineRule="auto"/>
      <w:jc w:val="center"/>
    </w:pPr>
    <w:rPr>
      <w:sz w:val="36"/>
    </w:rPr>
  </w:style>
  <w:style w:type="character" w:styleId="a7">
    <w:name w:val="Hyperlink"/>
    <w:uiPriority w:val="99"/>
    <w:rsid w:val="0080058D"/>
    <w:rPr>
      <w:color w:val="0000FF"/>
      <w:u w:val="single"/>
    </w:rPr>
  </w:style>
  <w:style w:type="paragraph" w:styleId="a8">
    <w:name w:val="footer"/>
    <w:basedOn w:val="a2"/>
    <w:semiHidden/>
    <w:rsid w:val="0080058D"/>
    <w:pPr>
      <w:tabs>
        <w:tab w:val="center" w:pos="4153"/>
        <w:tab w:val="right" w:pos="8306"/>
      </w:tabs>
      <w:snapToGrid w:val="0"/>
    </w:pPr>
    <w:rPr>
      <w:sz w:val="20"/>
      <w:szCs w:val="20"/>
    </w:rPr>
  </w:style>
  <w:style w:type="character" w:styleId="a9">
    <w:name w:val="page number"/>
    <w:basedOn w:val="a3"/>
    <w:semiHidden/>
    <w:rsid w:val="0080058D"/>
  </w:style>
  <w:style w:type="paragraph" w:styleId="aa">
    <w:name w:val="table of figures"/>
    <w:basedOn w:val="a2"/>
    <w:next w:val="a2"/>
    <w:uiPriority w:val="99"/>
    <w:rsid w:val="0080058D"/>
    <w:pPr>
      <w:tabs>
        <w:tab w:val="right" w:leader="dot" w:pos="8505"/>
      </w:tabs>
      <w:ind w:left="1134" w:hanging="1134"/>
    </w:pPr>
  </w:style>
  <w:style w:type="paragraph" w:styleId="42">
    <w:name w:val="toc 4"/>
    <w:basedOn w:val="a2"/>
    <w:next w:val="a2"/>
    <w:autoRedefine/>
    <w:semiHidden/>
    <w:rsid w:val="0080058D"/>
    <w:pPr>
      <w:ind w:left="480"/>
      <w:jc w:val="left"/>
    </w:pPr>
    <w:rPr>
      <w:rFonts w:asciiTheme="minorHAnsi" w:hAnsiTheme="minorHAnsi"/>
      <w:sz w:val="20"/>
      <w:szCs w:val="20"/>
    </w:rPr>
  </w:style>
  <w:style w:type="paragraph" w:styleId="a1">
    <w:name w:val="Title"/>
    <w:basedOn w:val="a2"/>
    <w:qFormat/>
    <w:rsid w:val="0080058D"/>
    <w:pPr>
      <w:pageBreakBefore/>
      <w:numPr>
        <w:numId w:val="1"/>
      </w:numPr>
      <w:jc w:val="center"/>
      <w:outlineLvl w:val="0"/>
    </w:pPr>
    <w:rPr>
      <w:rFonts w:cs="Arial"/>
      <w:b/>
      <w:bCs/>
      <w:sz w:val="36"/>
      <w:szCs w:val="32"/>
    </w:rPr>
  </w:style>
  <w:style w:type="character" w:customStyle="1" w:styleId="MTEquationSection">
    <w:name w:val="MTEquationSection"/>
    <w:rsid w:val="00A91CA1"/>
    <w:rPr>
      <w:vanish/>
      <w:color w:val="FF0000"/>
    </w:rPr>
  </w:style>
  <w:style w:type="paragraph" w:styleId="ab">
    <w:name w:val="caption"/>
    <w:basedOn w:val="a2"/>
    <w:next w:val="a2"/>
    <w:qFormat/>
    <w:rsid w:val="0080058D"/>
    <w:pPr>
      <w:jc w:val="center"/>
    </w:pPr>
    <w:rPr>
      <w:szCs w:val="20"/>
    </w:rPr>
  </w:style>
  <w:style w:type="table" w:styleId="ac">
    <w:name w:val="Table Grid"/>
    <w:basedOn w:val="a4"/>
    <w:semiHidden/>
    <w:rsid w:val="0080058D"/>
    <w:pPr>
      <w:widowControl w:val="0"/>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paragraph" w:customStyle="1" w:styleId="MTDisplayEquation">
    <w:name w:val="MTDisplayEquation"/>
    <w:basedOn w:val="a2"/>
    <w:next w:val="a2"/>
    <w:rsid w:val="0080058D"/>
    <w:pPr>
      <w:tabs>
        <w:tab w:val="center" w:pos="4240"/>
        <w:tab w:val="right" w:pos="8500"/>
      </w:tabs>
    </w:pPr>
  </w:style>
  <w:style w:type="paragraph" w:styleId="ad">
    <w:name w:val="Document Map"/>
    <w:basedOn w:val="a2"/>
    <w:semiHidden/>
    <w:rsid w:val="00367161"/>
    <w:pPr>
      <w:shd w:val="clear" w:color="auto" w:fill="000080"/>
    </w:pPr>
    <w:rPr>
      <w:rFonts w:ascii="Arial" w:eastAsia="新細明體" w:hAnsi="Arial"/>
    </w:rPr>
  </w:style>
  <w:style w:type="paragraph" w:styleId="HTML">
    <w:name w:val="HTML Address"/>
    <w:basedOn w:val="a2"/>
    <w:semiHidden/>
    <w:rsid w:val="003439AA"/>
    <w:rPr>
      <w:i/>
      <w:iCs/>
    </w:rPr>
  </w:style>
  <w:style w:type="paragraph" w:styleId="HTML0">
    <w:name w:val="HTML Preformatted"/>
    <w:basedOn w:val="a2"/>
    <w:semiHidden/>
    <w:rsid w:val="003439AA"/>
    <w:rPr>
      <w:rFonts w:ascii="Courier New" w:hAnsi="Courier New" w:cs="Courier New"/>
      <w:sz w:val="20"/>
      <w:szCs w:val="20"/>
    </w:rPr>
  </w:style>
  <w:style w:type="paragraph" w:styleId="Web">
    <w:name w:val="Normal (Web)"/>
    <w:basedOn w:val="a2"/>
    <w:uiPriority w:val="99"/>
    <w:semiHidden/>
    <w:rsid w:val="003439AA"/>
  </w:style>
  <w:style w:type="paragraph" w:styleId="ae">
    <w:name w:val="Normal Indent"/>
    <w:basedOn w:val="a2"/>
    <w:semiHidden/>
    <w:rsid w:val="003439AA"/>
    <w:pPr>
      <w:ind w:left="480"/>
    </w:pPr>
  </w:style>
  <w:style w:type="paragraph" w:styleId="af">
    <w:name w:val="Date"/>
    <w:basedOn w:val="a2"/>
    <w:next w:val="a2"/>
    <w:semiHidden/>
    <w:rsid w:val="003439AA"/>
    <w:pPr>
      <w:jc w:val="right"/>
    </w:pPr>
  </w:style>
  <w:style w:type="paragraph" w:styleId="af0">
    <w:name w:val="macro"/>
    <w:semiHidden/>
    <w:rsid w:val="003439A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paragraph" w:styleId="af1">
    <w:name w:val="Body Text Indent"/>
    <w:basedOn w:val="a2"/>
    <w:semiHidden/>
    <w:rsid w:val="003439AA"/>
    <w:pPr>
      <w:spacing w:after="120"/>
      <w:ind w:left="480"/>
    </w:pPr>
  </w:style>
  <w:style w:type="paragraph" w:styleId="23">
    <w:name w:val="Body Text First Indent 2"/>
    <w:basedOn w:val="af1"/>
    <w:semiHidden/>
    <w:rsid w:val="003439AA"/>
    <w:pPr>
      <w:ind w:firstLine="210"/>
    </w:pPr>
  </w:style>
  <w:style w:type="paragraph" w:styleId="24">
    <w:name w:val="Body Text Indent 2"/>
    <w:basedOn w:val="a2"/>
    <w:semiHidden/>
    <w:rsid w:val="003439AA"/>
    <w:pPr>
      <w:spacing w:after="120"/>
      <w:ind w:left="480"/>
    </w:pPr>
  </w:style>
  <w:style w:type="paragraph" w:styleId="33">
    <w:name w:val="Body Text Indent 3"/>
    <w:basedOn w:val="a2"/>
    <w:semiHidden/>
    <w:rsid w:val="003439AA"/>
    <w:pPr>
      <w:spacing w:after="120"/>
      <w:ind w:left="480"/>
    </w:pPr>
    <w:rPr>
      <w:sz w:val="16"/>
      <w:szCs w:val="16"/>
    </w:rPr>
  </w:style>
  <w:style w:type="paragraph" w:styleId="52">
    <w:name w:val="toc 5"/>
    <w:basedOn w:val="a2"/>
    <w:next w:val="a2"/>
    <w:autoRedefine/>
    <w:semiHidden/>
    <w:rsid w:val="003439AA"/>
    <w:pPr>
      <w:ind w:left="720"/>
      <w:jc w:val="left"/>
    </w:pPr>
    <w:rPr>
      <w:rFonts w:asciiTheme="minorHAnsi" w:hAnsiTheme="minorHAnsi"/>
      <w:sz w:val="20"/>
      <w:szCs w:val="20"/>
    </w:rPr>
  </w:style>
  <w:style w:type="paragraph" w:styleId="60">
    <w:name w:val="toc 6"/>
    <w:basedOn w:val="a2"/>
    <w:next w:val="a2"/>
    <w:autoRedefine/>
    <w:semiHidden/>
    <w:rsid w:val="003439AA"/>
    <w:pPr>
      <w:ind w:left="960"/>
      <w:jc w:val="left"/>
    </w:pPr>
    <w:rPr>
      <w:rFonts w:asciiTheme="minorHAnsi" w:hAnsiTheme="minorHAnsi"/>
      <w:sz w:val="20"/>
      <w:szCs w:val="20"/>
    </w:rPr>
  </w:style>
  <w:style w:type="paragraph" w:styleId="70">
    <w:name w:val="toc 7"/>
    <w:basedOn w:val="a2"/>
    <w:next w:val="a2"/>
    <w:autoRedefine/>
    <w:semiHidden/>
    <w:rsid w:val="003439AA"/>
    <w:pPr>
      <w:ind w:left="1200"/>
      <w:jc w:val="left"/>
    </w:pPr>
    <w:rPr>
      <w:rFonts w:asciiTheme="minorHAnsi" w:hAnsiTheme="minorHAnsi"/>
      <w:sz w:val="20"/>
      <w:szCs w:val="20"/>
    </w:rPr>
  </w:style>
  <w:style w:type="paragraph" w:styleId="80">
    <w:name w:val="toc 8"/>
    <w:basedOn w:val="a2"/>
    <w:next w:val="a2"/>
    <w:autoRedefine/>
    <w:semiHidden/>
    <w:rsid w:val="003439AA"/>
    <w:pPr>
      <w:ind w:left="1440"/>
      <w:jc w:val="left"/>
    </w:pPr>
    <w:rPr>
      <w:rFonts w:asciiTheme="minorHAnsi" w:hAnsiTheme="minorHAnsi"/>
      <w:sz w:val="20"/>
      <w:szCs w:val="20"/>
    </w:rPr>
  </w:style>
  <w:style w:type="paragraph" w:styleId="90">
    <w:name w:val="toc 9"/>
    <w:basedOn w:val="a2"/>
    <w:next w:val="a2"/>
    <w:autoRedefine/>
    <w:semiHidden/>
    <w:rsid w:val="003439AA"/>
    <w:pPr>
      <w:ind w:left="1680"/>
      <w:jc w:val="left"/>
    </w:pPr>
    <w:rPr>
      <w:rFonts w:asciiTheme="minorHAnsi" w:hAnsiTheme="minorHAnsi"/>
      <w:sz w:val="20"/>
      <w:szCs w:val="20"/>
    </w:rPr>
  </w:style>
  <w:style w:type="paragraph" w:styleId="af2">
    <w:name w:val="envelope address"/>
    <w:basedOn w:val="a2"/>
    <w:semiHidden/>
    <w:rsid w:val="003439AA"/>
    <w:pPr>
      <w:framePr w:w="7920" w:h="1980" w:hRule="exact" w:hSpace="180" w:wrap="auto" w:hAnchor="page" w:xAlign="center" w:yAlign="bottom"/>
      <w:snapToGrid w:val="0"/>
      <w:ind w:left="2880"/>
    </w:pPr>
    <w:rPr>
      <w:rFonts w:ascii="Arial" w:hAnsi="Arial" w:cs="Arial"/>
    </w:rPr>
  </w:style>
  <w:style w:type="paragraph" w:styleId="af3">
    <w:name w:val="table of authorities"/>
    <w:basedOn w:val="a2"/>
    <w:next w:val="a2"/>
    <w:semiHidden/>
    <w:rsid w:val="003439AA"/>
    <w:pPr>
      <w:ind w:left="480"/>
    </w:pPr>
  </w:style>
  <w:style w:type="paragraph" w:styleId="af4">
    <w:name w:val="toa heading"/>
    <w:basedOn w:val="a2"/>
    <w:next w:val="a2"/>
    <w:semiHidden/>
    <w:rsid w:val="003439AA"/>
    <w:pPr>
      <w:spacing w:before="120"/>
    </w:pPr>
    <w:rPr>
      <w:rFonts w:ascii="Arial" w:eastAsia="新細明體" w:hAnsi="Arial" w:cs="Arial"/>
    </w:rPr>
  </w:style>
  <w:style w:type="paragraph" w:styleId="af5">
    <w:name w:val="header"/>
    <w:basedOn w:val="a2"/>
    <w:semiHidden/>
    <w:rsid w:val="003439AA"/>
    <w:pPr>
      <w:tabs>
        <w:tab w:val="center" w:pos="4153"/>
        <w:tab w:val="right" w:pos="8306"/>
      </w:tabs>
      <w:snapToGrid w:val="0"/>
    </w:pPr>
    <w:rPr>
      <w:sz w:val="20"/>
      <w:szCs w:val="20"/>
    </w:rPr>
  </w:style>
  <w:style w:type="paragraph" w:styleId="11">
    <w:name w:val="index 1"/>
    <w:basedOn w:val="a2"/>
    <w:next w:val="a2"/>
    <w:autoRedefine/>
    <w:semiHidden/>
    <w:rsid w:val="003439AA"/>
  </w:style>
  <w:style w:type="paragraph" w:styleId="25">
    <w:name w:val="index 2"/>
    <w:basedOn w:val="a2"/>
    <w:next w:val="a2"/>
    <w:autoRedefine/>
    <w:semiHidden/>
    <w:rsid w:val="003439AA"/>
    <w:pPr>
      <w:ind w:left="480"/>
    </w:pPr>
  </w:style>
  <w:style w:type="paragraph" w:styleId="34">
    <w:name w:val="index 3"/>
    <w:basedOn w:val="a2"/>
    <w:next w:val="a2"/>
    <w:autoRedefine/>
    <w:semiHidden/>
    <w:rsid w:val="003439AA"/>
    <w:pPr>
      <w:ind w:left="960"/>
    </w:pPr>
  </w:style>
  <w:style w:type="paragraph" w:styleId="43">
    <w:name w:val="index 4"/>
    <w:basedOn w:val="a2"/>
    <w:next w:val="a2"/>
    <w:autoRedefine/>
    <w:semiHidden/>
    <w:rsid w:val="003439AA"/>
    <w:pPr>
      <w:ind w:left="1440"/>
    </w:pPr>
  </w:style>
  <w:style w:type="paragraph" w:styleId="53">
    <w:name w:val="index 5"/>
    <w:basedOn w:val="a2"/>
    <w:next w:val="a2"/>
    <w:autoRedefine/>
    <w:semiHidden/>
    <w:rsid w:val="003439AA"/>
    <w:pPr>
      <w:ind w:left="1920"/>
    </w:pPr>
  </w:style>
  <w:style w:type="paragraph" w:styleId="61">
    <w:name w:val="index 6"/>
    <w:basedOn w:val="a2"/>
    <w:next w:val="a2"/>
    <w:autoRedefine/>
    <w:semiHidden/>
    <w:rsid w:val="003439AA"/>
    <w:pPr>
      <w:ind w:left="2400"/>
    </w:pPr>
  </w:style>
  <w:style w:type="paragraph" w:styleId="71">
    <w:name w:val="index 7"/>
    <w:basedOn w:val="a2"/>
    <w:next w:val="a2"/>
    <w:autoRedefine/>
    <w:semiHidden/>
    <w:rsid w:val="003439AA"/>
    <w:pPr>
      <w:ind w:left="2880"/>
    </w:pPr>
  </w:style>
  <w:style w:type="paragraph" w:styleId="81">
    <w:name w:val="index 8"/>
    <w:basedOn w:val="a2"/>
    <w:next w:val="a2"/>
    <w:autoRedefine/>
    <w:semiHidden/>
    <w:rsid w:val="003439AA"/>
    <w:pPr>
      <w:ind w:left="3360"/>
    </w:pPr>
  </w:style>
  <w:style w:type="paragraph" w:styleId="91">
    <w:name w:val="index 9"/>
    <w:basedOn w:val="a2"/>
    <w:next w:val="a2"/>
    <w:autoRedefine/>
    <w:semiHidden/>
    <w:rsid w:val="003439AA"/>
    <w:pPr>
      <w:ind w:left="3840"/>
    </w:pPr>
  </w:style>
  <w:style w:type="paragraph" w:styleId="af6">
    <w:name w:val="index heading"/>
    <w:basedOn w:val="a2"/>
    <w:next w:val="11"/>
    <w:semiHidden/>
    <w:rsid w:val="003439AA"/>
    <w:rPr>
      <w:rFonts w:ascii="Arial" w:hAnsi="Arial" w:cs="Arial"/>
      <w:b/>
      <w:bCs/>
    </w:rPr>
  </w:style>
  <w:style w:type="paragraph" w:styleId="af7">
    <w:name w:val="Plain Text"/>
    <w:basedOn w:val="a2"/>
    <w:semiHidden/>
    <w:rsid w:val="003439AA"/>
    <w:rPr>
      <w:rFonts w:ascii="細明體" w:eastAsia="細明體" w:hAnsi="Courier New" w:cs="Courier New"/>
    </w:rPr>
  </w:style>
  <w:style w:type="paragraph" w:styleId="af8">
    <w:name w:val="Message Header"/>
    <w:basedOn w:val="a2"/>
    <w:semiHidden/>
    <w:rsid w:val="003439AA"/>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af9">
    <w:name w:val="Subtitle"/>
    <w:basedOn w:val="a2"/>
    <w:qFormat/>
    <w:rsid w:val="003439AA"/>
    <w:pPr>
      <w:spacing w:after="60"/>
      <w:jc w:val="center"/>
      <w:outlineLvl w:val="1"/>
    </w:pPr>
    <w:rPr>
      <w:rFonts w:ascii="Arial" w:eastAsia="新細明體" w:hAnsi="Arial" w:cs="Arial"/>
      <w:i/>
      <w:iCs/>
    </w:rPr>
  </w:style>
  <w:style w:type="paragraph" w:styleId="afa">
    <w:name w:val="Block Text"/>
    <w:basedOn w:val="a2"/>
    <w:semiHidden/>
    <w:rsid w:val="003439AA"/>
    <w:pPr>
      <w:spacing w:after="120"/>
      <w:ind w:left="1440" w:right="1440"/>
    </w:pPr>
  </w:style>
  <w:style w:type="paragraph" w:styleId="afb">
    <w:name w:val="Salutation"/>
    <w:basedOn w:val="a2"/>
    <w:next w:val="a2"/>
    <w:semiHidden/>
    <w:rsid w:val="003439AA"/>
  </w:style>
  <w:style w:type="paragraph" w:styleId="afc">
    <w:name w:val="envelope return"/>
    <w:basedOn w:val="a2"/>
    <w:semiHidden/>
    <w:rsid w:val="003439AA"/>
    <w:pPr>
      <w:snapToGrid w:val="0"/>
    </w:pPr>
    <w:rPr>
      <w:rFonts w:ascii="Arial" w:hAnsi="Arial" w:cs="Arial"/>
    </w:rPr>
  </w:style>
  <w:style w:type="paragraph" w:styleId="afd">
    <w:name w:val="List Continue"/>
    <w:basedOn w:val="a2"/>
    <w:semiHidden/>
    <w:rsid w:val="003439AA"/>
    <w:pPr>
      <w:spacing w:after="120"/>
      <w:ind w:left="480"/>
    </w:pPr>
  </w:style>
  <w:style w:type="paragraph" w:styleId="26">
    <w:name w:val="List Continue 2"/>
    <w:basedOn w:val="a2"/>
    <w:semiHidden/>
    <w:rsid w:val="003439AA"/>
    <w:pPr>
      <w:spacing w:after="120"/>
      <w:ind w:left="960"/>
    </w:pPr>
  </w:style>
  <w:style w:type="paragraph" w:styleId="35">
    <w:name w:val="List Continue 3"/>
    <w:basedOn w:val="a2"/>
    <w:semiHidden/>
    <w:rsid w:val="003439AA"/>
    <w:pPr>
      <w:spacing w:after="120"/>
      <w:ind w:left="1440"/>
    </w:pPr>
  </w:style>
  <w:style w:type="paragraph" w:styleId="44">
    <w:name w:val="List Continue 4"/>
    <w:basedOn w:val="a2"/>
    <w:semiHidden/>
    <w:rsid w:val="003439AA"/>
    <w:pPr>
      <w:spacing w:after="120"/>
      <w:ind w:left="1920"/>
    </w:pPr>
  </w:style>
  <w:style w:type="paragraph" w:styleId="54">
    <w:name w:val="List Continue 5"/>
    <w:basedOn w:val="a2"/>
    <w:semiHidden/>
    <w:rsid w:val="003439AA"/>
    <w:pPr>
      <w:spacing w:after="120"/>
      <w:ind w:left="2400"/>
    </w:pPr>
  </w:style>
  <w:style w:type="paragraph" w:styleId="afe">
    <w:name w:val="List"/>
    <w:basedOn w:val="a2"/>
    <w:semiHidden/>
    <w:rsid w:val="003439AA"/>
    <w:pPr>
      <w:ind w:left="480" w:hanging="480"/>
    </w:pPr>
  </w:style>
  <w:style w:type="paragraph" w:styleId="27">
    <w:name w:val="List 2"/>
    <w:basedOn w:val="a2"/>
    <w:semiHidden/>
    <w:rsid w:val="003439AA"/>
    <w:pPr>
      <w:ind w:left="960" w:hanging="480"/>
    </w:pPr>
  </w:style>
  <w:style w:type="paragraph" w:styleId="36">
    <w:name w:val="List 3"/>
    <w:basedOn w:val="a2"/>
    <w:semiHidden/>
    <w:rsid w:val="003439AA"/>
    <w:pPr>
      <w:ind w:left="1440" w:hanging="480"/>
    </w:pPr>
  </w:style>
  <w:style w:type="paragraph" w:styleId="45">
    <w:name w:val="List 4"/>
    <w:basedOn w:val="a2"/>
    <w:semiHidden/>
    <w:rsid w:val="003439AA"/>
    <w:pPr>
      <w:ind w:left="1920" w:hanging="480"/>
    </w:pPr>
  </w:style>
  <w:style w:type="paragraph" w:styleId="55">
    <w:name w:val="List 5"/>
    <w:basedOn w:val="a2"/>
    <w:semiHidden/>
    <w:rsid w:val="003439AA"/>
    <w:pPr>
      <w:ind w:left="2400" w:hanging="480"/>
    </w:pPr>
  </w:style>
  <w:style w:type="paragraph" w:styleId="a">
    <w:name w:val="List Number"/>
    <w:basedOn w:val="a2"/>
    <w:semiHidden/>
    <w:rsid w:val="003439AA"/>
    <w:pPr>
      <w:numPr>
        <w:numId w:val="3"/>
      </w:numPr>
    </w:pPr>
  </w:style>
  <w:style w:type="paragraph" w:styleId="2">
    <w:name w:val="List Number 2"/>
    <w:basedOn w:val="a2"/>
    <w:semiHidden/>
    <w:rsid w:val="003439AA"/>
    <w:pPr>
      <w:numPr>
        <w:numId w:val="4"/>
      </w:numPr>
    </w:pPr>
  </w:style>
  <w:style w:type="paragraph" w:styleId="3">
    <w:name w:val="List Number 3"/>
    <w:basedOn w:val="a2"/>
    <w:semiHidden/>
    <w:rsid w:val="003439AA"/>
    <w:pPr>
      <w:numPr>
        <w:numId w:val="5"/>
      </w:numPr>
    </w:pPr>
  </w:style>
  <w:style w:type="paragraph" w:styleId="4">
    <w:name w:val="List Number 4"/>
    <w:basedOn w:val="a2"/>
    <w:semiHidden/>
    <w:rsid w:val="003439AA"/>
    <w:pPr>
      <w:numPr>
        <w:numId w:val="6"/>
      </w:numPr>
    </w:pPr>
  </w:style>
  <w:style w:type="paragraph" w:styleId="5">
    <w:name w:val="List Number 5"/>
    <w:basedOn w:val="a2"/>
    <w:semiHidden/>
    <w:rsid w:val="003439AA"/>
    <w:pPr>
      <w:numPr>
        <w:numId w:val="7"/>
      </w:numPr>
    </w:pPr>
  </w:style>
  <w:style w:type="paragraph" w:styleId="aff">
    <w:name w:val="endnote text"/>
    <w:basedOn w:val="a2"/>
    <w:semiHidden/>
    <w:rsid w:val="003439AA"/>
    <w:pPr>
      <w:snapToGrid w:val="0"/>
      <w:jc w:val="left"/>
    </w:pPr>
  </w:style>
  <w:style w:type="paragraph" w:styleId="aff0">
    <w:name w:val="Closing"/>
    <w:basedOn w:val="a2"/>
    <w:semiHidden/>
    <w:rsid w:val="003439AA"/>
    <w:pPr>
      <w:ind w:left="4320"/>
    </w:pPr>
  </w:style>
  <w:style w:type="paragraph" w:styleId="aff1">
    <w:name w:val="footnote text"/>
    <w:basedOn w:val="a2"/>
    <w:semiHidden/>
    <w:rsid w:val="003439AA"/>
    <w:pPr>
      <w:snapToGrid w:val="0"/>
      <w:jc w:val="left"/>
    </w:pPr>
    <w:rPr>
      <w:sz w:val="20"/>
      <w:szCs w:val="20"/>
    </w:rPr>
  </w:style>
  <w:style w:type="paragraph" w:styleId="aff2">
    <w:name w:val="annotation text"/>
    <w:basedOn w:val="a2"/>
    <w:semiHidden/>
    <w:rsid w:val="003439AA"/>
    <w:pPr>
      <w:jc w:val="left"/>
    </w:pPr>
  </w:style>
  <w:style w:type="paragraph" w:styleId="aff3">
    <w:name w:val="Balloon Text"/>
    <w:basedOn w:val="a2"/>
    <w:semiHidden/>
    <w:rsid w:val="003439AA"/>
    <w:rPr>
      <w:rFonts w:ascii="Arial" w:eastAsia="新細明體" w:hAnsi="Arial"/>
      <w:sz w:val="18"/>
      <w:szCs w:val="18"/>
    </w:rPr>
  </w:style>
  <w:style w:type="paragraph" w:styleId="aff4">
    <w:name w:val="annotation subject"/>
    <w:basedOn w:val="aff2"/>
    <w:next w:val="aff2"/>
    <w:semiHidden/>
    <w:rsid w:val="003439AA"/>
    <w:rPr>
      <w:b/>
      <w:bCs/>
    </w:rPr>
  </w:style>
  <w:style w:type="paragraph" w:styleId="aff5">
    <w:name w:val="Note Heading"/>
    <w:basedOn w:val="a2"/>
    <w:next w:val="a2"/>
    <w:semiHidden/>
    <w:rsid w:val="003439AA"/>
    <w:pPr>
      <w:jc w:val="center"/>
    </w:pPr>
  </w:style>
  <w:style w:type="paragraph" w:styleId="a0">
    <w:name w:val="List Bullet"/>
    <w:basedOn w:val="a2"/>
    <w:semiHidden/>
    <w:rsid w:val="003439AA"/>
    <w:pPr>
      <w:numPr>
        <w:numId w:val="8"/>
      </w:numPr>
    </w:pPr>
  </w:style>
  <w:style w:type="paragraph" w:styleId="20">
    <w:name w:val="List Bullet 2"/>
    <w:basedOn w:val="a2"/>
    <w:semiHidden/>
    <w:rsid w:val="003439AA"/>
    <w:pPr>
      <w:numPr>
        <w:numId w:val="9"/>
      </w:numPr>
    </w:pPr>
  </w:style>
  <w:style w:type="paragraph" w:styleId="30">
    <w:name w:val="List Bullet 3"/>
    <w:basedOn w:val="a2"/>
    <w:semiHidden/>
    <w:rsid w:val="003439AA"/>
    <w:pPr>
      <w:numPr>
        <w:numId w:val="10"/>
      </w:numPr>
    </w:pPr>
  </w:style>
  <w:style w:type="paragraph" w:styleId="40">
    <w:name w:val="List Bullet 4"/>
    <w:basedOn w:val="a2"/>
    <w:semiHidden/>
    <w:rsid w:val="003439AA"/>
    <w:pPr>
      <w:numPr>
        <w:numId w:val="11"/>
      </w:numPr>
    </w:pPr>
  </w:style>
  <w:style w:type="paragraph" w:styleId="50">
    <w:name w:val="List Bullet 5"/>
    <w:basedOn w:val="a2"/>
    <w:semiHidden/>
    <w:rsid w:val="003439AA"/>
    <w:pPr>
      <w:numPr>
        <w:numId w:val="12"/>
      </w:numPr>
    </w:pPr>
  </w:style>
  <w:style w:type="paragraph" w:styleId="aff6">
    <w:name w:val="E-mail Signature"/>
    <w:basedOn w:val="a2"/>
    <w:semiHidden/>
    <w:rsid w:val="003439AA"/>
  </w:style>
  <w:style w:type="paragraph" w:styleId="aff7">
    <w:name w:val="Signature"/>
    <w:basedOn w:val="a2"/>
    <w:semiHidden/>
    <w:rsid w:val="003439AA"/>
    <w:pPr>
      <w:ind w:left="4320"/>
    </w:pPr>
  </w:style>
  <w:style w:type="paragraph" w:styleId="aff8">
    <w:name w:val="TOC Heading"/>
    <w:basedOn w:val="1"/>
    <w:next w:val="a2"/>
    <w:uiPriority w:val="39"/>
    <w:unhideWhenUsed/>
    <w:qFormat/>
    <w:rsid w:val="00106820"/>
    <w:pPr>
      <w:keepNext/>
      <w:keepLines/>
      <w:pageBreakBefore w:val="0"/>
      <w:widowControl/>
      <w:numPr>
        <w:ilvl w:val="0"/>
        <w:numId w:val="0"/>
      </w:numPr>
      <w:spacing w:before="240" w:line="259" w:lineRule="auto"/>
      <w:jc w:val="left"/>
      <w:outlineLvl w:val="9"/>
    </w:pPr>
    <w:rPr>
      <w:rFonts w:asciiTheme="majorHAnsi" w:eastAsiaTheme="majorEastAsia" w:hAnsiTheme="majorHAnsi" w:cstheme="majorBidi"/>
      <w:b w:val="0"/>
      <w:bCs w:val="0"/>
      <w:color w:val="2E74B5" w:themeColor="accent1" w:themeShade="BF"/>
      <w:sz w:val="32"/>
      <w:szCs w:val="32"/>
    </w:rPr>
  </w:style>
  <w:style w:type="paragraph" w:styleId="aff9">
    <w:name w:val="List Paragraph"/>
    <w:basedOn w:val="a2"/>
    <w:uiPriority w:val="34"/>
    <w:qFormat/>
    <w:rsid w:val="00BE23F1"/>
    <w:pPr>
      <w:ind w:leftChars="200" w:left="480"/>
    </w:pPr>
  </w:style>
  <w:style w:type="character" w:styleId="affa">
    <w:name w:val="FollowedHyperlink"/>
    <w:basedOn w:val="a3"/>
    <w:rsid w:val="00991E0C"/>
    <w:rPr>
      <w:color w:val="954F72" w:themeColor="followedHyperlink"/>
      <w:u w:val="single"/>
    </w:rPr>
  </w:style>
  <w:style w:type="table" w:styleId="56">
    <w:name w:val="Plain Table 5"/>
    <w:basedOn w:val="a4"/>
    <w:uiPriority w:val="45"/>
    <w:rsid w:val="0086195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ffb">
    <w:name w:val="Body Text"/>
    <w:basedOn w:val="a2"/>
    <w:link w:val="affc"/>
    <w:rsid w:val="006017FB"/>
    <w:pPr>
      <w:spacing w:after="120"/>
    </w:pPr>
  </w:style>
  <w:style w:type="character" w:customStyle="1" w:styleId="affc">
    <w:name w:val="本文 字元"/>
    <w:basedOn w:val="a3"/>
    <w:link w:val="affb"/>
    <w:rsid w:val="006017FB"/>
    <w:rPr>
      <w:rFonts w:eastAsia="標楷體"/>
      <w:kern w:val="2"/>
      <w:sz w:val="24"/>
      <w:szCs w:val="24"/>
    </w:rPr>
  </w:style>
  <w:style w:type="table" w:styleId="2-1">
    <w:name w:val="Grid Table 2 Accent 1"/>
    <w:basedOn w:val="a4"/>
    <w:uiPriority w:val="47"/>
    <w:rsid w:val="0020196B"/>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582888">
      <w:bodyDiv w:val="1"/>
      <w:marLeft w:val="0"/>
      <w:marRight w:val="0"/>
      <w:marTop w:val="0"/>
      <w:marBottom w:val="0"/>
      <w:divBdr>
        <w:top w:val="none" w:sz="0" w:space="0" w:color="auto"/>
        <w:left w:val="none" w:sz="0" w:space="0" w:color="auto"/>
        <w:bottom w:val="none" w:sz="0" w:space="0" w:color="auto"/>
        <w:right w:val="none" w:sz="0" w:space="0" w:color="auto"/>
      </w:divBdr>
      <w:divsChild>
        <w:div w:id="615257318">
          <w:blockQuote w:val="1"/>
          <w:marLeft w:val="720"/>
          <w:marRight w:val="720"/>
          <w:marTop w:val="100"/>
          <w:marBottom w:val="100"/>
          <w:divBdr>
            <w:top w:val="none" w:sz="0" w:space="0" w:color="auto"/>
            <w:left w:val="none" w:sz="0" w:space="0" w:color="auto"/>
            <w:bottom w:val="none" w:sz="0" w:space="0" w:color="auto"/>
            <w:right w:val="none" w:sz="0" w:space="0" w:color="auto"/>
          </w:divBdr>
        </w:div>
        <w:div w:id="681855620">
          <w:blockQuote w:val="1"/>
          <w:marLeft w:val="720"/>
          <w:marRight w:val="720"/>
          <w:marTop w:val="100"/>
          <w:marBottom w:val="100"/>
          <w:divBdr>
            <w:top w:val="none" w:sz="0" w:space="0" w:color="auto"/>
            <w:left w:val="none" w:sz="0" w:space="0" w:color="auto"/>
            <w:bottom w:val="none" w:sz="0" w:space="0" w:color="auto"/>
            <w:right w:val="none" w:sz="0" w:space="0" w:color="auto"/>
          </w:divBdr>
        </w:div>
        <w:div w:id="854075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1138366">
      <w:bodyDiv w:val="1"/>
      <w:marLeft w:val="0"/>
      <w:marRight w:val="0"/>
      <w:marTop w:val="0"/>
      <w:marBottom w:val="0"/>
      <w:divBdr>
        <w:top w:val="none" w:sz="0" w:space="0" w:color="auto"/>
        <w:left w:val="none" w:sz="0" w:space="0" w:color="auto"/>
        <w:bottom w:val="none" w:sz="0" w:space="0" w:color="auto"/>
        <w:right w:val="none" w:sz="0" w:space="0" w:color="auto"/>
      </w:divBdr>
    </w:div>
    <w:div w:id="249974082">
      <w:bodyDiv w:val="1"/>
      <w:marLeft w:val="0"/>
      <w:marRight w:val="0"/>
      <w:marTop w:val="0"/>
      <w:marBottom w:val="0"/>
      <w:divBdr>
        <w:top w:val="none" w:sz="0" w:space="0" w:color="auto"/>
        <w:left w:val="none" w:sz="0" w:space="0" w:color="auto"/>
        <w:bottom w:val="none" w:sz="0" w:space="0" w:color="auto"/>
        <w:right w:val="none" w:sz="0" w:space="0" w:color="auto"/>
      </w:divBdr>
    </w:div>
    <w:div w:id="505902228">
      <w:bodyDiv w:val="1"/>
      <w:marLeft w:val="0"/>
      <w:marRight w:val="0"/>
      <w:marTop w:val="0"/>
      <w:marBottom w:val="0"/>
      <w:divBdr>
        <w:top w:val="none" w:sz="0" w:space="0" w:color="auto"/>
        <w:left w:val="none" w:sz="0" w:space="0" w:color="auto"/>
        <w:bottom w:val="none" w:sz="0" w:space="0" w:color="auto"/>
        <w:right w:val="none" w:sz="0" w:space="0" w:color="auto"/>
      </w:divBdr>
    </w:div>
    <w:div w:id="666832871">
      <w:bodyDiv w:val="1"/>
      <w:marLeft w:val="0"/>
      <w:marRight w:val="0"/>
      <w:marTop w:val="0"/>
      <w:marBottom w:val="0"/>
      <w:divBdr>
        <w:top w:val="none" w:sz="0" w:space="0" w:color="auto"/>
        <w:left w:val="none" w:sz="0" w:space="0" w:color="auto"/>
        <w:bottom w:val="none" w:sz="0" w:space="0" w:color="auto"/>
        <w:right w:val="none" w:sz="0" w:space="0" w:color="auto"/>
      </w:divBdr>
    </w:div>
    <w:div w:id="855073344">
      <w:bodyDiv w:val="1"/>
      <w:marLeft w:val="0"/>
      <w:marRight w:val="0"/>
      <w:marTop w:val="112"/>
      <w:marBottom w:val="0"/>
      <w:divBdr>
        <w:top w:val="none" w:sz="0" w:space="0" w:color="auto"/>
        <w:left w:val="none" w:sz="0" w:space="0" w:color="auto"/>
        <w:bottom w:val="none" w:sz="0" w:space="0" w:color="auto"/>
        <w:right w:val="none" w:sz="0" w:space="0" w:color="auto"/>
      </w:divBdr>
    </w:div>
    <w:div w:id="1192493757">
      <w:bodyDiv w:val="1"/>
      <w:marLeft w:val="0"/>
      <w:marRight w:val="0"/>
      <w:marTop w:val="0"/>
      <w:marBottom w:val="0"/>
      <w:divBdr>
        <w:top w:val="none" w:sz="0" w:space="0" w:color="auto"/>
        <w:left w:val="none" w:sz="0" w:space="0" w:color="auto"/>
        <w:bottom w:val="none" w:sz="0" w:space="0" w:color="auto"/>
        <w:right w:val="none" w:sz="0" w:space="0" w:color="auto"/>
      </w:divBdr>
    </w:div>
    <w:div w:id="1300843453">
      <w:bodyDiv w:val="1"/>
      <w:marLeft w:val="0"/>
      <w:marRight w:val="0"/>
      <w:marTop w:val="0"/>
      <w:marBottom w:val="0"/>
      <w:divBdr>
        <w:top w:val="none" w:sz="0" w:space="0" w:color="auto"/>
        <w:left w:val="none" w:sz="0" w:space="0" w:color="auto"/>
        <w:bottom w:val="none" w:sz="0" w:space="0" w:color="auto"/>
        <w:right w:val="none" w:sz="0" w:space="0" w:color="auto"/>
      </w:divBdr>
      <w:divsChild>
        <w:div w:id="732437126">
          <w:marLeft w:val="0"/>
          <w:marRight w:val="0"/>
          <w:marTop w:val="0"/>
          <w:marBottom w:val="0"/>
          <w:divBdr>
            <w:top w:val="none" w:sz="0" w:space="0" w:color="auto"/>
            <w:left w:val="none" w:sz="0" w:space="0" w:color="auto"/>
            <w:bottom w:val="none" w:sz="0" w:space="0" w:color="auto"/>
            <w:right w:val="none" w:sz="0" w:space="0" w:color="auto"/>
          </w:divBdr>
        </w:div>
        <w:div w:id="1193542779">
          <w:marLeft w:val="0"/>
          <w:marRight w:val="0"/>
          <w:marTop w:val="0"/>
          <w:marBottom w:val="0"/>
          <w:divBdr>
            <w:top w:val="none" w:sz="0" w:space="0" w:color="auto"/>
            <w:left w:val="none" w:sz="0" w:space="0" w:color="auto"/>
            <w:bottom w:val="none" w:sz="0" w:space="0" w:color="auto"/>
            <w:right w:val="none" w:sz="0" w:space="0" w:color="auto"/>
          </w:divBdr>
          <w:divsChild>
            <w:div w:id="77866314">
              <w:marLeft w:val="0"/>
              <w:marRight w:val="0"/>
              <w:marTop w:val="0"/>
              <w:marBottom w:val="0"/>
              <w:divBdr>
                <w:top w:val="none" w:sz="0" w:space="0" w:color="auto"/>
                <w:left w:val="none" w:sz="0" w:space="0" w:color="auto"/>
                <w:bottom w:val="none" w:sz="0" w:space="0" w:color="auto"/>
                <w:right w:val="none" w:sz="0" w:space="0" w:color="auto"/>
              </w:divBdr>
              <w:divsChild>
                <w:div w:id="52628788">
                  <w:marLeft w:val="0"/>
                  <w:marRight w:val="0"/>
                  <w:marTop w:val="0"/>
                  <w:marBottom w:val="0"/>
                  <w:divBdr>
                    <w:top w:val="none" w:sz="0" w:space="0" w:color="auto"/>
                    <w:left w:val="none" w:sz="0" w:space="0" w:color="auto"/>
                    <w:bottom w:val="none" w:sz="0" w:space="0" w:color="auto"/>
                    <w:right w:val="none" w:sz="0" w:space="0" w:color="auto"/>
                  </w:divBdr>
                  <w:divsChild>
                    <w:div w:id="34237107">
                      <w:marLeft w:val="0"/>
                      <w:marRight w:val="0"/>
                      <w:marTop w:val="0"/>
                      <w:marBottom w:val="0"/>
                      <w:divBdr>
                        <w:top w:val="none" w:sz="0" w:space="0" w:color="auto"/>
                        <w:left w:val="none" w:sz="0" w:space="0" w:color="auto"/>
                        <w:bottom w:val="none" w:sz="0" w:space="0" w:color="auto"/>
                        <w:right w:val="none" w:sz="0" w:space="0" w:color="auto"/>
                      </w:divBdr>
                      <w:divsChild>
                        <w:div w:id="667750699">
                          <w:marLeft w:val="0"/>
                          <w:marRight w:val="0"/>
                          <w:marTop w:val="0"/>
                          <w:marBottom w:val="0"/>
                          <w:divBdr>
                            <w:top w:val="none" w:sz="0" w:space="0" w:color="auto"/>
                            <w:left w:val="none" w:sz="0" w:space="0" w:color="auto"/>
                            <w:bottom w:val="none" w:sz="0" w:space="0" w:color="auto"/>
                            <w:right w:val="none" w:sz="0" w:space="0" w:color="auto"/>
                          </w:divBdr>
                        </w:div>
                        <w:div w:id="541089775">
                          <w:marLeft w:val="0"/>
                          <w:marRight w:val="0"/>
                          <w:marTop w:val="0"/>
                          <w:marBottom w:val="0"/>
                          <w:divBdr>
                            <w:top w:val="none" w:sz="0" w:space="0" w:color="auto"/>
                            <w:left w:val="none" w:sz="0" w:space="0" w:color="auto"/>
                            <w:bottom w:val="none" w:sz="0" w:space="0" w:color="auto"/>
                            <w:right w:val="none" w:sz="0" w:space="0" w:color="auto"/>
                          </w:divBdr>
                          <w:divsChild>
                            <w:div w:id="1507745299">
                              <w:marLeft w:val="0"/>
                              <w:marRight w:val="0"/>
                              <w:marTop w:val="0"/>
                              <w:marBottom w:val="0"/>
                              <w:divBdr>
                                <w:top w:val="none" w:sz="0" w:space="0" w:color="auto"/>
                                <w:left w:val="none" w:sz="0" w:space="0" w:color="auto"/>
                                <w:bottom w:val="none" w:sz="0" w:space="0" w:color="auto"/>
                                <w:right w:val="none" w:sz="0" w:space="0" w:color="auto"/>
                              </w:divBdr>
                              <w:divsChild>
                                <w:div w:id="23487868">
                                  <w:marLeft w:val="0"/>
                                  <w:marRight w:val="0"/>
                                  <w:marTop w:val="0"/>
                                  <w:marBottom w:val="0"/>
                                  <w:divBdr>
                                    <w:top w:val="none" w:sz="0" w:space="0" w:color="auto"/>
                                    <w:left w:val="none" w:sz="0" w:space="0" w:color="auto"/>
                                    <w:bottom w:val="none" w:sz="0" w:space="0" w:color="auto"/>
                                    <w:right w:val="none" w:sz="0" w:space="0" w:color="auto"/>
                                  </w:divBdr>
                                  <w:divsChild>
                                    <w:div w:id="1774133388">
                                      <w:marLeft w:val="0"/>
                                      <w:marRight w:val="0"/>
                                      <w:marTop w:val="0"/>
                                      <w:marBottom w:val="0"/>
                                      <w:divBdr>
                                        <w:top w:val="none" w:sz="0" w:space="0" w:color="auto"/>
                                        <w:left w:val="none" w:sz="0" w:space="0" w:color="auto"/>
                                        <w:bottom w:val="none" w:sz="0" w:space="0" w:color="auto"/>
                                        <w:right w:val="none" w:sz="0" w:space="0" w:color="auto"/>
                                      </w:divBdr>
                                      <w:divsChild>
                                        <w:div w:id="962809378">
                                          <w:marLeft w:val="0"/>
                                          <w:marRight w:val="0"/>
                                          <w:marTop w:val="0"/>
                                          <w:marBottom w:val="0"/>
                                          <w:divBdr>
                                            <w:top w:val="none" w:sz="0" w:space="0" w:color="auto"/>
                                            <w:left w:val="none" w:sz="0" w:space="0" w:color="auto"/>
                                            <w:bottom w:val="none" w:sz="0" w:space="0" w:color="auto"/>
                                            <w:right w:val="none" w:sz="0" w:space="0" w:color="auto"/>
                                          </w:divBdr>
                                          <w:divsChild>
                                            <w:div w:id="768543013">
                                              <w:marLeft w:val="0"/>
                                              <w:marRight w:val="0"/>
                                              <w:marTop w:val="0"/>
                                              <w:marBottom w:val="0"/>
                                              <w:divBdr>
                                                <w:top w:val="none" w:sz="0" w:space="0" w:color="auto"/>
                                                <w:left w:val="none" w:sz="0" w:space="0" w:color="auto"/>
                                                <w:bottom w:val="none" w:sz="0" w:space="0" w:color="auto"/>
                                                <w:right w:val="none" w:sz="0" w:space="0" w:color="auto"/>
                                              </w:divBdr>
                                              <w:divsChild>
                                                <w:div w:id="1505318053">
                                                  <w:marLeft w:val="0"/>
                                                  <w:marRight w:val="0"/>
                                                  <w:marTop w:val="0"/>
                                                  <w:marBottom w:val="0"/>
                                                  <w:divBdr>
                                                    <w:top w:val="none" w:sz="0" w:space="0" w:color="auto"/>
                                                    <w:left w:val="none" w:sz="0" w:space="0" w:color="auto"/>
                                                    <w:bottom w:val="none" w:sz="0" w:space="0" w:color="auto"/>
                                                    <w:right w:val="none" w:sz="0" w:space="0" w:color="auto"/>
                                                  </w:divBdr>
                                                  <w:divsChild>
                                                    <w:div w:id="412287254">
                                                      <w:marLeft w:val="0"/>
                                                      <w:marRight w:val="0"/>
                                                      <w:marTop w:val="0"/>
                                                      <w:marBottom w:val="0"/>
                                                      <w:divBdr>
                                                        <w:top w:val="none" w:sz="0" w:space="0" w:color="auto"/>
                                                        <w:left w:val="none" w:sz="0" w:space="0" w:color="auto"/>
                                                        <w:bottom w:val="none" w:sz="0" w:space="0" w:color="auto"/>
                                                        <w:right w:val="none" w:sz="0" w:space="0" w:color="auto"/>
                                                      </w:divBdr>
                                                      <w:divsChild>
                                                        <w:div w:id="613292518">
                                                          <w:marLeft w:val="0"/>
                                                          <w:marRight w:val="0"/>
                                                          <w:marTop w:val="0"/>
                                                          <w:marBottom w:val="0"/>
                                                          <w:divBdr>
                                                            <w:top w:val="none" w:sz="0" w:space="0" w:color="auto"/>
                                                            <w:left w:val="none" w:sz="0" w:space="0" w:color="auto"/>
                                                            <w:bottom w:val="none" w:sz="0" w:space="0" w:color="auto"/>
                                                            <w:right w:val="none" w:sz="0" w:space="0" w:color="auto"/>
                                                          </w:divBdr>
                                                          <w:divsChild>
                                                            <w:div w:id="1595823489">
                                                              <w:marLeft w:val="0"/>
                                                              <w:marRight w:val="0"/>
                                                              <w:marTop w:val="0"/>
                                                              <w:marBottom w:val="0"/>
                                                              <w:divBdr>
                                                                <w:top w:val="none" w:sz="0" w:space="0" w:color="auto"/>
                                                                <w:left w:val="none" w:sz="0" w:space="0" w:color="auto"/>
                                                                <w:bottom w:val="none" w:sz="0" w:space="0" w:color="auto"/>
                                                                <w:right w:val="none" w:sz="0" w:space="0" w:color="auto"/>
                                                              </w:divBdr>
                                                              <w:divsChild>
                                                                <w:div w:id="1468860484">
                                                                  <w:marLeft w:val="0"/>
                                                                  <w:marRight w:val="0"/>
                                                                  <w:marTop w:val="0"/>
                                                                  <w:marBottom w:val="0"/>
                                                                  <w:divBdr>
                                                                    <w:top w:val="none" w:sz="0" w:space="0" w:color="auto"/>
                                                                    <w:left w:val="none" w:sz="0" w:space="0" w:color="auto"/>
                                                                    <w:bottom w:val="none" w:sz="0" w:space="0" w:color="auto"/>
                                                                    <w:right w:val="none" w:sz="0" w:space="0" w:color="auto"/>
                                                                  </w:divBdr>
                                                                  <w:divsChild>
                                                                    <w:div w:id="1582182434">
                                                                      <w:marLeft w:val="0"/>
                                                                      <w:marRight w:val="0"/>
                                                                      <w:marTop w:val="0"/>
                                                                      <w:marBottom w:val="0"/>
                                                                      <w:divBdr>
                                                                        <w:top w:val="none" w:sz="0" w:space="0" w:color="auto"/>
                                                                        <w:left w:val="none" w:sz="0" w:space="0" w:color="auto"/>
                                                                        <w:bottom w:val="none" w:sz="0" w:space="0" w:color="auto"/>
                                                                        <w:right w:val="none" w:sz="0" w:space="0" w:color="auto"/>
                                                                      </w:divBdr>
                                                                      <w:divsChild>
                                                                        <w:div w:id="119617366">
                                                                          <w:marLeft w:val="0"/>
                                                                          <w:marRight w:val="0"/>
                                                                          <w:marTop w:val="0"/>
                                                                          <w:marBottom w:val="0"/>
                                                                          <w:divBdr>
                                                                            <w:top w:val="none" w:sz="0" w:space="0" w:color="auto"/>
                                                                            <w:left w:val="none" w:sz="0" w:space="0" w:color="auto"/>
                                                                            <w:bottom w:val="none" w:sz="0" w:space="0" w:color="auto"/>
                                                                            <w:right w:val="none" w:sz="0" w:space="0" w:color="auto"/>
                                                                          </w:divBdr>
                                                                          <w:divsChild>
                                                                            <w:div w:id="563375290">
                                                                              <w:marLeft w:val="0"/>
                                                                              <w:marRight w:val="0"/>
                                                                              <w:marTop w:val="0"/>
                                                                              <w:marBottom w:val="0"/>
                                                                              <w:divBdr>
                                                                                <w:top w:val="none" w:sz="0" w:space="0" w:color="auto"/>
                                                                                <w:left w:val="none" w:sz="0" w:space="0" w:color="auto"/>
                                                                                <w:bottom w:val="none" w:sz="0" w:space="0" w:color="auto"/>
                                                                                <w:right w:val="none" w:sz="0" w:space="0" w:color="auto"/>
                                                                              </w:divBdr>
                                                                              <w:divsChild>
                                                                                <w:div w:id="1273897611">
                                                                                  <w:marLeft w:val="0"/>
                                                                                  <w:marRight w:val="0"/>
                                                                                  <w:marTop w:val="0"/>
                                                                                  <w:marBottom w:val="0"/>
                                                                                  <w:divBdr>
                                                                                    <w:top w:val="none" w:sz="0" w:space="0" w:color="auto"/>
                                                                                    <w:left w:val="none" w:sz="0" w:space="0" w:color="auto"/>
                                                                                    <w:bottom w:val="none" w:sz="0" w:space="0" w:color="auto"/>
                                                                                    <w:right w:val="none" w:sz="0" w:space="0" w:color="auto"/>
                                                                                  </w:divBdr>
                                                                                  <w:divsChild>
                                                                                    <w:div w:id="612126496">
                                                                                      <w:marLeft w:val="0"/>
                                                                                      <w:marRight w:val="0"/>
                                                                                      <w:marTop w:val="0"/>
                                                                                      <w:marBottom w:val="0"/>
                                                                                      <w:divBdr>
                                                                                        <w:top w:val="none" w:sz="0" w:space="0" w:color="auto"/>
                                                                                        <w:left w:val="none" w:sz="0" w:space="0" w:color="auto"/>
                                                                                        <w:bottom w:val="none" w:sz="0" w:space="0" w:color="auto"/>
                                                                                        <w:right w:val="none" w:sz="0" w:space="0" w:color="auto"/>
                                                                                      </w:divBdr>
                                                                                      <w:divsChild>
                                                                                        <w:div w:id="1716461427">
                                                                                          <w:marLeft w:val="0"/>
                                                                                          <w:marRight w:val="0"/>
                                                                                          <w:marTop w:val="0"/>
                                                                                          <w:marBottom w:val="0"/>
                                                                                          <w:divBdr>
                                                                                            <w:top w:val="none" w:sz="0" w:space="0" w:color="auto"/>
                                                                                            <w:left w:val="none" w:sz="0" w:space="0" w:color="auto"/>
                                                                                            <w:bottom w:val="none" w:sz="0" w:space="0" w:color="auto"/>
                                                                                            <w:right w:val="none" w:sz="0" w:space="0" w:color="auto"/>
                                                                                          </w:divBdr>
                                                                                          <w:divsChild>
                                                                                            <w:div w:id="1770159747">
                                                                                              <w:marLeft w:val="0"/>
                                                                                              <w:marRight w:val="0"/>
                                                                                              <w:marTop w:val="0"/>
                                                                                              <w:marBottom w:val="0"/>
                                                                                              <w:divBdr>
                                                                                                <w:top w:val="none" w:sz="0" w:space="0" w:color="auto"/>
                                                                                                <w:left w:val="none" w:sz="0" w:space="0" w:color="auto"/>
                                                                                                <w:bottom w:val="none" w:sz="0" w:space="0" w:color="auto"/>
                                                                                                <w:right w:val="none" w:sz="0" w:space="0" w:color="auto"/>
                                                                                              </w:divBdr>
                                                                                              <w:divsChild>
                                                                                                <w:div w:id="624387826">
                                                                                                  <w:marLeft w:val="0"/>
                                                                                                  <w:marRight w:val="0"/>
                                                                                                  <w:marTop w:val="0"/>
                                                                                                  <w:marBottom w:val="0"/>
                                                                                                  <w:divBdr>
                                                                                                    <w:top w:val="none" w:sz="0" w:space="0" w:color="auto"/>
                                                                                                    <w:left w:val="none" w:sz="0" w:space="0" w:color="auto"/>
                                                                                                    <w:bottom w:val="none" w:sz="0" w:space="0" w:color="auto"/>
                                                                                                    <w:right w:val="none" w:sz="0" w:space="0" w:color="auto"/>
                                                                                                  </w:divBdr>
                                                                                                  <w:divsChild>
                                                                                                    <w:div w:id="1933735756">
                                                                                                      <w:marLeft w:val="0"/>
                                                                                                      <w:marRight w:val="0"/>
                                                                                                      <w:marTop w:val="0"/>
                                                                                                      <w:marBottom w:val="0"/>
                                                                                                      <w:divBdr>
                                                                                                        <w:top w:val="none" w:sz="0" w:space="0" w:color="auto"/>
                                                                                                        <w:left w:val="none" w:sz="0" w:space="0" w:color="auto"/>
                                                                                                        <w:bottom w:val="none" w:sz="0" w:space="0" w:color="auto"/>
                                                                                                        <w:right w:val="none" w:sz="0" w:space="0" w:color="auto"/>
                                                                                                      </w:divBdr>
                                                                                                      <w:divsChild>
                                                                                                        <w:div w:id="1027757872">
                                                                                                          <w:marLeft w:val="0"/>
                                                                                                          <w:marRight w:val="0"/>
                                                                                                          <w:marTop w:val="0"/>
                                                                                                          <w:marBottom w:val="0"/>
                                                                                                          <w:divBdr>
                                                                                                            <w:top w:val="none" w:sz="0" w:space="0" w:color="auto"/>
                                                                                                            <w:left w:val="none" w:sz="0" w:space="0" w:color="auto"/>
                                                                                                            <w:bottom w:val="none" w:sz="0" w:space="0" w:color="auto"/>
                                                                                                            <w:right w:val="none" w:sz="0" w:space="0" w:color="auto"/>
                                                                                                          </w:divBdr>
                                                                                                          <w:divsChild>
                                                                                                            <w:div w:id="818766346">
                                                                                                              <w:marLeft w:val="0"/>
                                                                                                              <w:marRight w:val="0"/>
                                                                                                              <w:marTop w:val="0"/>
                                                                                                              <w:marBottom w:val="0"/>
                                                                                                              <w:divBdr>
                                                                                                                <w:top w:val="none" w:sz="0" w:space="0" w:color="auto"/>
                                                                                                                <w:left w:val="none" w:sz="0" w:space="0" w:color="auto"/>
                                                                                                                <w:bottom w:val="none" w:sz="0" w:space="0" w:color="auto"/>
                                                                                                                <w:right w:val="none" w:sz="0" w:space="0" w:color="auto"/>
                                                                                                              </w:divBdr>
                                                                                                              <w:divsChild>
                                                                                                                <w:div w:id="139540628">
                                                                                                                  <w:marLeft w:val="0"/>
                                                                                                                  <w:marRight w:val="0"/>
                                                                                                                  <w:marTop w:val="0"/>
                                                                                                                  <w:marBottom w:val="0"/>
                                                                                                                  <w:divBdr>
                                                                                                                    <w:top w:val="none" w:sz="0" w:space="0" w:color="auto"/>
                                                                                                                    <w:left w:val="none" w:sz="0" w:space="0" w:color="auto"/>
                                                                                                                    <w:bottom w:val="none" w:sz="0" w:space="0" w:color="auto"/>
                                                                                                                    <w:right w:val="none" w:sz="0" w:space="0" w:color="auto"/>
                                                                                                                  </w:divBdr>
                                                                                                                  <w:divsChild>
                                                                                                                    <w:div w:id="1147091580">
                                                                                                                      <w:marLeft w:val="0"/>
                                                                                                                      <w:marRight w:val="0"/>
                                                                                                                      <w:marTop w:val="0"/>
                                                                                                                      <w:marBottom w:val="0"/>
                                                                                                                      <w:divBdr>
                                                                                                                        <w:top w:val="none" w:sz="0" w:space="0" w:color="auto"/>
                                                                                                                        <w:left w:val="none" w:sz="0" w:space="0" w:color="auto"/>
                                                                                                                        <w:bottom w:val="none" w:sz="0" w:space="0" w:color="auto"/>
                                                                                                                        <w:right w:val="none" w:sz="0" w:space="0" w:color="auto"/>
                                                                                                                      </w:divBdr>
                                                                                                                      <w:divsChild>
                                                                                                                        <w:div w:id="367219163">
                                                                                                                          <w:marLeft w:val="0"/>
                                                                                                                          <w:marRight w:val="0"/>
                                                                                                                          <w:marTop w:val="0"/>
                                                                                                                          <w:marBottom w:val="0"/>
                                                                                                                          <w:divBdr>
                                                                                                                            <w:top w:val="none" w:sz="0" w:space="0" w:color="auto"/>
                                                                                                                            <w:left w:val="none" w:sz="0" w:space="0" w:color="auto"/>
                                                                                                                            <w:bottom w:val="none" w:sz="0" w:space="0" w:color="auto"/>
                                                                                                                            <w:right w:val="none" w:sz="0" w:space="0" w:color="auto"/>
                                                                                                                          </w:divBdr>
                                                                                                                          <w:divsChild>
                                                                                                                            <w:div w:id="2056156785">
                                                                                                                              <w:marLeft w:val="0"/>
                                                                                                                              <w:marRight w:val="0"/>
                                                                                                                              <w:marTop w:val="0"/>
                                                                                                                              <w:marBottom w:val="0"/>
                                                                                                                              <w:divBdr>
                                                                                                                                <w:top w:val="none" w:sz="0" w:space="0" w:color="auto"/>
                                                                                                                                <w:left w:val="none" w:sz="0" w:space="0" w:color="auto"/>
                                                                                                                                <w:bottom w:val="none" w:sz="0" w:space="0" w:color="auto"/>
                                                                                                                                <w:right w:val="none" w:sz="0" w:space="0" w:color="auto"/>
                                                                                                                              </w:divBdr>
                                                                                                                              <w:divsChild>
                                                                                                                                <w:div w:id="237716210">
                                                                                                                                  <w:marLeft w:val="0"/>
                                                                                                                                  <w:marRight w:val="0"/>
                                                                                                                                  <w:marTop w:val="0"/>
                                                                                                                                  <w:marBottom w:val="0"/>
                                                                                                                                  <w:divBdr>
                                                                                                                                    <w:top w:val="none" w:sz="0" w:space="0" w:color="auto"/>
                                                                                                                                    <w:left w:val="none" w:sz="0" w:space="0" w:color="auto"/>
                                                                                                                                    <w:bottom w:val="none" w:sz="0" w:space="0" w:color="auto"/>
                                                                                                                                    <w:right w:val="none" w:sz="0" w:space="0" w:color="auto"/>
                                                                                                                                  </w:divBdr>
                                                                                                                                  <w:divsChild>
                                                                                                                                    <w:div w:id="2132285395">
                                                                                                                                      <w:marLeft w:val="0"/>
                                                                                                                                      <w:marRight w:val="0"/>
                                                                                                                                      <w:marTop w:val="0"/>
                                                                                                                                      <w:marBottom w:val="0"/>
                                                                                                                                      <w:divBdr>
                                                                                                                                        <w:top w:val="none" w:sz="0" w:space="0" w:color="auto"/>
                                                                                                                                        <w:left w:val="none" w:sz="0" w:space="0" w:color="auto"/>
                                                                                                                                        <w:bottom w:val="none" w:sz="0" w:space="0" w:color="auto"/>
                                                                                                                                        <w:right w:val="none" w:sz="0" w:space="0" w:color="auto"/>
                                                                                                                                      </w:divBdr>
                                                                                                                                      <w:divsChild>
                                                                                                                                        <w:div w:id="1157379316">
                                                                                                                                          <w:marLeft w:val="0"/>
                                                                                                                                          <w:marRight w:val="0"/>
                                                                                                                                          <w:marTop w:val="0"/>
                                                                                                                                          <w:marBottom w:val="0"/>
                                                                                                                                          <w:divBdr>
                                                                                                                                            <w:top w:val="none" w:sz="0" w:space="0" w:color="auto"/>
                                                                                                                                            <w:left w:val="none" w:sz="0" w:space="0" w:color="auto"/>
                                                                                                                                            <w:bottom w:val="none" w:sz="0" w:space="0" w:color="auto"/>
                                                                                                                                            <w:right w:val="none" w:sz="0" w:space="0" w:color="auto"/>
                                                                                                                                          </w:divBdr>
                                                                                                                                          <w:divsChild>
                                                                                                                                            <w:div w:id="637535443">
                                                                                                                                              <w:marLeft w:val="0"/>
                                                                                                                                              <w:marRight w:val="0"/>
                                                                                                                                              <w:marTop w:val="0"/>
                                                                                                                                              <w:marBottom w:val="0"/>
                                                                                                                                              <w:divBdr>
                                                                                                                                                <w:top w:val="none" w:sz="0" w:space="0" w:color="auto"/>
                                                                                                                                                <w:left w:val="none" w:sz="0" w:space="0" w:color="auto"/>
                                                                                                                                                <w:bottom w:val="none" w:sz="0" w:space="0" w:color="auto"/>
                                                                                                                                                <w:right w:val="none" w:sz="0" w:space="0" w:color="auto"/>
                                                                                                                                              </w:divBdr>
                                                                                                                                              <w:divsChild>
                                                                                                                                                <w:div w:id="1419323620">
                                                                                                                                                  <w:marLeft w:val="0"/>
                                                                                                                                                  <w:marRight w:val="0"/>
                                                                                                                                                  <w:marTop w:val="0"/>
                                                                                                                                                  <w:marBottom w:val="0"/>
                                                                                                                                                  <w:divBdr>
                                                                                                                                                    <w:top w:val="none" w:sz="0" w:space="0" w:color="auto"/>
                                                                                                                                                    <w:left w:val="none" w:sz="0" w:space="0" w:color="auto"/>
                                                                                                                                                    <w:bottom w:val="none" w:sz="0" w:space="0" w:color="auto"/>
                                                                                                                                                    <w:right w:val="none" w:sz="0" w:space="0" w:color="auto"/>
                                                                                                                                                  </w:divBdr>
                                                                                                                                                  <w:divsChild>
                                                                                                                                                    <w:div w:id="2004621149">
                                                                                                                                                      <w:marLeft w:val="0"/>
                                                                                                                                                      <w:marRight w:val="0"/>
                                                                                                                                                      <w:marTop w:val="0"/>
                                                                                                                                                      <w:marBottom w:val="0"/>
                                                                                                                                                      <w:divBdr>
                                                                                                                                                        <w:top w:val="none" w:sz="0" w:space="0" w:color="auto"/>
                                                                                                                                                        <w:left w:val="none" w:sz="0" w:space="0" w:color="auto"/>
                                                                                                                                                        <w:bottom w:val="none" w:sz="0" w:space="0" w:color="auto"/>
                                                                                                                                                        <w:right w:val="none" w:sz="0" w:space="0" w:color="auto"/>
                                                                                                                                                      </w:divBdr>
                                                                                                                                                      <w:divsChild>
                                                                                                                                                        <w:div w:id="1610971541">
                                                                                                                                                          <w:marLeft w:val="0"/>
                                                                                                                                                          <w:marRight w:val="0"/>
                                                                                                                                                          <w:marTop w:val="0"/>
                                                                                                                                                          <w:marBottom w:val="0"/>
                                                                                                                                                          <w:divBdr>
                                                                                                                                                            <w:top w:val="none" w:sz="0" w:space="0" w:color="auto"/>
                                                                                                                                                            <w:left w:val="none" w:sz="0" w:space="0" w:color="auto"/>
                                                                                                                                                            <w:bottom w:val="none" w:sz="0" w:space="0" w:color="auto"/>
                                                                                                                                                            <w:right w:val="none" w:sz="0" w:space="0" w:color="auto"/>
                                                                                                                                                          </w:divBdr>
                                                                                                                                                          <w:divsChild>
                                                                                                                                                            <w:div w:id="1623416794">
                                                                                                                                                              <w:marLeft w:val="0"/>
                                                                                                                                                              <w:marRight w:val="0"/>
                                                                                                                                                              <w:marTop w:val="0"/>
                                                                                                                                                              <w:marBottom w:val="0"/>
                                                                                                                                                              <w:divBdr>
                                                                                                                                                                <w:top w:val="none" w:sz="0" w:space="0" w:color="auto"/>
                                                                                                                                                                <w:left w:val="none" w:sz="0" w:space="0" w:color="auto"/>
                                                                                                                                                                <w:bottom w:val="none" w:sz="0" w:space="0" w:color="auto"/>
                                                                                                                                                                <w:right w:val="none" w:sz="0" w:space="0" w:color="auto"/>
                                                                                                                                                              </w:divBdr>
                                                                                                                                                              <w:divsChild>
                                                                                                                                                                <w:div w:id="1013193501">
                                                                                                                                                                  <w:marLeft w:val="0"/>
                                                                                                                                                                  <w:marRight w:val="0"/>
                                                                                                                                                                  <w:marTop w:val="0"/>
                                                                                                                                                                  <w:marBottom w:val="0"/>
                                                                                                                                                                  <w:divBdr>
                                                                                                                                                                    <w:top w:val="none" w:sz="0" w:space="0" w:color="auto"/>
                                                                                                                                                                    <w:left w:val="none" w:sz="0" w:space="0" w:color="auto"/>
                                                                                                                                                                    <w:bottom w:val="none" w:sz="0" w:space="0" w:color="auto"/>
                                                                                                                                                                    <w:right w:val="none" w:sz="0" w:space="0" w:color="auto"/>
                                                                                                                                                                  </w:divBdr>
                                                                                                                                                                </w:div>
                                                                                                                                                                <w:div w:id="1202791215">
                                                                                                                                                                  <w:marLeft w:val="0"/>
                                                                                                                                                                  <w:marRight w:val="0"/>
                                                                                                                                                                  <w:marTop w:val="0"/>
                                                                                                                                                                  <w:marBottom w:val="0"/>
                                                                                                                                                                  <w:divBdr>
                                                                                                                                                                    <w:top w:val="none" w:sz="0" w:space="0" w:color="auto"/>
                                                                                                                                                                    <w:left w:val="none" w:sz="0" w:space="0" w:color="auto"/>
                                                                                                                                                                    <w:bottom w:val="none" w:sz="0" w:space="0" w:color="auto"/>
                                                                                                                                                                    <w:right w:val="none" w:sz="0" w:space="0" w:color="auto"/>
                                                                                                                                                                  </w:divBdr>
                                                                                                                                                                  <w:divsChild>
                                                                                                                                                                    <w:div w:id="2112120310">
                                                                                                                                                                      <w:marLeft w:val="0"/>
                                                                                                                                                                      <w:marRight w:val="0"/>
                                                                                                                                                                      <w:marTop w:val="0"/>
                                                                                                                                                                      <w:marBottom w:val="0"/>
                                                                                                                                                                      <w:divBdr>
                                                                                                                                                                        <w:top w:val="none" w:sz="0" w:space="0" w:color="auto"/>
                                                                                                                                                                        <w:left w:val="none" w:sz="0" w:space="0" w:color="auto"/>
                                                                                                                                                                        <w:bottom w:val="none" w:sz="0" w:space="0" w:color="auto"/>
                                                                                                                                                                        <w:right w:val="none" w:sz="0" w:space="0" w:color="auto"/>
                                                                                                                                                                      </w:divBdr>
                                                                                                                                                                      <w:divsChild>
                                                                                                                                                                        <w:div w:id="348222883">
                                                                                                                                                                          <w:marLeft w:val="0"/>
                                                                                                                                                                          <w:marRight w:val="0"/>
                                                                                                                                                                          <w:marTop w:val="0"/>
                                                                                                                                                                          <w:marBottom w:val="0"/>
                                                                                                                                                                          <w:divBdr>
                                                                                                                                                                            <w:top w:val="none" w:sz="0" w:space="0" w:color="auto"/>
                                                                                                                                                                            <w:left w:val="none" w:sz="0" w:space="0" w:color="auto"/>
                                                                                                                                                                            <w:bottom w:val="none" w:sz="0" w:space="0" w:color="auto"/>
                                                                                                                                                                            <w:right w:val="none" w:sz="0" w:space="0" w:color="auto"/>
                                                                                                                                                                          </w:divBdr>
                                                                                                                                                                        </w:div>
                                                                                                                                                                        <w:div w:id="656804967">
                                                                                                                                                                          <w:marLeft w:val="0"/>
                                                                                                                                                                          <w:marRight w:val="0"/>
                                                                                                                                                                          <w:marTop w:val="0"/>
                                                                                                                                                                          <w:marBottom w:val="0"/>
                                                                                                                                                                          <w:divBdr>
                                                                                                                                                                            <w:top w:val="none" w:sz="0" w:space="0" w:color="auto"/>
                                                                                                                                                                            <w:left w:val="none" w:sz="0" w:space="0" w:color="auto"/>
                                                                                                                                                                            <w:bottom w:val="none" w:sz="0" w:space="0" w:color="auto"/>
                                                                                                                                                                            <w:right w:val="none" w:sz="0" w:space="0" w:color="auto"/>
                                                                                                                                                                          </w:divBdr>
                                                                                                                                                                        </w:div>
                                                                                                                                                                        <w:div w:id="129902201">
                                                                                                                                                                          <w:marLeft w:val="0"/>
                                                                                                                                                                          <w:marRight w:val="0"/>
                                                                                                                                                                          <w:marTop w:val="0"/>
                                                                                                                                                                          <w:marBottom w:val="0"/>
                                                                                                                                                                          <w:divBdr>
                                                                                                                                                                            <w:top w:val="none" w:sz="0" w:space="0" w:color="auto"/>
                                                                                                                                                                            <w:left w:val="none" w:sz="0" w:space="0" w:color="auto"/>
                                                                                                                                                                            <w:bottom w:val="none" w:sz="0" w:space="0" w:color="auto"/>
                                                                                                                                                                            <w:right w:val="none" w:sz="0" w:space="0" w:color="auto"/>
                                                                                                                                                                          </w:divBdr>
                                                                                                                                                                          <w:divsChild>
                                                                                                                                                                            <w:div w:id="496698041">
                                                                                                                                                                              <w:marLeft w:val="0"/>
                                                                                                                                                                              <w:marRight w:val="0"/>
                                                                                                                                                                              <w:marTop w:val="0"/>
                                                                                                                                                                              <w:marBottom w:val="0"/>
                                                                                                                                                                              <w:divBdr>
                                                                                                                                                                                <w:top w:val="none" w:sz="0" w:space="0" w:color="auto"/>
                                                                                                                                                                                <w:left w:val="none" w:sz="0" w:space="0" w:color="auto"/>
                                                                                                                                                                                <w:bottom w:val="none" w:sz="0" w:space="0" w:color="auto"/>
                                                                                                                                                                                <w:right w:val="none" w:sz="0" w:space="0" w:color="auto"/>
                                                                                                                                                                              </w:divBdr>
                                                                                                                                                                              <w:divsChild>
                                                                                                                                                                                <w:div w:id="1444153719">
                                                                                                                                                                                  <w:marLeft w:val="0"/>
                                                                                                                                                                                  <w:marRight w:val="0"/>
                                                                                                                                                                                  <w:marTop w:val="0"/>
                                                                                                                                                                                  <w:marBottom w:val="0"/>
                                                                                                                                                                                  <w:divBdr>
                                                                                                                                                                                    <w:top w:val="none" w:sz="0" w:space="0" w:color="auto"/>
                                                                                                                                                                                    <w:left w:val="none" w:sz="0" w:space="0" w:color="auto"/>
                                                                                                                                                                                    <w:bottom w:val="none" w:sz="0" w:space="0" w:color="auto"/>
                                                                                                                                                                                    <w:right w:val="none" w:sz="0" w:space="0" w:color="auto"/>
                                                                                                                                                                                  </w:divBdr>
                                                                                                                                                                                  <w:divsChild>
                                                                                                                                                                                    <w:div w:id="2109617191">
                                                                                                                                                                                      <w:marLeft w:val="0"/>
                                                                                                                                                                                      <w:marRight w:val="0"/>
                                                                                                                                                                                      <w:marTop w:val="0"/>
                                                                                                                                                                                      <w:marBottom w:val="0"/>
                                                                                                                                                                                      <w:divBdr>
                                                                                                                                                                                        <w:top w:val="none" w:sz="0" w:space="0" w:color="auto"/>
                                                                                                                                                                                        <w:left w:val="none" w:sz="0" w:space="0" w:color="auto"/>
                                                                                                                                                                                        <w:bottom w:val="none" w:sz="0" w:space="0" w:color="auto"/>
                                                                                                                                                                                        <w:right w:val="none" w:sz="0" w:space="0" w:color="auto"/>
                                                                                                                                                                                      </w:divBdr>
                                                                                                                                                                                      <w:divsChild>
                                                                                                                                                                                        <w:div w:id="1605266293">
                                                                                                                                                                                          <w:marLeft w:val="0"/>
                                                                                                                                                                                          <w:marRight w:val="0"/>
                                                                                                                                                                                          <w:marTop w:val="0"/>
                                                                                                                                                                                          <w:marBottom w:val="0"/>
                                                                                                                                                                                          <w:divBdr>
                                                                                                                                                                                            <w:top w:val="none" w:sz="0" w:space="0" w:color="auto"/>
                                                                                                                                                                                            <w:left w:val="none" w:sz="0" w:space="0" w:color="auto"/>
                                                                                                                                                                                            <w:bottom w:val="none" w:sz="0" w:space="0" w:color="auto"/>
                                                                                                                                                                                            <w:right w:val="none" w:sz="0" w:space="0" w:color="auto"/>
                                                                                                                                                                                          </w:divBdr>
                                                                                                                                                                                        </w:div>
                                                                                                                                                                                        <w:div w:id="1422140737">
                                                                                                                                                                                          <w:marLeft w:val="0"/>
                                                                                                                                                                                          <w:marRight w:val="0"/>
                                                                                                                                                                                          <w:marTop w:val="0"/>
                                                                                                                                                                                          <w:marBottom w:val="0"/>
                                                                                                                                                                                          <w:divBdr>
                                                                                                                                                                                            <w:top w:val="none" w:sz="0" w:space="0" w:color="auto"/>
                                                                                                                                                                                            <w:left w:val="none" w:sz="0" w:space="0" w:color="auto"/>
                                                                                                                                                                                            <w:bottom w:val="none" w:sz="0" w:space="0" w:color="auto"/>
                                                                                                                                                                                            <w:right w:val="none" w:sz="0" w:space="0" w:color="auto"/>
                                                                                                                                                                                          </w:divBdr>
                                                                                                                                                                                          <w:divsChild>
                                                                                                                                                                                            <w:div w:id="1216427089">
                                                                                                                                                                                              <w:marLeft w:val="0"/>
                                                                                                                                                                                              <w:marRight w:val="0"/>
                                                                                                                                                                                              <w:marTop w:val="0"/>
                                                                                                                                                                                              <w:marBottom w:val="0"/>
                                                                                                                                                                                              <w:divBdr>
                                                                                                                                                                                                <w:top w:val="none" w:sz="0" w:space="0" w:color="auto"/>
                                                                                                                                                                                                <w:left w:val="none" w:sz="0" w:space="0" w:color="auto"/>
                                                                                                                                                                                                <w:bottom w:val="none" w:sz="0" w:space="0" w:color="auto"/>
                                                                                                                                                                                                <w:right w:val="none" w:sz="0" w:space="0" w:color="auto"/>
                                                                                                                                                                                              </w:divBdr>
                                                                                                                                                                                              <w:divsChild>
                                                                                                                                                                                                <w:div w:id="1806772770">
                                                                                                                                                                                                  <w:marLeft w:val="0"/>
                                                                                                                                                                                                  <w:marRight w:val="0"/>
                                                                                                                                                                                                  <w:marTop w:val="0"/>
                                                                                                                                                                                                  <w:marBottom w:val="0"/>
                                                                                                                                                                                                  <w:divBdr>
                                                                                                                                                                                                    <w:top w:val="none" w:sz="0" w:space="0" w:color="auto"/>
                                                                                                                                                                                                    <w:left w:val="none" w:sz="0" w:space="0" w:color="auto"/>
                                                                                                                                                                                                    <w:bottom w:val="none" w:sz="0" w:space="0" w:color="auto"/>
                                                                                                                                                                                                    <w:right w:val="none" w:sz="0" w:space="0" w:color="auto"/>
                                                                                                                                                                                                  </w:divBdr>
                                                                                                                                                                                                  <w:divsChild>
                                                                                                                                                                                                    <w:div w:id="328489392">
                                                                                                                                                                                                      <w:marLeft w:val="0"/>
                                                                                                                                                                                                      <w:marRight w:val="0"/>
                                                                                                                                                                                                      <w:marTop w:val="0"/>
                                                                                                                                                                                                      <w:marBottom w:val="0"/>
                                                                                                                                                                                                      <w:divBdr>
                                                                                                                                                                                                        <w:top w:val="none" w:sz="0" w:space="0" w:color="auto"/>
                                                                                                                                                                                                        <w:left w:val="none" w:sz="0" w:space="0" w:color="auto"/>
                                                                                                                                                                                                        <w:bottom w:val="none" w:sz="0" w:space="0" w:color="auto"/>
                                                                                                                                                                                                        <w:right w:val="none" w:sz="0" w:space="0" w:color="auto"/>
                                                                                                                                                                                                      </w:divBdr>
                                                                                                                                                                                                    </w:div>
                                                                                                                                                                                                    <w:div w:id="1144086393">
                                                                                                                                                                                                      <w:marLeft w:val="0"/>
                                                                                                                                                                                                      <w:marRight w:val="0"/>
                                                                                                                                                                                                      <w:marTop w:val="0"/>
                                                                                                                                                                                                      <w:marBottom w:val="0"/>
                                                                                                                                                                                                      <w:divBdr>
                                                                                                                                                                                                        <w:top w:val="none" w:sz="0" w:space="0" w:color="auto"/>
                                                                                                                                                                                                        <w:left w:val="none" w:sz="0" w:space="0" w:color="auto"/>
                                                                                                                                                                                                        <w:bottom w:val="none" w:sz="0" w:space="0" w:color="auto"/>
                                                                                                                                                                                                        <w:right w:val="none" w:sz="0" w:space="0" w:color="auto"/>
                                                                                                                                                                                                      </w:divBdr>
                                                                                                                                                                                                      <w:divsChild>
                                                                                                                                                                                                        <w:div w:id="351340794">
                                                                                                                                                                                                          <w:marLeft w:val="0"/>
                                                                                                                                                                                                          <w:marRight w:val="0"/>
                                                                                                                                                                                                          <w:marTop w:val="0"/>
                                                                                                                                                                                                          <w:marBottom w:val="0"/>
                                                                                                                                                                                                          <w:divBdr>
                                                                                                                                                                                                            <w:top w:val="none" w:sz="0" w:space="0" w:color="auto"/>
                                                                                                                                                                                                            <w:left w:val="none" w:sz="0" w:space="0" w:color="auto"/>
                                                                                                                                                                                                            <w:bottom w:val="none" w:sz="0" w:space="0" w:color="auto"/>
                                                                                                                                                                                                            <w:right w:val="none" w:sz="0" w:space="0" w:color="auto"/>
                                                                                                                                                                                                          </w:divBdr>
                                                                                                                                                                                                          <w:divsChild>
                                                                                                                                                                                                            <w:div w:id="2070375120">
                                                                                                                                                                                                              <w:marLeft w:val="0"/>
                                                                                                                                                                                                              <w:marRight w:val="0"/>
                                                                                                                                                                                                              <w:marTop w:val="0"/>
                                                                                                                                                                                                              <w:marBottom w:val="0"/>
                                                                                                                                                                                                              <w:divBdr>
                                                                                                                                                                                                                <w:top w:val="none" w:sz="0" w:space="0" w:color="auto"/>
                                                                                                                                                                                                                <w:left w:val="none" w:sz="0" w:space="0" w:color="auto"/>
                                                                                                                                                                                                                <w:bottom w:val="none" w:sz="0" w:space="0" w:color="auto"/>
                                                                                                                                                                                                                <w:right w:val="none" w:sz="0" w:space="0" w:color="auto"/>
                                                                                                                                                                                                              </w:divBdr>
                                                                                                                                                                                                              <w:divsChild>
                                                                                                                                                                                                                <w:div w:id="687604372">
                                                                                                                                                                                                                  <w:marLeft w:val="0"/>
                                                                                                                                                                                                                  <w:marRight w:val="0"/>
                                                                                                                                                                                                                  <w:marTop w:val="0"/>
                                                                                                                                                                                                                  <w:marBottom w:val="0"/>
                                                                                                                                                                                                                  <w:divBdr>
                                                                                                                                                                                                                    <w:top w:val="none" w:sz="0" w:space="0" w:color="auto"/>
                                                                                                                                                                                                                    <w:left w:val="none" w:sz="0" w:space="0" w:color="auto"/>
                                                                                                                                                                                                                    <w:bottom w:val="none" w:sz="0" w:space="0" w:color="auto"/>
                                                                                                                                                                                                                    <w:right w:val="none" w:sz="0" w:space="0" w:color="auto"/>
                                                                                                                                                                                                                  </w:divBdr>
                                                                                                                                                                                                                  <w:divsChild>
                                                                                                                                                                                                                    <w:div w:id="132258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73573934">
          <w:marLeft w:val="0"/>
          <w:marRight w:val="0"/>
          <w:marTop w:val="0"/>
          <w:marBottom w:val="0"/>
          <w:divBdr>
            <w:top w:val="none" w:sz="0" w:space="0" w:color="auto"/>
            <w:left w:val="none" w:sz="0" w:space="0" w:color="auto"/>
            <w:bottom w:val="none" w:sz="0" w:space="0" w:color="auto"/>
            <w:right w:val="none" w:sz="0" w:space="0" w:color="auto"/>
          </w:divBdr>
        </w:div>
      </w:divsChild>
    </w:div>
    <w:div w:id="1473059017">
      <w:bodyDiv w:val="1"/>
      <w:marLeft w:val="0"/>
      <w:marRight w:val="0"/>
      <w:marTop w:val="112"/>
      <w:marBottom w:val="0"/>
      <w:divBdr>
        <w:top w:val="none" w:sz="0" w:space="0" w:color="auto"/>
        <w:left w:val="none" w:sz="0" w:space="0" w:color="auto"/>
        <w:bottom w:val="none" w:sz="0" w:space="0" w:color="auto"/>
        <w:right w:val="none" w:sz="0" w:space="0" w:color="auto"/>
      </w:divBdr>
    </w:div>
    <w:div w:id="1499031641">
      <w:bodyDiv w:val="1"/>
      <w:marLeft w:val="0"/>
      <w:marRight w:val="0"/>
      <w:marTop w:val="0"/>
      <w:marBottom w:val="0"/>
      <w:divBdr>
        <w:top w:val="none" w:sz="0" w:space="0" w:color="auto"/>
        <w:left w:val="none" w:sz="0" w:space="0" w:color="auto"/>
        <w:bottom w:val="none" w:sz="0" w:space="0" w:color="auto"/>
        <w:right w:val="none" w:sz="0" w:space="0" w:color="auto"/>
      </w:divBdr>
    </w:div>
    <w:div w:id="1744328360">
      <w:bodyDiv w:val="1"/>
      <w:marLeft w:val="0"/>
      <w:marRight w:val="0"/>
      <w:marTop w:val="0"/>
      <w:marBottom w:val="0"/>
      <w:divBdr>
        <w:top w:val="none" w:sz="0" w:space="0" w:color="auto"/>
        <w:left w:val="none" w:sz="0" w:space="0" w:color="auto"/>
        <w:bottom w:val="none" w:sz="0" w:space="0" w:color="auto"/>
        <w:right w:val="none" w:sz="0" w:space="0" w:color="auto"/>
      </w:divBdr>
    </w:div>
    <w:div w:id="1840078441">
      <w:bodyDiv w:val="1"/>
      <w:marLeft w:val="0"/>
      <w:marRight w:val="0"/>
      <w:marTop w:val="0"/>
      <w:marBottom w:val="0"/>
      <w:divBdr>
        <w:top w:val="none" w:sz="0" w:space="0" w:color="auto"/>
        <w:left w:val="none" w:sz="0" w:space="0" w:color="auto"/>
        <w:bottom w:val="none" w:sz="0" w:space="0" w:color="auto"/>
        <w:right w:val="none" w:sz="0" w:space="0" w:color="auto"/>
      </w:divBdr>
    </w:div>
    <w:div w:id="1915311860">
      <w:bodyDiv w:val="1"/>
      <w:marLeft w:val="0"/>
      <w:marRight w:val="0"/>
      <w:marTop w:val="0"/>
      <w:marBottom w:val="0"/>
      <w:divBdr>
        <w:top w:val="none" w:sz="0" w:space="0" w:color="auto"/>
        <w:left w:val="none" w:sz="0" w:space="0" w:color="auto"/>
        <w:bottom w:val="none" w:sz="0" w:space="0" w:color="auto"/>
        <w:right w:val="none" w:sz="0" w:space="0" w:color="auto"/>
      </w:divBdr>
    </w:div>
    <w:div w:id="21214872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60.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50.png"/><Relationship Id="rId25" Type="http://schemas.openxmlformats.org/officeDocument/2006/relationships/image" Target="media/image13.png"/><Relationship Id="rId33"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png"/><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8.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00.png"/><Relationship Id="rId27" Type="http://schemas.openxmlformats.org/officeDocument/2006/relationships/image" Target="media/image15.png"/><Relationship Id="rId30" Type="http://schemas.openxmlformats.org/officeDocument/2006/relationships/chart" Target="charts/chart2.xml"/><Relationship Id="rId35" Type="http://schemas.openxmlformats.org/officeDocument/2006/relationships/fontTable" Target="fontTable.xml"/><Relationship Id="rId8"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32d49afd165b4a12/SU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32d49afd165b4a12/SU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32d49afd165b4a12/log/com.seazon.fo/2/log.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32d49afd165b4a12/log/com.naturalapps.notas/2/log.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TW" dirty="0" smtClean="0"/>
              <a:t>Natural</a:t>
            </a:r>
            <a:r>
              <a:rPr lang="en-US" altLang="zh-TW" baseline="0" dirty="0" smtClean="0"/>
              <a:t> Notes</a:t>
            </a:r>
            <a:endParaRPr lang="zh-TW" altLang="en-US" dirty="0"/>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barChart>
        <c:barDir val="bar"/>
        <c:grouping val="clustered"/>
        <c:varyColors val="0"/>
        <c:ser>
          <c:idx val="0"/>
          <c:order val="0"/>
          <c:tx>
            <c:strRef>
              <c:f>'com.naturalapps.notas'!$A$63</c:f>
              <c:strCache>
                <c:ptCount val="1"/>
                <c:pt idx="0">
                  <c:v>Trace</c:v>
                </c:pt>
              </c:strCache>
            </c:strRef>
          </c:tx>
          <c:spPr>
            <a:solidFill>
              <a:srgbClr val="00B0F0"/>
            </a:solidFill>
            <a:ln>
              <a:noFill/>
            </a:ln>
            <a:effectLst/>
          </c:spPr>
          <c:invertIfNegative val="0"/>
          <c:cat>
            <c:strRef>
              <c:f>'com.naturalapps.notas'!$B$61:$Z$61</c:f>
              <c:strCache>
                <c:ptCount val="24"/>
                <c:pt idx="0">
                  <c:v>&lt;intermediate_screen&gt;/&lt;back&gt;</c:v>
                </c:pt>
                <c:pt idx="1">
                  <c:v>&lt;intermediate_screen&gt;/APP_information</c:v>
                </c:pt>
                <c:pt idx="2">
                  <c:v>&lt;intermediate_screen&gt;/Configure</c:v>
                </c:pt>
                <c:pt idx="3">
                  <c:v>&lt;intermediate_screen&gt;/Others</c:v>
                </c:pt>
                <c:pt idx="4">
                  <c:v>APP_Information/&lt;back&gt;</c:v>
                </c:pt>
                <c:pt idx="5">
                  <c:v>APP_Information/Leave_screen</c:v>
                </c:pt>
                <c:pt idx="6">
                  <c:v>Configuration_screen/&lt;back&gt;</c:v>
                </c:pt>
                <c:pt idx="7">
                  <c:v>Configuration_screen/Leave_screen</c:v>
                </c:pt>
                <c:pt idx="8">
                  <c:v>Note/&lt;back&gt;</c:v>
                </c:pt>
                <c:pt idx="9">
                  <c:v>Note/&lt;text&gt;</c:v>
                </c:pt>
                <c:pt idx="10">
                  <c:v>Note/Leave_screen</c:v>
                </c:pt>
                <c:pt idx="11">
                  <c:v>Note/Save_note</c:v>
                </c:pt>
                <c:pt idx="12">
                  <c:v>Note/Select_text_field</c:v>
                </c:pt>
                <c:pt idx="13">
                  <c:v>Note_list/&lt;back&gt;</c:v>
                </c:pt>
                <c:pt idx="14">
                  <c:v>Note_list/&lt;intermediate&gt;</c:v>
                </c:pt>
                <c:pt idx="15">
                  <c:v>Note_list/Create_note</c:v>
                </c:pt>
                <c:pt idx="16">
                  <c:v>Note_list/Leave_screen</c:v>
                </c:pt>
                <c:pt idx="17">
                  <c:v>Note_list/Search_note</c:v>
                </c:pt>
                <c:pt idx="18">
                  <c:v>Save_query/No_and_leave_screen</c:v>
                </c:pt>
                <c:pt idx="19">
                  <c:v>Save_query/Yes_and_leave_screen</c:v>
                </c:pt>
                <c:pt idx="20">
                  <c:v>Search_query/&lt;back&gt;</c:v>
                </c:pt>
                <c:pt idx="21">
                  <c:v>Search_query/&lt;enter&gt;</c:v>
                </c:pt>
                <c:pt idx="22">
                  <c:v>Search_query/&lt;text&gt;</c:v>
                </c:pt>
                <c:pt idx="23">
                  <c:v>Search_query/Leave_screen</c:v>
                </c:pt>
              </c:strCache>
            </c:strRef>
          </c:cat>
          <c:val>
            <c:numRef>
              <c:f>'com.naturalapps.notas'!$B$63:$Z$63</c:f>
              <c:numCache>
                <c:formatCode>0.00%</c:formatCode>
                <c:ptCount val="25"/>
                <c:pt idx="0">
                  <c:v>0.33682373472949417</c:v>
                </c:pt>
                <c:pt idx="1">
                  <c:v>0.21989528795811447</c:v>
                </c:pt>
                <c:pt idx="2">
                  <c:v>0.33507853403141385</c:v>
                </c:pt>
                <c:pt idx="3">
                  <c:v>0.1082024432809774</c:v>
                </c:pt>
                <c:pt idx="4">
                  <c:v>0.79661016949152541</c:v>
                </c:pt>
                <c:pt idx="5">
                  <c:v>0.20338983050847456</c:v>
                </c:pt>
                <c:pt idx="6">
                  <c:v>0.69565217391304346</c:v>
                </c:pt>
                <c:pt idx="7">
                  <c:v>0.30434782608695654</c:v>
                </c:pt>
                <c:pt idx="8">
                  <c:v>0.2311212814645309</c:v>
                </c:pt>
                <c:pt idx="9">
                  <c:v>0.25286041189931352</c:v>
                </c:pt>
                <c:pt idx="10">
                  <c:v>0.15446224256292906</c:v>
                </c:pt>
                <c:pt idx="11">
                  <c:v>0.18764302059496568</c:v>
                </c:pt>
                <c:pt idx="12">
                  <c:v>0.17391304347826086</c:v>
                </c:pt>
                <c:pt idx="13">
                  <c:v>2.9515938606847696E-2</c:v>
                </c:pt>
                <c:pt idx="14">
                  <c:v>0.34297520661157027</c:v>
                </c:pt>
                <c:pt idx="15">
                  <c:v>0.23199527744982287</c:v>
                </c:pt>
                <c:pt idx="16">
                  <c:v>5.0177095631641085E-2</c:v>
                </c:pt>
                <c:pt idx="17">
                  <c:v>0.34533648170011805</c:v>
                </c:pt>
                <c:pt idx="18">
                  <c:v>0.4281345565749235</c:v>
                </c:pt>
                <c:pt idx="19">
                  <c:v>0.57186544342507639</c:v>
                </c:pt>
                <c:pt idx="20">
                  <c:v>0.15866209262435743</c:v>
                </c:pt>
                <c:pt idx="21">
                  <c:v>0.26243567753001829</c:v>
                </c:pt>
                <c:pt idx="22">
                  <c:v>0.43825042881646409</c:v>
                </c:pt>
                <c:pt idx="23">
                  <c:v>0.14065180102916008</c:v>
                </c:pt>
              </c:numCache>
            </c:numRef>
          </c:val>
        </c:ser>
        <c:ser>
          <c:idx val="2"/>
          <c:order val="1"/>
          <c:tx>
            <c:strRef>
              <c:f>'com.naturalapps.notas'!$A$67</c:f>
              <c:strCache>
                <c:ptCount val="1"/>
                <c:pt idx="0">
                  <c:v>Overlapped Model</c:v>
                </c:pt>
              </c:strCache>
            </c:strRef>
          </c:tx>
          <c:spPr>
            <a:solidFill>
              <a:srgbClr val="FF0000"/>
            </a:solidFill>
            <a:ln>
              <a:noFill/>
            </a:ln>
            <a:effectLst/>
          </c:spPr>
          <c:invertIfNegative val="0"/>
          <c:cat>
            <c:strRef>
              <c:f>'com.naturalapps.notas'!$B$61:$Z$61</c:f>
              <c:strCache>
                <c:ptCount val="24"/>
                <c:pt idx="0">
                  <c:v>&lt;intermediate_screen&gt;/&lt;back&gt;</c:v>
                </c:pt>
                <c:pt idx="1">
                  <c:v>&lt;intermediate_screen&gt;/APP_information</c:v>
                </c:pt>
                <c:pt idx="2">
                  <c:v>&lt;intermediate_screen&gt;/Configure</c:v>
                </c:pt>
                <c:pt idx="3">
                  <c:v>&lt;intermediate_screen&gt;/Others</c:v>
                </c:pt>
                <c:pt idx="4">
                  <c:v>APP_Information/&lt;back&gt;</c:v>
                </c:pt>
                <c:pt idx="5">
                  <c:v>APP_Information/Leave_screen</c:v>
                </c:pt>
                <c:pt idx="6">
                  <c:v>Configuration_screen/&lt;back&gt;</c:v>
                </c:pt>
                <c:pt idx="7">
                  <c:v>Configuration_screen/Leave_screen</c:v>
                </c:pt>
                <c:pt idx="8">
                  <c:v>Note/&lt;back&gt;</c:v>
                </c:pt>
                <c:pt idx="9">
                  <c:v>Note/&lt;text&gt;</c:v>
                </c:pt>
                <c:pt idx="10">
                  <c:v>Note/Leave_screen</c:v>
                </c:pt>
                <c:pt idx="11">
                  <c:v>Note/Save_note</c:v>
                </c:pt>
                <c:pt idx="12">
                  <c:v>Note/Select_text_field</c:v>
                </c:pt>
                <c:pt idx="13">
                  <c:v>Note_list/&lt;back&gt;</c:v>
                </c:pt>
                <c:pt idx="14">
                  <c:v>Note_list/&lt;intermediate&gt;</c:v>
                </c:pt>
                <c:pt idx="15">
                  <c:v>Note_list/Create_note</c:v>
                </c:pt>
                <c:pt idx="16">
                  <c:v>Note_list/Leave_screen</c:v>
                </c:pt>
                <c:pt idx="17">
                  <c:v>Note_list/Search_note</c:v>
                </c:pt>
                <c:pt idx="18">
                  <c:v>Save_query/No_and_leave_screen</c:v>
                </c:pt>
                <c:pt idx="19">
                  <c:v>Save_query/Yes_and_leave_screen</c:v>
                </c:pt>
                <c:pt idx="20">
                  <c:v>Search_query/&lt;back&gt;</c:v>
                </c:pt>
                <c:pt idx="21">
                  <c:v>Search_query/&lt;enter&gt;</c:v>
                </c:pt>
                <c:pt idx="22">
                  <c:v>Search_query/&lt;text&gt;</c:v>
                </c:pt>
                <c:pt idx="23">
                  <c:v>Search_query/Leave_screen</c:v>
                </c:pt>
              </c:strCache>
            </c:strRef>
          </c:cat>
          <c:val>
            <c:numRef>
              <c:f>'com.naturalapps.notas'!$B$67:$Z$67</c:f>
              <c:numCache>
                <c:formatCode>0.00%</c:formatCode>
                <c:ptCount val="25"/>
                <c:pt idx="0">
                  <c:v>0.33333333333333331</c:v>
                </c:pt>
                <c:pt idx="1">
                  <c:v>0.22222222222222221</c:v>
                </c:pt>
                <c:pt idx="2">
                  <c:v>0.33333333333333331</c:v>
                </c:pt>
                <c:pt idx="3">
                  <c:v>0.1111111111111111</c:v>
                </c:pt>
                <c:pt idx="4">
                  <c:v>0.8</c:v>
                </c:pt>
                <c:pt idx="5">
                  <c:v>0.2</c:v>
                </c:pt>
                <c:pt idx="6">
                  <c:v>0.6</c:v>
                </c:pt>
                <c:pt idx="7">
                  <c:v>0.4</c:v>
                </c:pt>
                <c:pt idx="8">
                  <c:v>0.24324324324324326</c:v>
                </c:pt>
                <c:pt idx="9">
                  <c:v>0.24324324324324326</c:v>
                </c:pt>
                <c:pt idx="10">
                  <c:v>0.16216216216216217</c:v>
                </c:pt>
                <c:pt idx="11">
                  <c:v>0.1891891891891892</c:v>
                </c:pt>
                <c:pt idx="12">
                  <c:v>0.16216216216216217</c:v>
                </c:pt>
                <c:pt idx="13">
                  <c:v>5.7142857142857141E-2</c:v>
                </c:pt>
                <c:pt idx="14">
                  <c:v>0.22857142857142856</c:v>
                </c:pt>
                <c:pt idx="15">
                  <c:v>0.25714285714285712</c:v>
                </c:pt>
                <c:pt idx="16">
                  <c:v>8.5714285714285715E-2</c:v>
                </c:pt>
                <c:pt idx="17">
                  <c:v>0.37142857142857144</c:v>
                </c:pt>
                <c:pt idx="18">
                  <c:v>0.42857142857142855</c:v>
                </c:pt>
                <c:pt idx="19">
                  <c:v>0.5714285714285714</c:v>
                </c:pt>
                <c:pt idx="20">
                  <c:v>0.16</c:v>
                </c:pt>
                <c:pt idx="21">
                  <c:v>0.24</c:v>
                </c:pt>
                <c:pt idx="22">
                  <c:v>0.44</c:v>
                </c:pt>
                <c:pt idx="23">
                  <c:v>0.16</c:v>
                </c:pt>
              </c:numCache>
            </c:numRef>
          </c:val>
        </c:ser>
        <c:dLbls>
          <c:showLegendKey val="0"/>
          <c:showVal val="0"/>
          <c:showCatName val="0"/>
          <c:showSerName val="0"/>
          <c:showPercent val="0"/>
          <c:showBubbleSize val="0"/>
        </c:dLbls>
        <c:gapWidth val="219"/>
        <c:axId val="203091184"/>
        <c:axId val="203091744"/>
        <c:extLst>
          <c:ext xmlns:c15="http://schemas.microsoft.com/office/drawing/2012/chart" uri="{02D57815-91ED-43cb-92C2-25804820EDAC}">
            <c15:filteredBarSeries>
              <c15:ser>
                <c:idx val="1"/>
                <c:order val="2"/>
                <c:tx>
                  <c:strRef>
                    <c:extLst>
                      <c:ext uri="{02D57815-91ED-43cb-92C2-25804820EDAC}">
                        <c15:formulaRef>
                          <c15:sqref>'com.naturalapps.notas'!$A$65</c15:sqref>
                        </c15:formulaRef>
                      </c:ext>
                    </c:extLst>
                    <c:strCache>
                      <c:ptCount val="1"/>
                      <c:pt idx="0">
                        <c:v>single percent</c:v>
                      </c:pt>
                    </c:strCache>
                  </c:strRef>
                </c:tx>
                <c:spPr>
                  <a:solidFill>
                    <a:schemeClr val="accent2"/>
                  </a:solidFill>
                  <a:ln>
                    <a:noFill/>
                  </a:ln>
                  <a:effectLst/>
                </c:spPr>
                <c:invertIfNegative val="0"/>
                <c:cat>
                  <c:strRef>
                    <c:extLst>
                      <c:ext uri="{02D57815-91ED-43cb-92C2-25804820EDAC}">
                        <c15:formulaRef>
                          <c15:sqref>'com.naturalapps.notas'!$B$61:$Z$61</c15:sqref>
                        </c15:formulaRef>
                      </c:ext>
                    </c:extLst>
                    <c:strCache>
                      <c:ptCount val="24"/>
                      <c:pt idx="0">
                        <c:v>&lt;intermediate_screen&gt;/&lt;back&gt;</c:v>
                      </c:pt>
                      <c:pt idx="1">
                        <c:v>&lt;intermediate_screen&gt;/APP_information</c:v>
                      </c:pt>
                      <c:pt idx="2">
                        <c:v>&lt;intermediate_screen&gt;/Configure</c:v>
                      </c:pt>
                      <c:pt idx="3">
                        <c:v>&lt;intermediate_screen&gt;/Others</c:v>
                      </c:pt>
                      <c:pt idx="4">
                        <c:v>APP_Information/&lt;back&gt;</c:v>
                      </c:pt>
                      <c:pt idx="5">
                        <c:v>APP_Information/Leave_screen</c:v>
                      </c:pt>
                      <c:pt idx="6">
                        <c:v>Configuration_screen/&lt;back&gt;</c:v>
                      </c:pt>
                      <c:pt idx="7">
                        <c:v>Configuration_screen/Leave_screen</c:v>
                      </c:pt>
                      <c:pt idx="8">
                        <c:v>Note/&lt;back&gt;</c:v>
                      </c:pt>
                      <c:pt idx="9">
                        <c:v>Note/&lt;text&gt;</c:v>
                      </c:pt>
                      <c:pt idx="10">
                        <c:v>Note/Leave_screen</c:v>
                      </c:pt>
                      <c:pt idx="11">
                        <c:v>Note/Save_note</c:v>
                      </c:pt>
                      <c:pt idx="12">
                        <c:v>Note/Select_text_field</c:v>
                      </c:pt>
                      <c:pt idx="13">
                        <c:v>Note_list/&lt;back&gt;</c:v>
                      </c:pt>
                      <c:pt idx="14">
                        <c:v>Note_list/&lt;intermediate&gt;</c:v>
                      </c:pt>
                      <c:pt idx="15">
                        <c:v>Note_list/Create_note</c:v>
                      </c:pt>
                      <c:pt idx="16">
                        <c:v>Note_list/Leave_screen</c:v>
                      </c:pt>
                      <c:pt idx="17">
                        <c:v>Note_list/Search_note</c:v>
                      </c:pt>
                      <c:pt idx="18">
                        <c:v>Save_query/No_and_leave_screen</c:v>
                      </c:pt>
                      <c:pt idx="19">
                        <c:v>Save_query/Yes_and_leave_screen</c:v>
                      </c:pt>
                      <c:pt idx="20">
                        <c:v>Search_query/&lt;back&gt;</c:v>
                      </c:pt>
                      <c:pt idx="21">
                        <c:v>Search_query/&lt;enter&gt;</c:v>
                      </c:pt>
                      <c:pt idx="22">
                        <c:v>Search_query/&lt;text&gt;</c:v>
                      </c:pt>
                      <c:pt idx="23">
                        <c:v>Search_query/Leave_screen</c:v>
                      </c:pt>
                    </c:strCache>
                  </c:strRef>
                </c:cat>
                <c:val>
                  <c:numRef>
                    <c:extLst>
                      <c:ext uri="{02D57815-91ED-43cb-92C2-25804820EDAC}">
                        <c15:formulaRef>
                          <c15:sqref>'com.naturalapps.notas'!$B$65:$Z$65</c15:sqref>
                        </c15:formulaRef>
                      </c:ext>
                    </c:extLst>
                    <c:numCache>
                      <c:formatCode>0.00%</c:formatCode>
                      <c:ptCount val="25"/>
                      <c:pt idx="0">
                        <c:v>0.16666666666666666</c:v>
                      </c:pt>
                      <c:pt idx="1">
                        <c:v>0.33333333333333331</c:v>
                      </c:pt>
                      <c:pt idx="2">
                        <c:v>0.33333333333333331</c:v>
                      </c:pt>
                      <c:pt idx="3">
                        <c:v>0.16666666666666666</c:v>
                      </c:pt>
                      <c:pt idx="4">
                        <c:v>0.5</c:v>
                      </c:pt>
                      <c:pt idx="5">
                        <c:v>0.5</c:v>
                      </c:pt>
                      <c:pt idx="6">
                        <c:v>0.5</c:v>
                      </c:pt>
                      <c:pt idx="7">
                        <c:v>0.5</c:v>
                      </c:pt>
                      <c:pt idx="8">
                        <c:v>0.16666666666666666</c:v>
                      </c:pt>
                      <c:pt idx="9">
                        <c:v>0.33333333333333331</c:v>
                      </c:pt>
                      <c:pt idx="10">
                        <c:v>0.16666666666666666</c:v>
                      </c:pt>
                      <c:pt idx="11">
                        <c:v>0.16666666666666666</c:v>
                      </c:pt>
                      <c:pt idx="12">
                        <c:v>0.16666666666666666</c:v>
                      </c:pt>
                      <c:pt idx="13">
                        <c:v>0.05</c:v>
                      </c:pt>
                      <c:pt idx="14">
                        <c:v>0.3</c:v>
                      </c:pt>
                      <c:pt idx="15">
                        <c:v>0.2</c:v>
                      </c:pt>
                      <c:pt idx="16">
                        <c:v>0.1</c:v>
                      </c:pt>
                      <c:pt idx="17">
                        <c:v>0.35</c:v>
                      </c:pt>
                      <c:pt idx="18">
                        <c:v>0.5</c:v>
                      </c:pt>
                      <c:pt idx="19">
                        <c:v>0.5</c:v>
                      </c:pt>
                      <c:pt idx="20">
                        <c:v>0.18181818181818182</c:v>
                      </c:pt>
                      <c:pt idx="21">
                        <c:v>0.36363636363636365</c:v>
                      </c:pt>
                      <c:pt idx="22">
                        <c:v>0.36363636363636365</c:v>
                      </c:pt>
                      <c:pt idx="23">
                        <c:v>9.0909090909090912E-2</c:v>
                      </c:pt>
                    </c:numCache>
                  </c:numRef>
                </c:val>
              </c15:ser>
            </c15:filteredBarSeries>
          </c:ext>
        </c:extLst>
      </c:barChart>
      <c:catAx>
        <c:axId val="20309118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203091744"/>
        <c:crosses val="autoZero"/>
        <c:auto val="1"/>
        <c:lblAlgn val="ctr"/>
        <c:lblOffset val="100"/>
        <c:noMultiLvlLbl val="0"/>
      </c:catAx>
      <c:valAx>
        <c:axId val="20309174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20309118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TW"/>
              <a:t>Fo File Manager</a:t>
            </a:r>
            <a:endParaRPr lang="zh-TW" altLang="en-US"/>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barChart>
        <c:barDir val="bar"/>
        <c:grouping val="clustered"/>
        <c:varyColors val="0"/>
        <c:ser>
          <c:idx val="0"/>
          <c:order val="0"/>
          <c:tx>
            <c:strRef>
              <c:f>'com.seazon.fo'!$A$63</c:f>
              <c:strCache>
                <c:ptCount val="1"/>
                <c:pt idx="0">
                  <c:v>Trace</c:v>
                </c:pt>
              </c:strCache>
            </c:strRef>
          </c:tx>
          <c:spPr>
            <a:solidFill>
              <a:schemeClr val="accent1"/>
            </a:solidFill>
            <a:ln>
              <a:noFill/>
            </a:ln>
            <a:effectLst/>
          </c:spPr>
          <c:invertIfNegative val="0"/>
          <c:cat>
            <c:strRef>
              <c:f>'com.seazon.fo'!$B$61:$Q$61</c:f>
              <c:strCache>
                <c:ptCount val="16"/>
                <c:pt idx="0">
                  <c:v>Folder/&lt;back&gt;</c:v>
                </c:pt>
                <c:pt idx="1">
                  <c:v>Folder/Change_folder</c:v>
                </c:pt>
                <c:pt idx="2">
                  <c:v>Folder/Create_folder</c:v>
                </c:pt>
                <c:pt idx="3">
                  <c:v>Folder/Leave_app</c:v>
                </c:pt>
                <c:pt idx="4">
                  <c:v>Folder/Others</c:v>
                </c:pt>
                <c:pt idx="5">
                  <c:v>Folder/Search_file_or_folder</c:v>
                </c:pt>
                <c:pt idx="6">
                  <c:v>Search_query/&lt;back&gt;</c:v>
                </c:pt>
                <c:pt idx="7">
                  <c:v>Search_query/&lt;text&gt;</c:v>
                </c:pt>
                <c:pt idx="8">
                  <c:v>Search_query/No_and_leave_screen</c:v>
                </c:pt>
                <c:pt idx="9">
                  <c:v>Search_query/Search_file_or_folder</c:v>
                </c:pt>
                <c:pt idx="10">
                  <c:v>Search_query/Yes_and_leave_screen</c:v>
                </c:pt>
                <c:pt idx="11">
                  <c:v>Create_query/&lt;back&gt;</c:v>
                </c:pt>
                <c:pt idx="12">
                  <c:v>Create_query/&lt;text&gt;</c:v>
                </c:pt>
                <c:pt idx="13">
                  <c:v>Create_query/Create_folder</c:v>
                </c:pt>
                <c:pt idx="14">
                  <c:v>Create_query/No_and_leave_screen</c:v>
                </c:pt>
                <c:pt idx="15">
                  <c:v>Create_query/Yes_and_leave_screen</c:v>
                </c:pt>
              </c:strCache>
            </c:strRef>
          </c:cat>
          <c:val>
            <c:numRef>
              <c:f>'com.seazon.fo'!$B$63:$Q$63</c:f>
              <c:numCache>
                <c:formatCode>0.00%</c:formatCode>
                <c:ptCount val="16"/>
                <c:pt idx="0">
                  <c:v>8.4661354581673318E-3</c:v>
                </c:pt>
                <c:pt idx="1">
                  <c:v>0.8127490039840638</c:v>
                </c:pt>
                <c:pt idx="2">
                  <c:v>2.1414342629482074E-2</c:v>
                </c:pt>
                <c:pt idx="3">
                  <c:v>1.2948207171314743E-2</c:v>
                </c:pt>
                <c:pt idx="4">
                  <c:v>4.3326693227091637E-2</c:v>
                </c:pt>
                <c:pt idx="5">
                  <c:v>0.10109561752988049</c:v>
                </c:pt>
                <c:pt idx="6">
                  <c:v>7.4820143884892096E-2</c:v>
                </c:pt>
                <c:pt idx="7">
                  <c:v>0.51942446043165469</c:v>
                </c:pt>
                <c:pt idx="8">
                  <c:v>7.1942446043165464E-2</c:v>
                </c:pt>
                <c:pt idx="9">
                  <c:v>0.24316546762589927</c:v>
                </c:pt>
                <c:pt idx="10">
                  <c:v>9.0647482014388492E-2</c:v>
                </c:pt>
                <c:pt idx="11">
                  <c:v>0.26446280991735538</c:v>
                </c:pt>
                <c:pt idx="12">
                  <c:v>7.43801652892562E-2</c:v>
                </c:pt>
                <c:pt idx="13">
                  <c:v>0.25619834710743805</c:v>
                </c:pt>
                <c:pt idx="14">
                  <c:v>0.23140495867768593</c:v>
                </c:pt>
                <c:pt idx="15">
                  <c:v>0.17355371900826447</c:v>
                </c:pt>
              </c:numCache>
            </c:numRef>
          </c:val>
        </c:ser>
        <c:ser>
          <c:idx val="1"/>
          <c:order val="1"/>
          <c:tx>
            <c:strRef>
              <c:f>'com.seazon.fo'!$A$67</c:f>
              <c:strCache>
                <c:ptCount val="1"/>
                <c:pt idx="0">
                  <c:v>Overlapped Model</c:v>
                </c:pt>
              </c:strCache>
            </c:strRef>
          </c:tx>
          <c:spPr>
            <a:solidFill>
              <a:srgbClr val="FF0000"/>
            </a:solidFill>
            <a:ln>
              <a:noFill/>
            </a:ln>
            <a:effectLst/>
          </c:spPr>
          <c:invertIfNegative val="0"/>
          <c:cat>
            <c:strRef>
              <c:f>'com.seazon.fo'!$B$61:$Q$61</c:f>
              <c:strCache>
                <c:ptCount val="16"/>
                <c:pt idx="0">
                  <c:v>Folder/&lt;back&gt;</c:v>
                </c:pt>
                <c:pt idx="1">
                  <c:v>Folder/Change_folder</c:v>
                </c:pt>
                <c:pt idx="2">
                  <c:v>Folder/Create_folder</c:v>
                </c:pt>
                <c:pt idx="3">
                  <c:v>Folder/Leave_app</c:v>
                </c:pt>
                <c:pt idx="4">
                  <c:v>Folder/Others</c:v>
                </c:pt>
                <c:pt idx="5">
                  <c:v>Folder/Search_file_or_folder</c:v>
                </c:pt>
                <c:pt idx="6">
                  <c:v>Search_query/&lt;back&gt;</c:v>
                </c:pt>
                <c:pt idx="7">
                  <c:v>Search_query/&lt;text&gt;</c:v>
                </c:pt>
                <c:pt idx="8">
                  <c:v>Search_query/No_and_leave_screen</c:v>
                </c:pt>
                <c:pt idx="9">
                  <c:v>Search_query/Search_file_or_folder</c:v>
                </c:pt>
                <c:pt idx="10">
                  <c:v>Search_query/Yes_and_leave_screen</c:v>
                </c:pt>
                <c:pt idx="11">
                  <c:v>Create_query/&lt;back&gt;</c:v>
                </c:pt>
                <c:pt idx="12">
                  <c:v>Create_query/&lt;text&gt;</c:v>
                </c:pt>
                <c:pt idx="13">
                  <c:v>Create_query/Create_folder</c:v>
                </c:pt>
                <c:pt idx="14">
                  <c:v>Create_query/No_and_leave_screen</c:v>
                </c:pt>
                <c:pt idx="15">
                  <c:v>Create_query/Yes_and_leave_screen</c:v>
                </c:pt>
              </c:strCache>
            </c:strRef>
          </c:cat>
          <c:val>
            <c:numRef>
              <c:f>'com.seazon.fo'!$B$67:$Q$67</c:f>
              <c:numCache>
                <c:formatCode>0.00%</c:formatCode>
                <c:ptCount val="16"/>
                <c:pt idx="0">
                  <c:v>0.15555555555555556</c:v>
                </c:pt>
                <c:pt idx="1">
                  <c:v>0.31111111111111112</c:v>
                </c:pt>
                <c:pt idx="2">
                  <c:v>0.26666666666666666</c:v>
                </c:pt>
                <c:pt idx="3">
                  <c:v>2.2222222222222223E-2</c:v>
                </c:pt>
                <c:pt idx="4">
                  <c:v>8.8888888888888892E-2</c:v>
                </c:pt>
                <c:pt idx="5">
                  <c:v>0.15555555555555556</c:v>
                </c:pt>
                <c:pt idx="6">
                  <c:v>7.6923076923076927E-2</c:v>
                </c:pt>
                <c:pt idx="7">
                  <c:v>0.38461538461538464</c:v>
                </c:pt>
                <c:pt idx="8">
                  <c:v>7.6923076923076927E-2</c:v>
                </c:pt>
                <c:pt idx="9">
                  <c:v>0.30769230769230771</c:v>
                </c:pt>
                <c:pt idx="10">
                  <c:v>0.15384615384615385</c:v>
                </c:pt>
                <c:pt idx="11">
                  <c:v>0.27272727272727271</c:v>
                </c:pt>
                <c:pt idx="12">
                  <c:v>9.0909090909090912E-2</c:v>
                </c:pt>
                <c:pt idx="13">
                  <c:v>0.27272727272727271</c:v>
                </c:pt>
                <c:pt idx="14">
                  <c:v>0.18181818181818182</c:v>
                </c:pt>
                <c:pt idx="15">
                  <c:v>0.18181818181818182</c:v>
                </c:pt>
              </c:numCache>
            </c:numRef>
          </c:val>
        </c:ser>
        <c:dLbls>
          <c:showLegendKey val="0"/>
          <c:showVal val="0"/>
          <c:showCatName val="0"/>
          <c:showSerName val="0"/>
          <c:showPercent val="0"/>
          <c:showBubbleSize val="0"/>
        </c:dLbls>
        <c:gapWidth val="182"/>
        <c:axId val="203094544"/>
        <c:axId val="203095104"/>
      </c:barChart>
      <c:catAx>
        <c:axId val="203094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203095104"/>
        <c:crosses val="autoZero"/>
        <c:auto val="1"/>
        <c:lblAlgn val="ctr"/>
        <c:lblOffset val="100"/>
        <c:noMultiLvlLbl val="0"/>
      </c:catAx>
      <c:valAx>
        <c:axId val="20309510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20309454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0" i="0" u="none" strike="noStrike" kern="1200" spc="0" baseline="0">
                <a:solidFill>
                  <a:schemeClr val="tx1">
                    <a:lumMod val="65000"/>
                    <a:lumOff val="35000"/>
                  </a:schemeClr>
                </a:solidFill>
                <a:latin typeface="+mn-lt"/>
                <a:ea typeface="+mn-ea"/>
                <a:cs typeface="+mn-cs"/>
              </a:defRPr>
            </a:pPr>
            <a:r>
              <a:rPr lang="en-US" altLang="zh-TW" sz="1800"/>
              <a:t>Fo File Manager</a:t>
            </a:r>
            <a:endParaRPr lang="zh-TW" altLang="en-US" sz="1800"/>
          </a:p>
        </c:rich>
      </c:tx>
      <c:layout/>
      <c:overlay val="0"/>
      <c:spPr>
        <a:noFill/>
        <a:ln>
          <a:noFill/>
        </a:ln>
        <a:effectLst/>
      </c:spPr>
      <c:txPr>
        <a:bodyPr rot="0" spcFirstLastPara="1" vertOverflow="ellipsis" vert="horz" wrap="square" anchor="ctr" anchorCtr="1"/>
        <a:lstStyle/>
        <a:p>
          <a:pPr>
            <a:defRPr sz="18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manualLayout>
          <c:layoutTarget val="inner"/>
          <c:xMode val="edge"/>
          <c:yMode val="edge"/>
          <c:x val="9.3803356082970135E-2"/>
          <c:y val="7.5941734320316742E-2"/>
          <c:w val="0.86694420107479475"/>
          <c:h val="0.74142258734518895"/>
        </c:manualLayout>
      </c:layout>
      <c:lineChart>
        <c:grouping val="standard"/>
        <c:varyColors val="0"/>
        <c:ser>
          <c:idx val="0"/>
          <c:order val="0"/>
          <c:tx>
            <c:strRef>
              <c:f>log!$C$1</c:f>
              <c:strCache>
                <c:ptCount val="1"/>
                <c:pt idx="0">
                  <c:v>Cumulated Steps</c:v>
                </c:pt>
              </c:strCache>
            </c:strRef>
          </c:tx>
          <c:spPr>
            <a:ln w="28575" cap="rnd">
              <a:solidFill>
                <a:schemeClr val="accent1"/>
              </a:solidFill>
              <a:round/>
            </a:ln>
            <a:effectLst/>
          </c:spPr>
          <c:marker>
            <c:symbol val="none"/>
          </c:marker>
          <c:cat>
            <c:numRef>
              <c:f>log!$A$2:$A$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cat>
          <c:val>
            <c:numRef>
              <c:f>log!$C$2:$C$101</c:f>
              <c:numCache>
                <c:formatCode>General</c:formatCode>
                <c:ptCount val="100"/>
                <c:pt idx="0">
                  <c:v>20</c:v>
                </c:pt>
                <c:pt idx="1">
                  <c:v>40</c:v>
                </c:pt>
                <c:pt idx="2">
                  <c:v>61</c:v>
                </c:pt>
                <c:pt idx="3">
                  <c:v>81</c:v>
                </c:pt>
                <c:pt idx="4">
                  <c:v>101</c:v>
                </c:pt>
                <c:pt idx="5">
                  <c:v>121</c:v>
                </c:pt>
                <c:pt idx="6">
                  <c:v>141</c:v>
                </c:pt>
                <c:pt idx="7">
                  <c:v>161</c:v>
                </c:pt>
                <c:pt idx="8">
                  <c:v>181</c:v>
                </c:pt>
                <c:pt idx="9">
                  <c:v>201</c:v>
                </c:pt>
                <c:pt idx="10">
                  <c:v>221</c:v>
                </c:pt>
                <c:pt idx="11">
                  <c:v>241</c:v>
                </c:pt>
                <c:pt idx="12">
                  <c:v>261</c:v>
                </c:pt>
                <c:pt idx="13">
                  <c:v>282</c:v>
                </c:pt>
                <c:pt idx="14">
                  <c:v>302</c:v>
                </c:pt>
                <c:pt idx="15">
                  <c:v>322</c:v>
                </c:pt>
                <c:pt idx="16">
                  <c:v>342</c:v>
                </c:pt>
                <c:pt idx="17">
                  <c:v>362</c:v>
                </c:pt>
                <c:pt idx="18">
                  <c:v>382</c:v>
                </c:pt>
                <c:pt idx="19">
                  <c:v>402</c:v>
                </c:pt>
                <c:pt idx="20">
                  <c:v>422</c:v>
                </c:pt>
                <c:pt idx="21">
                  <c:v>443</c:v>
                </c:pt>
                <c:pt idx="22">
                  <c:v>463</c:v>
                </c:pt>
                <c:pt idx="23">
                  <c:v>483</c:v>
                </c:pt>
                <c:pt idx="24">
                  <c:v>503</c:v>
                </c:pt>
                <c:pt idx="25">
                  <c:v>523</c:v>
                </c:pt>
                <c:pt idx="26">
                  <c:v>543</c:v>
                </c:pt>
                <c:pt idx="27">
                  <c:v>563</c:v>
                </c:pt>
                <c:pt idx="28">
                  <c:v>583</c:v>
                </c:pt>
                <c:pt idx="29">
                  <c:v>603</c:v>
                </c:pt>
                <c:pt idx="30">
                  <c:v>623</c:v>
                </c:pt>
                <c:pt idx="31">
                  <c:v>643</c:v>
                </c:pt>
                <c:pt idx="32">
                  <c:v>663</c:v>
                </c:pt>
                <c:pt idx="33">
                  <c:v>683</c:v>
                </c:pt>
                <c:pt idx="34">
                  <c:v>703</c:v>
                </c:pt>
                <c:pt idx="35">
                  <c:v>723</c:v>
                </c:pt>
                <c:pt idx="36">
                  <c:v>743</c:v>
                </c:pt>
                <c:pt idx="37">
                  <c:v>764</c:v>
                </c:pt>
                <c:pt idx="38">
                  <c:v>784</c:v>
                </c:pt>
                <c:pt idx="39">
                  <c:v>804</c:v>
                </c:pt>
                <c:pt idx="40">
                  <c:v>824</c:v>
                </c:pt>
                <c:pt idx="41">
                  <c:v>844</c:v>
                </c:pt>
                <c:pt idx="42">
                  <c:v>864</c:v>
                </c:pt>
                <c:pt idx="43">
                  <c:v>884</c:v>
                </c:pt>
                <c:pt idx="44">
                  <c:v>904</c:v>
                </c:pt>
                <c:pt idx="45">
                  <c:v>925</c:v>
                </c:pt>
                <c:pt idx="46">
                  <c:v>945</c:v>
                </c:pt>
                <c:pt idx="47">
                  <c:v>965</c:v>
                </c:pt>
                <c:pt idx="48">
                  <c:v>985</c:v>
                </c:pt>
                <c:pt idx="49">
                  <c:v>1005</c:v>
                </c:pt>
                <c:pt idx="50">
                  <c:v>1025</c:v>
                </c:pt>
                <c:pt idx="51">
                  <c:v>1045</c:v>
                </c:pt>
                <c:pt idx="52">
                  <c:v>1065</c:v>
                </c:pt>
                <c:pt idx="53">
                  <c:v>1086</c:v>
                </c:pt>
                <c:pt idx="54">
                  <c:v>1106</c:v>
                </c:pt>
                <c:pt idx="55">
                  <c:v>1126</c:v>
                </c:pt>
                <c:pt idx="56">
                  <c:v>1147</c:v>
                </c:pt>
                <c:pt idx="57">
                  <c:v>1168</c:v>
                </c:pt>
                <c:pt idx="58">
                  <c:v>1189</c:v>
                </c:pt>
                <c:pt idx="59">
                  <c:v>1209</c:v>
                </c:pt>
                <c:pt idx="60">
                  <c:v>1229</c:v>
                </c:pt>
                <c:pt idx="61">
                  <c:v>1250</c:v>
                </c:pt>
                <c:pt idx="62">
                  <c:v>1271</c:v>
                </c:pt>
                <c:pt idx="63">
                  <c:v>1292</c:v>
                </c:pt>
                <c:pt idx="64">
                  <c:v>1312</c:v>
                </c:pt>
                <c:pt idx="65">
                  <c:v>1332</c:v>
                </c:pt>
                <c:pt idx="66">
                  <c:v>1352</c:v>
                </c:pt>
                <c:pt idx="67">
                  <c:v>1372</c:v>
                </c:pt>
                <c:pt idx="68">
                  <c:v>1392</c:v>
                </c:pt>
                <c:pt idx="69">
                  <c:v>1412</c:v>
                </c:pt>
                <c:pt idx="70">
                  <c:v>1432</c:v>
                </c:pt>
                <c:pt idx="71">
                  <c:v>1452</c:v>
                </c:pt>
                <c:pt idx="72">
                  <c:v>1472</c:v>
                </c:pt>
                <c:pt idx="73">
                  <c:v>1492</c:v>
                </c:pt>
                <c:pt idx="74">
                  <c:v>1512</c:v>
                </c:pt>
                <c:pt idx="75">
                  <c:v>1532</c:v>
                </c:pt>
                <c:pt idx="76">
                  <c:v>1553</c:v>
                </c:pt>
                <c:pt idx="77">
                  <c:v>1573</c:v>
                </c:pt>
                <c:pt idx="78">
                  <c:v>1593</c:v>
                </c:pt>
                <c:pt idx="79">
                  <c:v>1613</c:v>
                </c:pt>
                <c:pt idx="80">
                  <c:v>1633</c:v>
                </c:pt>
                <c:pt idx="81">
                  <c:v>1653</c:v>
                </c:pt>
                <c:pt idx="82">
                  <c:v>1673</c:v>
                </c:pt>
                <c:pt idx="83">
                  <c:v>1693</c:v>
                </c:pt>
                <c:pt idx="84">
                  <c:v>1713</c:v>
                </c:pt>
                <c:pt idx="85">
                  <c:v>1733</c:v>
                </c:pt>
                <c:pt idx="86">
                  <c:v>1753</c:v>
                </c:pt>
                <c:pt idx="87">
                  <c:v>1773</c:v>
                </c:pt>
                <c:pt idx="88">
                  <c:v>1793</c:v>
                </c:pt>
                <c:pt idx="89">
                  <c:v>1813</c:v>
                </c:pt>
                <c:pt idx="90">
                  <c:v>1834</c:v>
                </c:pt>
                <c:pt idx="91">
                  <c:v>1854</c:v>
                </c:pt>
                <c:pt idx="92">
                  <c:v>1874</c:v>
                </c:pt>
                <c:pt idx="93">
                  <c:v>1894</c:v>
                </c:pt>
                <c:pt idx="94">
                  <c:v>1914</c:v>
                </c:pt>
                <c:pt idx="95">
                  <c:v>1934</c:v>
                </c:pt>
                <c:pt idx="96">
                  <c:v>1954</c:v>
                </c:pt>
                <c:pt idx="97">
                  <c:v>1974</c:v>
                </c:pt>
                <c:pt idx="98">
                  <c:v>1994</c:v>
                </c:pt>
                <c:pt idx="99">
                  <c:v>2014</c:v>
                </c:pt>
              </c:numCache>
            </c:numRef>
          </c:val>
          <c:smooth val="0"/>
        </c:ser>
        <c:ser>
          <c:idx val="1"/>
          <c:order val="1"/>
          <c:tx>
            <c:strRef>
              <c:f>log!$H$1</c:f>
              <c:strCache>
                <c:ptCount val="1"/>
                <c:pt idx="0">
                  <c:v>Random Action</c:v>
                </c:pt>
              </c:strCache>
            </c:strRef>
          </c:tx>
          <c:spPr>
            <a:ln w="28575" cap="rnd">
              <a:solidFill>
                <a:srgbClr val="FF0000"/>
              </a:solidFill>
              <a:round/>
            </a:ln>
            <a:effectLst/>
          </c:spPr>
          <c:marker>
            <c:symbol val="none"/>
          </c:marker>
          <c:cat>
            <c:numRef>
              <c:f>log!$A$2:$A$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cat>
          <c:val>
            <c:numRef>
              <c:f>log!$H$2:$H$101</c:f>
              <c:numCache>
                <c:formatCode>General</c:formatCode>
                <c:ptCount val="100"/>
                <c:pt idx="0">
                  <c:v>11</c:v>
                </c:pt>
                <c:pt idx="1">
                  <c:v>30</c:v>
                </c:pt>
                <c:pt idx="2">
                  <c:v>48</c:v>
                </c:pt>
                <c:pt idx="3">
                  <c:v>65</c:v>
                </c:pt>
                <c:pt idx="4">
                  <c:v>72</c:v>
                </c:pt>
                <c:pt idx="5">
                  <c:v>86</c:v>
                </c:pt>
                <c:pt idx="6">
                  <c:v>88</c:v>
                </c:pt>
                <c:pt idx="7">
                  <c:v>101</c:v>
                </c:pt>
                <c:pt idx="8">
                  <c:v>105</c:v>
                </c:pt>
                <c:pt idx="9">
                  <c:v>108</c:v>
                </c:pt>
                <c:pt idx="10">
                  <c:v>112</c:v>
                </c:pt>
                <c:pt idx="11">
                  <c:v>119</c:v>
                </c:pt>
                <c:pt idx="12">
                  <c:v>132</c:v>
                </c:pt>
                <c:pt idx="13">
                  <c:v>139</c:v>
                </c:pt>
                <c:pt idx="14">
                  <c:v>147</c:v>
                </c:pt>
                <c:pt idx="15">
                  <c:v>162</c:v>
                </c:pt>
                <c:pt idx="16">
                  <c:v>176</c:v>
                </c:pt>
                <c:pt idx="17">
                  <c:v>182</c:v>
                </c:pt>
                <c:pt idx="18">
                  <c:v>195</c:v>
                </c:pt>
                <c:pt idx="19">
                  <c:v>203</c:v>
                </c:pt>
                <c:pt idx="20">
                  <c:v>210</c:v>
                </c:pt>
                <c:pt idx="21">
                  <c:v>219</c:v>
                </c:pt>
                <c:pt idx="22">
                  <c:v>223</c:v>
                </c:pt>
                <c:pt idx="23">
                  <c:v>228</c:v>
                </c:pt>
                <c:pt idx="24">
                  <c:v>230</c:v>
                </c:pt>
                <c:pt idx="25">
                  <c:v>246</c:v>
                </c:pt>
                <c:pt idx="26">
                  <c:v>252</c:v>
                </c:pt>
                <c:pt idx="27">
                  <c:v>254</c:v>
                </c:pt>
                <c:pt idx="28">
                  <c:v>266</c:v>
                </c:pt>
                <c:pt idx="29">
                  <c:v>266</c:v>
                </c:pt>
                <c:pt idx="30">
                  <c:v>272</c:v>
                </c:pt>
                <c:pt idx="31">
                  <c:v>285</c:v>
                </c:pt>
                <c:pt idx="32">
                  <c:v>287</c:v>
                </c:pt>
                <c:pt idx="33">
                  <c:v>301</c:v>
                </c:pt>
                <c:pt idx="34">
                  <c:v>312</c:v>
                </c:pt>
                <c:pt idx="35">
                  <c:v>316</c:v>
                </c:pt>
                <c:pt idx="36">
                  <c:v>326</c:v>
                </c:pt>
                <c:pt idx="37">
                  <c:v>336</c:v>
                </c:pt>
                <c:pt idx="38">
                  <c:v>338</c:v>
                </c:pt>
                <c:pt idx="39">
                  <c:v>341</c:v>
                </c:pt>
                <c:pt idx="40">
                  <c:v>351</c:v>
                </c:pt>
                <c:pt idx="41">
                  <c:v>360</c:v>
                </c:pt>
                <c:pt idx="42">
                  <c:v>371</c:v>
                </c:pt>
                <c:pt idx="43">
                  <c:v>384</c:v>
                </c:pt>
                <c:pt idx="44">
                  <c:v>390</c:v>
                </c:pt>
                <c:pt idx="45">
                  <c:v>404</c:v>
                </c:pt>
                <c:pt idx="46">
                  <c:v>415</c:v>
                </c:pt>
                <c:pt idx="47">
                  <c:v>420</c:v>
                </c:pt>
                <c:pt idx="48">
                  <c:v>427</c:v>
                </c:pt>
                <c:pt idx="49">
                  <c:v>442</c:v>
                </c:pt>
                <c:pt idx="50">
                  <c:v>456</c:v>
                </c:pt>
                <c:pt idx="51">
                  <c:v>458</c:v>
                </c:pt>
                <c:pt idx="52">
                  <c:v>470</c:v>
                </c:pt>
                <c:pt idx="53">
                  <c:v>486</c:v>
                </c:pt>
                <c:pt idx="54">
                  <c:v>493</c:v>
                </c:pt>
                <c:pt idx="55">
                  <c:v>500</c:v>
                </c:pt>
                <c:pt idx="56">
                  <c:v>515</c:v>
                </c:pt>
                <c:pt idx="57">
                  <c:v>527</c:v>
                </c:pt>
                <c:pt idx="58">
                  <c:v>537</c:v>
                </c:pt>
                <c:pt idx="59">
                  <c:v>547</c:v>
                </c:pt>
                <c:pt idx="60">
                  <c:v>554</c:v>
                </c:pt>
                <c:pt idx="61">
                  <c:v>572</c:v>
                </c:pt>
                <c:pt idx="62">
                  <c:v>584</c:v>
                </c:pt>
                <c:pt idx="63">
                  <c:v>598</c:v>
                </c:pt>
                <c:pt idx="64">
                  <c:v>617</c:v>
                </c:pt>
                <c:pt idx="65">
                  <c:v>630</c:v>
                </c:pt>
                <c:pt idx="66">
                  <c:v>647</c:v>
                </c:pt>
                <c:pt idx="67">
                  <c:v>662</c:v>
                </c:pt>
                <c:pt idx="68">
                  <c:v>677</c:v>
                </c:pt>
                <c:pt idx="69">
                  <c:v>690</c:v>
                </c:pt>
                <c:pt idx="70">
                  <c:v>699</c:v>
                </c:pt>
                <c:pt idx="71">
                  <c:v>714</c:v>
                </c:pt>
                <c:pt idx="72">
                  <c:v>726</c:v>
                </c:pt>
                <c:pt idx="73">
                  <c:v>732</c:v>
                </c:pt>
                <c:pt idx="74">
                  <c:v>743</c:v>
                </c:pt>
                <c:pt idx="75">
                  <c:v>744</c:v>
                </c:pt>
                <c:pt idx="76">
                  <c:v>744</c:v>
                </c:pt>
                <c:pt idx="77">
                  <c:v>760</c:v>
                </c:pt>
                <c:pt idx="78">
                  <c:v>767</c:v>
                </c:pt>
                <c:pt idx="79">
                  <c:v>784</c:v>
                </c:pt>
                <c:pt idx="80">
                  <c:v>794</c:v>
                </c:pt>
                <c:pt idx="81">
                  <c:v>798</c:v>
                </c:pt>
                <c:pt idx="82">
                  <c:v>802</c:v>
                </c:pt>
                <c:pt idx="83">
                  <c:v>814</c:v>
                </c:pt>
                <c:pt idx="84">
                  <c:v>824</c:v>
                </c:pt>
                <c:pt idx="85">
                  <c:v>843</c:v>
                </c:pt>
                <c:pt idx="86">
                  <c:v>855</c:v>
                </c:pt>
                <c:pt idx="87">
                  <c:v>859</c:v>
                </c:pt>
                <c:pt idx="88">
                  <c:v>868</c:v>
                </c:pt>
                <c:pt idx="89">
                  <c:v>875</c:v>
                </c:pt>
                <c:pt idx="90">
                  <c:v>884</c:v>
                </c:pt>
                <c:pt idx="91">
                  <c:v>900</c:v>
                </c:pt>
                <c:pt idx="92">
                  <c:v>911</c:v>
                </c:pt>
                <c:pt idx="93">
                  <c:v>921</c:v>
                </c:pt>
                <c:pt idx="94">
                  <c:v>933</c:v>
                </c:pt>
                <c:pt idx="95">
                  <c:v>942</c:v>
                </c:pt>
                <c:pt idx="96">
                  <c:v>958</c:v>
                </c:pt>
                <c:pt idx="97">
                  <c:v>974</c:v>
                </c:pt>
                <c:pt idx="98">
                  <c:v>981</c:v>
                </c:pt>
                <c:pt idx="99">
                  <c:v>984</c:v>
                </c:pt>
              </c:numCache>
            </c:numRef>
          </c:val>
          <c:smooth val="0"/>
        </c:ser>
        <c:dLbls>
          <c:showLegendKey val="0"/>
          <c:showVal val="0"/>
          <c:showCatName val="0"/>
          <c:showSerName val="0"/>
          <c:showPercent val="0"/>
          <c:showBubbleSize val="0"/>
        </c:dLbls>
        <c:smooth val="0"/>
        <c:axId val="203097904"/>
        <c:axId val="203098464"/>
      </c:lineChart>
      <c:catAx>
        <c:axId val="2030979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Trace</a:t>
                </a:r>
                <a:endParaRPr lang="zh-TW" altLang="en-US"/>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203098464"/>
        <c:crosses val="autoZero"/>
        <c:auto val="1"/>
        <c:lblAlgn val="ctr"/>
        <c:lblOffset val="100"/>
        <c:tickLblSkip val="10"/>
        <c:noMultiLvlLbl val="0"/>
      </c:catAx>
      <c:valAx>
        <c:axId val="203098464"/>
        <c:scaling>
          <c:orientation val="minMax"/>
          <c:max val="22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20309790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0" i="0" u="none" strike="noStrike" kern="1200" spc="0" baseline="0">
                <a:solidFill>
                  <a:schemeClr val="tx1">
                    <a:lumMod val="65000"/>
                    <a:lumOff val="35000"/>
                  </a:schemeClr>
                </a:solidFill>
                <a:latin typeface="+mn-lt"/>
                <a:ea typeface="+mn-ea"/>
                <a:cs typeface="+mn-cs"/>
              </a:defRPr>
            </a:pPr>
            <a:r>
              <a:rPr lang="en-US" altLang="zh-TW" sz="1800"/>
              <a:t>Natural</a:t>
            </a:r>
            <a:r>
              <a:rPr lang="en-US" altLang="zh-TW" sz="1800" baseline="0"/>
              <a:t> Notes</a:t>
            </a:r>
            <a:endParaRPr lang="zh-TW" altLang="en-US" sz="1800"/>
          </a:p>
        </c:rich>
      </c:tx>
      <c:layout/>
      <c:overlay val="0"/>
      <c:spPr>
        <a:noFill/>
        <a:ln>
          <a:noFill/>
        </a:ln>
        <a:effectLst/>
      </c:spPr>
      <c:txPr>
        <a:bodyPr rot="0" spcFirstLastPara="1" vertOverflow="ellipsis" vert="horz" wrap="square" anchor="ctr" anchorCtr="1"/>
        <a:lstStyle/>
        <a:p>
          <a:pPr>
            <a:defRPr sz="18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manualLayout>
          <c:layoutTarget val="inner"/>
          <c:xMode val="edge"/>
          <c:yMode val="edge"/>
          <c:x val="9.2849190327008863E-2"/>
          <c:y val="7.322710956802625E-2"/>
          <c:w val="0.87628445040315173"/>
          <c:h val="0.74920009413549138"/>
        </c:manualLayout>
      </c:layout>
      <c:lineChart>
        <c:grouping val="standard"/>
        <c:varyColors val="0"/>
        <c:ser>
          <c:idx val="0"/>
          <c:order val="0"/>
          <c:tx>
            <c:strRef>
              <c:f>log!$C$1</c:f>
              <c:strCache>
                <c:ptCount val="1"/>
                <c:pt idx="0">
                  <c:v>Cumulated Steps</c:v>
                </c:pt>
              </c:strCache>
            </c:strRef>
          </c:tx>
          <c:spPr>
            <a:ln w="28575" cap="rnd">
              <a:solidFill>
                <a:schemeClr val="accent1"/>
              </a:solidFill>
              <a:round/>
            </a:ln>
            <a:effectLst/>
          </c:spPr>
          <c:marker>
            <c:symbol val="none"/>
          </c:marker>
          <c:cat>
            <c:numRef>
              <c:f>log!$A$2:$A$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cat>
          <c:val>
            <c:numRef>
              <c:f>log!$C$2:$C$101</c:f>
              <c:numCache>
                <c:formatCode>General</c:formatCode>
                <c:ptCount val="100"/>
                <c:pt idx="0">
                  <c:v>20</c:v>
                </c:pt>
                <c:pt idx="1">
                  <c:v>40</c:v>
                </c:pt>
                <c:pt idx="2">
                  <c:v>60</c:v>
                </c:pt>
                <c:pt idx="3">
                  <c:v>80</c:v>
                </c:pt>
                <c:pt idx="4">
                  <c:v>100</c:v>
                </c:pt>
                <c:pt idx="5">
                  <c:v>120</c:v>
                </c:pt>
                <c:pt idx="6">
                  <c:v>140</c:v>
                </c:pt>
                <c:pt idx="7">
                  <c:v>160</c:v>
                </c:pt>
                <c:pt idx="8">
                  <c:v>180</c:v>
                </c:pt>
                <c:pt idx="9">
                  <c:v>200</c:v>
                </c:pt>
                <c:pt idx="10">
                  <c:v>220</c:v>
                </c:pt>
                <c:pt idx="11">
                  <c:v>240</c:v>
                </c:pt>
                <c:pt idx="12">
                  <c:v>260</c:v>
                </c:pt>
                <c:pt idx="13">
                  <c:v>280</c:v>
                </c:pt>
                <c:pt idx="14">
                  <c:v>300</c:v>
                </c:pt>
                <c:pt idx="15">
                  <c:v>320</c:v>
                </c:pt>
                <c:pt idx="16">
                  <c:v>340</c:v>
                </c:pt>
                <c:pt idx="17">
                  <c:v>360</c:v>
                </c:pt>
                <c:pt idx="18">
                  <c:v>380</c:v>
                </c:pt>
                <c:pt idx="19">
                  <c:v>400</c:v>
                </c:pt>
                <c:pt idx="20">
                  <c:v>420</c:v>
                </c:pt>
                <c:pt idx="21">
                  <c:v>440</c:v>
                </c:pt>
                <c:pt idx="22">
                  <c:v>460</c:v>
                </c:pt>
                <c:pt idx="23">
                  <c:v>480</c:v>
                </c:pt>
                <c:pt idx="24">
                  <c:v>500</c:v>
                </c:pt>
                <c:pt idx="25">
                  <c:v>520</c:v>
                </c:pt>
                <c:pt idx="26">
                  <c:v>540</c:v>
                </c:pt>
                <c:pt idx="27">
                  <c:v>560</c:v>
                </c:pt>
                <c:pt idx="28">
                  <c:v>580</c:v>
                </c:pt>
                <c:pt idx="29">
                  <c:v>600</c:v>
                </c:pt>
                <c:pt idx="30">
                  <c:v>620</c:v>
                </c:pt>
                <c:pt idx="31">
                  <c:v>640</c:v>
                </c:pt>
                <c:pt idx="32">
                  <c:v>660</c:v>
                </c:pt>
                <c:pt idx="33">
                  <c:v>680</c:v>
                </c:pt>
                <c:pt idx="34">
                  <c:v>700</c:v>
                </c:pt>
                <c:pt idx="35">
                  <c:v>720</c:v>
                </c:pt>
                <c:pt idx="36">
                  <c:v>740</c:v>
                </c:pt>
                <c:pt idx="37">
                  <c:v>760</c:v>
                </c:pt>
                <c:pt idx="38">
                  <c:v>780</c:v>
                </c:pt>
                <c:pt idx="39">
                  <c:v>800</c:v>
                </c:pt>
                <c:pt idx="40">
                  <c:v>820</c:v>
                </c:pt>
                <c:pt idx="41">
                  <c:v>840</c:v>
                </c:pt>
                <c:pt idx="42">
                  <c:v>860</c:v>
                </c:pt>
                <c:pt idx="43">
                  <c:v>880</c:v>
                </c:pt>
                <c:pt idx="44">
                  <c:v>900</c:v>
                </c:pt>
                <c:pt idx="45">
                  <c:v>920</c:v>
                </c:pt>
                <c:pt idx="46">
                  <c:v>940</c:v>
                </c:pt>
                <c:pt idx="47">
                  <c:v>960</c:v>
                </c:pt>
                <c:pt idx="48">
                  <c:v>980</c:v>
                </c:pt>
                <c:pt idx="49">
                  <c:v>1000</c:v>
                </c:pt>
                <c:pt idx="50">
                  <c:v>1020</c:v>
                </c:pt>
                <c:pt idx="51">
                  <c:v>1040</c:v>
                </c:pt>
                <c:pt idx="52">
                  <c:v>1060</c:v>
                </c:pt>
                <c:pt idx="53">
                  <c:v>1080</c:v>
                </c:pt>
                <c:pt idx="54">
                  <c:v>1100</c:v>
                </c:pt>
                <c:pt idx="55">
                  <c:v>1120</c:v>
                </c:pt>
                <c:pt idx="56">
                  <c:v>1140</c:v>
                </c:pt>
                <c:pt idx="57">
                  <c:v>1160</c:v>
                </c:pt>
                <c:pt idx="58">
                  <c:v>1180</c:v>
                </c:pt>
                <c:pt idx="59">
                  <c:v>1200</c:v>
                </c:pt>
                <c:pt idx="60">
                  <c:v>1220</c:v>
                </c:pt>
                <c:pt idx="61">
                  <c:v>1240</c:v>
                </c:pt>
                <c:pt idx="62">
                  <c:v>1260</c:v>
                </c:pt>
                <c:pt idx="63">
                  <c:v>1280</c:v>
                </c:pt>
                <c:pt idx="64">
                  <c:v>1300</c:v>
                </c:pt>
                <c:pt idx="65">
                  <c:v>1320</c:v>
                </c:pt>
                <c:pt idx="66">
                  <c:v>1340</c:v>
                </c:pt>
                <c:pt idx="67">
                  <c:v>1360</c:v>
                </c:pt>
                <c:pt idx="68">
                  <c:v>1380</c:v>
                </c:pt>
                <c:pt idx="69">
                  <c:v>1400</c:v>
                </c:pt>
                <c:pt idx="70">
                  <c:v>1420</c:v>
                </c:pt>
                <c:pt idx="71">
                  <c:v>1440</c:v>
                </c:pt>
                <c:pt idx="72">
                  <c:v>1460</c:v>
                </c:pt>
                <c:pt idx="73">
                  <c:v>1480</c:v>
                </c:pt>
                <c:pt idx="74">
                  <c:v>1500</c:v>
                </c:pt>
                <c:pt idx="75">
                  <c:v>1520</c:v>
                </c:pt>
                <c:pt idx="76">
                  <c:v>1540</c:v>
                </c:pt>
                <c:pt idx="77">
                  <c:v>1560</c:v>
                </c:pt>
                <c:pt idx="78">
                  <c:v>1580</c:v>
                </c:pt>
                <c:pt idx="79">
                  <c:v>1600</c:v>
                </c:pt>
                <c:pt idx="80">
                  <c:v>1620</c:v>
                </c:pt>
                <c:pt idx="81">
                  <c:v>1640</c:v>
                </c:pt>
                <c:pt idx="82">
                  <c:v>1660</c:v>
                </c:pt>
                <c:pt idx="83">
                  <c:v>1680</c:v>
                </c:pt>
                <c:pt idx="84">
                  <c:v>1700</c:v>
                </c:pt>
                <c:pt idx="85">
                  <c:v>1720</c:v>
                </c:pt>
                <c:pt idx="86">
                  <c:v>1740</c:v>
                </c:pt>
                <c:pt idx="87">
                  <c:v>1760</c:v>
                </c:pt>
                <c:pt idx="88">
                  <c:v>1780</c:v>
                </c:pt>
                <c:pt idx="89">
                  <c:v>1800</c:v>
                </c:pt>
                <c:pt idx="90">
                  <c:v>1820</c:v>
                </c:pt>
                <c:pt idx="91">
                  <c:v>1840</c:v>
                </c:pt>
                <c:pt idx="92">
                  <c:v>1860</c:v>
                </c:pt>
                <c:pt idx="93">
                  <c:v>1880</c:v>
                </c:pt>
                <c:pt idx="94">
                  <c:v>1900</c:v>
                </c:pt>
                <c:pt idx="95">
                  <c:v>1920</c:v>
                </c:pt>
                <c:pt idx="96">
                  <c:v>1940</c:v>
                </c:pt>
                <c:pt idx="97">
                  <c:v>1960</c:v>
                </c:pt>
                <c:pt idx="98">
                  <c:v>1980</c:v>
                </c:pt>
                <c:pt idx="99">
                  <c:v>2000</c:v>
                </c:pt>
              </c:numCache>
            </c:numRef>
          </c:val>
          <c:smooth val="0"/>
        </c:ser>
        <c:ser>
          <c:idx val="1"/>
          <c:order val="1"/>
          <c:tx>
            <c:strRef>
              <c:f>log!$H$1</c:f>
              <c:strCache>
                <c:ptCount val="1"/>
                <c:pt idx="0">
                  <c:v>Random Action</c:v>
                </c:pt>
              </c:strCache>
            </c:strRef>
          </c:tx>
          <c:spPr>
            <a:ln w="28575" cap="rnd">
              <a:solidFill>
                <a:srgbClr val="FF0000"/>
              </a:solidFill>
              <a:round/>
            </a:ln>
            <a:effectLst/>
          </c:spPr>
          <c:marker>
            <c:symbol val="none"/>
          </c:marker>
          <c:cat>
            <c:numRef>
              <c:f>log!$A$2:$A$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cat>
          <c:val>
            <c:numRef>
              <c:f>log!$H$2:$H$101</c:f>
              <c:numCache>
                <c:formatCode>General</c:formatCode>
                <c:ptCount val="100"/>
                <c:pt idx="0">
                  <c:v>1</c:v>
                </c:pt>
                <c:pt idx="1">
                  <c:v>1</c:v>
                </c:pt>
                <c:pt idx="2">
                  <c:v>1</c:v>
                </c:pt>
                <c:pt idx="3">
                  <c:v>1</c:v>
                </c:pt>
                <c:pt idx="4">
                  <c:v>1</c:v>
                </c:pt>
                <c:pt idx="5">
                  <c:v>1</c:v>
                </c:pt>
                <c:pt idx="6">
                  <c:v>2</c:v>
                </c:pt>
                <c:pt idx="7">
                  <c:v>3</c:v>
                </c:pt>
                <c:pt idx="8">
                  <c:v>3</c:v>
                </c:pt>
                <c:pt idx="9">
                  <c:v>4</c:v>
                </c:pt>
                <c:pt idx="10">
                  <c:v>4</c:v>
                </c:pt>
                <c:pt idx="11">
                  <c:v>4</c:v>
                </c:pt>
                <c:pt idx="12">
                  <c:v>4</c:v>
                </c:pt>
                <c:pt idx="13">
                  <c:v>6</c:v>
                </c:pt>
                <c:pt idx="14">
                  <c:v>6</c:v>
                </c:pt>
                <c:pt idx="15">
                  <c:v>6</c:v>
                </c:pt>
                <c:pt idx="16">
                  <c:v>7</c:v>
                </c:pt>
                <c:pt idx="17">
                  <c:v>7</c:v>
                </c:pt>
                <c:pt idx="18">
                  <c:v>8</c:v>
                </c:pt>
                <c:pt idx="19">
                  <c:v>9</c:v>
                </c:pt>
                <c:pt idx="20">
                  <c:v>9</c:v>
                </c:pt>
                <c:pt idx="21">
                  <c:v>9</c:v>
                </c:pt>
                <c:pt idx="22">
                  <c:v>9</c:v>
                </c:pt>
                <c:pt idx="23">
                  <c:v>10</c:v>
                </c:pt>
                <c:pt idx="24">
                  <c:v>10</c:v>
                </c:pt>
                <c:pt idx="25">
                  <c:v>10</c:v>
                </c:pt>
                <c:pt idx="26">
                  <c:v>10</c:v>
                </c:pt>
                <c:pt idx="27">
                  <c:v>10</c:v>
                </c:pt>
                <c:pt idx="28">
                  <c:v>10</c:v>
                </c:pt>
                <c:pt idx="29">
                  <c:v>10</c:v>
                </c:pt>
                <c:pt idx="30">
                  <c:v>12</c:v>
                </c:pt>
                <c:pt idx="31">
                  <c:v>12</c:v>
                </c:pt>
                <c:pt idx="32">
                  <c:v>13</c:v>
                </c:pt>
                <c:pt idx="33">
                  <c:v>13</c:v>
                </c:pt>
                <c:pt idx="34">
                  <c:v>14</c:v>
                </c:pt>
                <c:pt idx="35">
                  <c:v>14</c:v>
                </c:pt>
                <c:pt idx="36">
                  <c:v>14</c:v>
                </c:pt>
                <c:pt idx="37">
                  <c:v>14</c:v>
                </c:pt>
                <c:pt idx="38">
                  <c:v>15</c:v>
                </c:pt>
                <c:pt idx="39">
                  <c:v>15</c:v>
                </c:pt>
                <c:pt idx="40">
                  <c:v>15</c:v>
                </c:pt>
                <c:pt idx="41">
                  <c:v>15</c:v>
                </c:pt>
                <c:pt idx="42">
                  <c:v>19</c:v>
                </c:pt>
                <c:pt idx="43">
                  <c:v>20</c:v>
                </c:pt>
                <c:pt idx="44">
                  <c:v>21</c:v>
                </c:pt>
                <c:pt idx="45">
                  <c:v>21</c:v>
                </c:pt>
                <c:pt idx="46">
                  <c:v>23</c:v>
                </c:pt>
                <c:pt idx="47">
                  <c:v>24</c:v>
                </c:pt>
                <c:pt idx="48">
                  <c:v>25</c:v>
                </c:pt>
                <c:pt idx="49">
                  <c:v>25</c:v>
                </c:pt>
                <c:pt idx="50">
                  <c:v>29</c:v>
                </c:pt>
                <c:pt idx="51">
                  <c:v>29</c:v>
                </c:pt>
                <c:pt idx="52">
                  <c:v>30</c:v>
                </c:pt>
                <c:pt idx="53">
                  <c:v>30</c:v>
                </c:pt>
                <c:pt idx="54">
                  <c:v>30</c:v>
                </c:pt>
                <c:pt idx="55">
                  <c:v>31</c:v>
                </c:pt>
                <c:pt idx="56">
                  <c:v>37</c:v>
                </c:pt>
                <c:pt idx="57">
                  <c:v>38</c:v>
                </c:pt>
                <c:pt idx="58">
                  <c:v>40</c:v>
                </c:pt>
                <c:pt idx="59">
                  <c:v>40</c:v>
                </c:pt>
                <c:pt idx="60">
                  <c:v>40</c:v>
                </c:pt>
                <c:pt idx="61">
                  <c:v>40</c:v>
                </c:pt>
                <c:pt idx="62">
                  <c:v>40</c:v>
                </c:pt>
                <c:pt idx="63">
                  <c:v>40</c:v>
                </c:pt>
                <c:pt idx="64">
                  <c:v>41</c:v>
                </c:pt>
                <c:pt idx="65">
                  <c:v>42</c:v>
                </c:pt>
                <c:pt idx="66">
                  <c:v>42</c:v>
                </c:pt>
                <c:pt idx="67">
                  <c:v>42</c:v>
                </c:pt>
                <c:pt idx="68">
                  <c:v>42</c:v>
                </c:pt>
                <c:pt idx="69">
                  <c:v>42</c:v>
                </c:pt>
                <c:pt idx="70">
                  <c:v>42</c:v>
                </c:pt>
                <c:pt idx="71">
                  <c:v>42</c:v>
                </c:pt>
                <c:pt idx="72">
                  <c:v>42</c:v>
                </c:pt>
                <c:pt idx="73">
                  <c:v>42</c:v>
                </c:pt>
                <c:pt idx="74">
                  <c:v>42</c:v>
                </c:pt>
                <c:pt idx="75">
                  <c:v>45</c:v>
                </c:pt>
                <c:pt idx="76">
                  <c:v>45</c:v>
                </c:pt>
                <c:pt idx="77">
                  <c:v>45</c:v>
                </c:pt>
                <c:pt idx="78">
                  <c:v>46</c:v>
                </c:pt>
                <c:pt idx="79">
                  <c:v>46</c:v>
                </c:pt>
                <c:pt idx="80">
                  <c:v>46</c:v>
                </c:pt>
                <c:pt idx="81">
                  <c:v>46</c:v>
                </c:pt>
                <c:pt idx="82">
                  <c:v>46</c:v>
                </c:pt>
                <c:pt idx="83">
                  <c:v>46</c:v>
                </c:pt>
                <c:pt idx="84">
                  <c:v>47</c:v>
                </c:pt>
                <c:pt idx="85">
                  <c:v>48</c:v>
                </c:pt>
                <c:pt idx="86">
                  <c:v>49</c:v>
                </c:pt>
                <c:pt idx="87">
                  <c:v>50</c:v>
                </c:pt>
                <c:pt idx="88">
                  <c:v>50</c:v>
                </c:pt>
                <c:pt idx="89">
                  <c:v>50</c:v>
                </c:pt>
                <c:pt idx="90">
                  <c:v>50</c:v>
                </c:pt>
                <c:pt idx="91">
                  <c:v>50</c:v>
                </c:pt>
                <c:pt idx="92">
                  <c:v>50</c:v>
                </c:pt>
                <c:pt idx="93">
                  <c:v>51</c:v>
                </c:pt>
                <c:pt idx="94">
                  <c:v>51</c:v>
                </c:pt>
                <c:pt idx="95">
                  <c:v>51</c:v>
                </c:pt>
                <c:pt idx="96">
                  <c:v>51</c:v>
                </c:pt>
                <c:pt idx="97">
                  <c:v>52</c:v>
                </c:pt>
                <c:pt idx="98">
                  <c:v>52</c:v>
                </c:pt>
                <c:pt idx="99">
                  <c:v>53</c:v>
                </c:pt>
              </c:numCache>
            </c:numRef>
          </c:val>
          <c:smooth val="0"/>
        </c:ser>
        <c:dLbls>
          <c:showLegendKey val="0"/>
          <c:showVal val="0"/>
          <c:showCatName val="0"/>
          <c:showSerName val="0"/>
          <c:showPercent val="0"/>
          <c:showBubbleSize val="0"/>
        </c:dLbls>
        <c:smooth val="0"/>
        <c:axId val="203396480"/>
        <c:axId val="203397040"/>
      </c:lineChart>
      <c:catAx>
        <c:axId val="2033964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Trace</a:t>
                </a:r>
                <a:endParaRPr lang="zh-TW" altLang="en-US"/>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203397040"/>
        <c:crosses val="autoZero"/>
        <c:auto val="1"/>
        <c:lblAlgn val="ctr"/>
        <c:lblOffset val="100"/>
        <c:tickLblSkip val="10"/>
        <c:noMultiLvlLbl val="0"/>
      </c:catAx>
      <c:valAx>
        <c:axId val="203397040"/>
        <c:scaling>
          <c:orientation val="minMax"/>
          <c:max val="2200"/>
          <c:min val="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20339648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nd</b:Tag>
    <b:SourceType>InternetSite</b:SourceType>
    <b:Guid>{59A81E38-BE61-4CBF-A4A8-F2BF494A2A87}</b:Guid>
    <b:Title>Android Debug Bridge</b:Title>
    <b:InternetSiteTitle>Android Developer</b:InternetSiteTitle>
    <b:URL>http://developer.android.com/tools/help/adb.html</b:URL>
    <b:RefOrder>1</b:RefOrder>
  </b:Source>
</b:Sources>
</file>

<file path=customXml/itemProps1.xml><?xml version="1.0" encoding="utf-8"?>
<ds:datastoreItem xmlns:ds="http://schemas.openxmlformats.org/officeDocument/2006/customXml" ds:itemID="{898FB266-D184-426E-8C3A-30A748E595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35</TotalTime>
  <Pages>53</Pages>
  <Words>14362</Words>
  <Characters>81869</Characters>
  <Application>Microsoft Office Word</Application>
  <DocSecurity>0</DocSecurity>
  <Lines>682</Lines>
  <Paragraphs>192</Paragraphs>
  <ScaleCrop>false</ScaleCrop>
  <Company>NTU</Company>
  <LinksUpToDate>false</LinksUpToDate>
  <CharactersWithSpaces>960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阿德</dc:creator>
  <cp:keywords/>
  <cp:lastModifiedBy>羅元鴻</cp:lastModifiedBy>
  <cp:revision>890</cp:revision>
  <cp:lastPrinted>2015-07-22T11:15:00Z</cp:lastPrinted>
  <dcterms:created xsi:type="dcterms:W3CDTF">2015-05-27T06:04:00Z</dcterms:created>
  <dcterms:modified xsi:type="dcterms:W3CDTF">2015-07-22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y fmtid="{D5CDD505-2E9C-101B-9397-08002B2CF9AE}" pid="5" name="Mendeley Document_1">
    <vt:lpwstr>True</vt:lpwstr>
  </property>
  <property fmtid="{D5CDD505-2E9C-101B-9397-08002B2CF9AE}" pid="6" name="Mendeley User Name_1">
    <vt:lpwstr>onlyeric23@gmail.com@www.mendeley.com</vt:lpwstr>
  </property>
  <property fmtid="{D5CDD505-2E9C-101B-9397-08002B2CF9AE}" pid="7" name="Mendeley Citation Style_1">
    <vt:lpwstr>http://www.zotero.org/styles/ieee</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6th edition (author-date)</vt:lpwstr>
  </property>
  <property fmtid="{D5CDD505-2E9C-101B-9397-08002B2CF9AE}" pid="18" name="Mendeley Recent Style Id 5_1">
    <vt:lpwstr>http://www.zotero.org/styles/harvard1</vt:lpwstr>
  </property>
  <property fmtid="{D5CDD505-2E9C-101B-9397-08002B2CF9AE}" pid="19" name="Mendeley Recent Style Name 5_1">
    <vt:lpwstr>Harvard Reference format 1 (author-date)</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7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ies>
</file>